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5962F018" w:rsidR="00D607E8" w:rsidRPr="008B28A8" w:rsidRDefault="00063E58" w:rsidP="008B28A8">
      <w:pPr>
        <w:keepLines/>
        <w:spacing w:after="240"/>
        <w:rPr>
          <w:color w:val="FFFFFF" w:themeColor="background1"/>
        </w:rPr>
      </w:pPr>
      <w:bookmarkStart w:id="0" w:name="_Hlk76912726"/>
      <w:bookmarkEnd w:id="0"/>
      <w:r>
        <w:rPr>
          <w:noProof/>
          <w:lang w:eastAsia="de-DE"/>
        </w:rPr>
        <w:drawing>
          <wp:anchor distT="0" distB="0" distL="114300" distR="114300" simplePos="0" relativeHeight="251684864" behindDoc="0" locked="0" layoutInCell="1" allowOverlap="1" wp14:anchorId="3ED1E922" wp14:editId="22D23ABC">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15B3">
        <w:rPr>
          <w:noProof/>
          <w:lang w:eastAsia="de-DE"/>
        </w:rPr>
        <w:drawing>
          <wp:anchor distT="0" distB="0" distL="114300" distR="114300" simplePos="0" relativeHeight="251656192" behindDoc="1" locked="0" layoutInCell="1" allowOverlap="1" wp14:anchorId="0CA4287D" wp14:editId="39CBE1AA">
            <wp:simplePos x="0" y="0"/>
            <wp:positionH relativeFrom="page">
              <wp:posOffset>0</wp:posOffset>
            </wp:positionH>
            <wp:positionV relativeFrom="page">
              <wp:posOffset>2970530</wp:posOffset>
            </wp:positionV>
            <wp:extent cx="7578000" cy="7722000"/>
            <wp:effectExtent l="0" t="0" r="4445"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78000" cy="772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07E8" w:rsidRPr="008B28A8">
        <w:rPr>
          <w:noProof/>
          <w:color w:val="FFFFFF" w:themeColor="background1"/>
          <w:lang w:eastAsia="de-DE"/>
        </w:rPr>
        <w:drawing>
          <wp:anchor distT="0" distB="71755" distL="0" distR="0" simplePos="0" relativeHeight="251661312" behindDoc="1" locked="1" layoutInCell="1" allowOverlap="1" wp14:anchorId="316BD925" wp14:editId="5AF35407">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0"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Pr>
          <w:color w:val="FFFFFF" w:themeColor="background1"/>
        </w:rPr>
        <w:t xml:space="preserve"> </w:t>
      </w:r>
      <w:r w:rsidR="00CE0500">
        <w:rPr>
          <w:color w:val="FFFFFF" w:themeColor="background1"/>
        </w:rPr>
        <w:t xml:space="preserve"> n</w:t>
      </w:r>
      <w:r w:rsidR="008B28A8" w:rsidRPr="008B28A8">
        <w:rPr>
          <w:color w:val="FFFFFF" w:themeColor="background1"/>
        </w:rPr>
        <w:t>………………………………………………………………………………………………………………………………………………………………………………………………………………………………………………………………………………………………………………………………………………..</w:t>
      </w:r>
    </w:p>
    <w:p w14:paraId="7CBC8EBC" w14:textId="21AA05CB" w:rsidR="008B28A8" w:rsidRDefault="008915B3" w:rsidP="008B28A8">
      <w:pPr>
        <w:keepLines/>
        <w:spacing w:after="14640"/>
      </w:pPr>
      <w:r>
        <w:rPr>
          <w:noProof/>
          <w:lang w:eastAsia="de-DE"/>
        </w:rPr>
        <mc:AlternateContent>
          <mc:Choice Requires="wpg">
            <w:drawing>
              <wp:anchor distT="0" distB="0" distL="114300" distR="114300" simplePos="0" relativeHeight="251659264" behindDoc="1" locked="0" layoutInCell="1" allowOverlap="1" wp14:anchorId="75852201" wp14:editId="6F584842">
                <wp:simplePos x="0" y="0"/>
                <wp:positionH relativeFrom="page">
                  <wp:posOffset>0</wp:posOffset>
                </wp:positionH>
                <wp:positionV relativeFrom="page">
                  <wp:posOffset>3719368</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77777777" w:rsidR="001E213D" w:rsidRPr="00305FFE" w:rsidRDefault="001E213D" w:rsidP="00494EB7">
                              <w:pPr>
                                <w:pStyle w:val="Titel"/>
                                <w:rPr>
                                  <w:szCs w:val="72"/>
                                </w:rPr>
                              </w:pPr>
                              <w:r w:rsidRPr="00305FFE">
                                <w:rPr>
                                  <w:szCs w:val="72"/>
                                </w:rPr>
                                <w:t>Ich bin ein Hefttitel</w:t>
                              </w:r>
                            </w:p>
                            <w:p w14:paraId="180B35D2" w14:textId="128FD914" w:rsidR="001E213D" w:rsidRPr="009C1029" w:rsidRDefault="001E213D" w:rsidP="009C1029">
                              <w:pPr>
                                <w:pStyle w:val="UntertitelUmschlagseite"/>
                              </w:pPr>
                              <w:r w:rsidRPr="009C1029">
                                <w:t>Evt. Untertitel eines Heftes</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1E213D" w:rsidRPr="00BE1E97" w:rsidRDefault="001E213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1E213D" w:rsidRPr="00BE1E97" w:rsidRDefault="001E213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1E213D" w:rsidRPr="00E07F82" w:rsidRDefault="001E213D"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wps:txbx>
                        <wps:bodyPr rot="0" vert="horz" wrap="square" lIns="0" tIns="45720" rIns="91440" bIns="45720" anchor="ctr" anchorCtr="0" upright="1">
                          <a:noAutofit/>
                        </wps:bodyPr>
                      </wps:wsp>
                    </wpg:wgp>
                  </a:graphicData>
                </a:graphic>
                <wp14:sizeRelH relativeFrom="margin">
                  <wp14:pctWidth>0</wp14:pctWidth>
                </wp14:sizeRelH>
              </wp:anchor>
            </w:drawing>
          </mc:Choice>
          <mc:Fallback>
            <w:pict>
              <v:group w14:anchorId="75852201" id="Gruppieren 19" o:spid="_x0000_s1026" style="position:absolute;left:0;text-align:left;margin-left:0;margin-top:292.85pt;width:594.95pt;height:124.75pt;z-index:-251657216;mso-position-horizontal-relative:page;mso-position-vertical-relative:page;mso-width-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77777777" w:rsidR="001E213D" w:rsidRPr="00305FFE" w:rsidRDefault="001E213D" w:rsidP="00494EB7">
                        <w:pPr>
                          <w:pStyle w:val="Titel"/>
                          <w:rPr>
                            <w:szCs w:val="72"/>
                          </w:rPr>
                        </w:pPr>
                        <w:r w:rsidRPr="00305FFE">
                          <w:rPr>
                            <w:szCs w:val="72"/>
                          </w:rPr>
                          <w:t>Ich bin ein Hefttitel</w:t>
                        </w:r>
                      </w:p>
                      <w:p w14:paraId="180B35D2" w14:textId="128FD914" w:rsidR="001E213D" w:rsidRPr="009C1029" w:rsidRDefault="001E213D" w:rsidP="009C1029">
                        <w:pPr>
                          <w:pStyle w:val="UntertitelUmschlagseite"/>
                        </w:pPr>
                        <w:r w:rsidRPr="009C1029">
                          <w:t>Evt. Untertitel eines Heftes</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1E213D" w:rsidRPr="00BE1E97" w:rsidRDefault="001E213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1E213D" w:rsidRPr="00BE1E97" w:rsidRDefault="001E213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1E213D" w:rsidRPr="00E07F82" w:rsidRDefault="001E213D"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v:textbox>
                </v:rect>
                <w10:wrap anchorx="page" anchory="page"/>
              </v:group>
            </w:pict>
          </mc:Fallback>
        </mc:AlternateContent>
      </w:r>
      <w:r w:rsidR="0043511C">
        <w:rPr>
          <w:noProof/>
          <w:lang w:eastAsia="de-DE"/>
        </w:rPr>
        <mc:AlternateContent>
          <mc:Choice Requires="wps">
            <w:drawing>
              <wp:anchor distT="0" distB="0" distL="114300" distR="114300" simplePos="0" relativeHeight="251683840" behindDoc="0" locked="0" layoutInCell="1" allowOverlap="1" wp14:anchorId="530F8675" wp14:editId="308AB180">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1E213D" w:rsidRPr="00063E58" w:rsidRDefault="001E213D" w:rsidP="00063E58">
                            <w:pPr>
                              <w:pStyle w:val="Autorenangabe"/>
                              <w:spacing w:after="240"/>
                            </w:pPr>
                            <w:r w:rsidRPr="00063E58">
                              <w:t>Autorinnen und Autoren</w:t>
                            </w:r>
                          </w:p>
                          <w:p w14:paraId="74BC4C63" w14:textId="77777777" w:rsidR="001E213D" w:rsidRPr="00063E58" w:rsidRDefault="001E213D" w:rsidP="00063E58">
                            <w:pPr>
                              <w:pStyle w:val="Autorenangabe"/>
                            </w:pPr>
                            <w:r w:rsidRPr="00063E58">
                              <w:t xml:space="preserve">Friedrich Schiller </w:t>
                            </w:r>
                          </w:p>
                          <w:p w14:paraId="29F90743" w14:textId="08670F22" w:rsidR="001E213D" w:rsidRPr="00063E58" w:rsidRDefault="001E213D" w:rsidP="00063E58">
                            <w:pPr>
                              <w:pStyle w:val="Autorenangabe"/>
                            </w:pPr>
                            <w:r w:rsidRPr="00063E58">
                              <w:t>Max Mustermann</w:t>
                            </w:r>
                          </w:p>
                          <w:p w14:paraId="6DE3569D" w14:textId="77777777" w:rsidR="001E213D" w:rsidRPr="00063E58" w:rsidRDefault="001E213D" w:rsidP="00063E58">
                            <w:pPr>
                              <w:pStyle w:val="Autorenangabe"/>
                            </w:pPr>
                            <w:r w:rsidRPr="00063E58">
                              <w:t xml:space="preserve">Wolfgang von Goethe </w:t>
                            </w:r>
                          </w:p>
                          <w:p w14:paraId="51985B66" w14:textId="6CEA26E7" w:rsidR="001E213D" w:rsidRPr="00063E58" w:rsidRDefault="001E213D" w:rsidP="00063E58">
                            <w:pPr>
                              <w:pStyle w:val="Autorenangabe"/>
                            </w:pPr>
                            <w:r w:rsidRPr="00063E58">
                              <w:t>Karl Marx</w:t>
                            </w:r>
                          </w:p>
                          <w:p w14:paraId="4D0A8D28" w14:textId="5CF72B86" w:rsidR="001E213D" w:rsidRPr="00063E58" w:rsidRDefault="001E213D"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1E213D" w:rsidRPr="00063E58" w:rsidRDefault="001E213D" w:rsidP="00063E58">
                      <w:pPr>
                        <w:pStyle w:val="Autorenangabe"/>
                        <w:spacing w:after="240"/>
                      </w:pPr>
                      <w:r w:rsidRPr="00063E58">
                        <w:t>Autorinnen und Autoren</w:t>
                      </w:r>
                    </w:p>
                    <w:p w14:paraId="74BC4C63" w14:textId="77777777" w:rsidR="001E213D" w:rsidRPr="00063E58" w:rsidRDefault="001E213D" w:rsidP="00063E58">
                      <w:pPr>
                        <w:pStyle w:val="Autorenangabe"/>
                      </w:pPr>
                      <w:r w:rsidRPr="00063E58">
                        <w:t xml:space="preserve">Friedrich Schiller </w:t>
                      </w:r>
                    </w:p>
                    <w:p w14:paraId="29F90743" w14:textId="08670F22" w:rsidR="001E213D" w:rsidRPr="00063E58" w:rsidRDefault="001E213D" w:rsidP="00063E58">
                      <w:pPr>
                        <w:pStyle w:val="Autorenangabe"/>
                      </w:pPr>
                      <w:r w:rsidRPr="00063E58">
                        <w:t>Max Mustermann</w:t>
                      </w:r>
                    </w:p>
                    <w:p w14:paraId="6DE3569D" w14:textId="77777777" w:rsidR="001E213D" w:rsidRPr="00063E58" w:rsidRDefault="001E213D" w:rsidP="00063E58">
                      <w:pPr>
                        <w:pStyle w:val="Autorenangabe"/>
                      </w:pPr>
                      <w:r w:rsidRPr="00063E58">
                        <w:t xml:space="preserve">Wolfgang von Goethe </w:t>
                      </w:r>
                    </w:p>
                    <w:p w14:paraId="51985B66" w14:textId="6CEA26E7" w:rsidR="001E213D" w:rsidRPr="00063E58" w:rsidRDefault="001E213D" w:rsidP="00063E58">
                      <w:pPr>
                        <w:pStyle w:val="Autorenangabe"/>
                      </w:pPr>
                      <w:r w:rsidRPr="00063E58">
                        <w:t>Karl Marx</w:t>
                      </w:r>
                    </w:p>
                    <w:p w14:paraId="4D0A8D28" w14:textId="5CF72B86" w:rsidR="001E213D" w:rsidRPr="00063E58" w:rsidRDefault="001E213D" w:rsidP="00063E58">
                      <w:pPr>
                        <w:pStyle w:val="Autorenangabe"/>
                      </w:pPr>
                      <w:r w:rsidRPr="00063E58">
                        <w:t>Rosalinde Weiß</w:t>
                      </w:r>
                    </w:p>
                  </w:txbxContent>
                </v:textbox>
                <w10:wrap anchorx="page" anchory="page"/>
              </v:shape>
            </w:pict>
          </mc:Fallback>
        </mc:AlternateContent>
      </w:r>
      <w:r w:rsidR="0043511C">
        <w:t xml:space="preserve"> </w:t>
      </w:r>
      <w:r w:rsidR="008B28A8">
        <w:br w:type="page"/>
      </w:r>
    </w:p>
    <w:p w14:paraId="5DD39159" w14:textId="024F270F" w:rsidR="00E55934" w:rsidRDefault="00E55934" w:rsidP="00E2090C">
      <w:pPr>
        <w:pStyle w:val="Schmutztitel"/>
      </w:pPr>
      <w:r>
        <w:rPr>
          <w:noProof/>
          <w:lang w:eastAsia="de-DE"/>
        </w:rPr>
        <w:lastRenderedPageBreak/>
        <mc:AlternateContent>
          <mc:Choice Requires="wps">
            <w:drawing>
              <wp:anchor distT="0" distB="0" distL="114300" distR="114300" simplePos="0" relativeHeight="251667456"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1E213D" w:rsidRPr="0092798C" w:rsidRDefault="001E213D"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1E213D" w:rsidRPr="0092798C" w:rsidRDefault="001E213D" w:rsidP="00626630">
                            <w:pPr>
                              <w:spacing w:before="0"/>
                            </w:pPr>
                            <w:r w:rsidRPr="0092798C">
                              <w:t>Aktenzeichen</w:t>
                            </w:r>
                            <w:r>
                              <w:t>:</w:t>
                            </w:r>
                            <w:r w:rsidRPr="0092798C">
                              <w:t xml:space="preserve"> </w:t>
                            </w:r>
                            <w:r w:rsidRPr="00966310">
                              <w:t>SWD-10.08.18.7-18.01</w:t>
                            </w:r>
                          </w:p>
                          <w:p w14:paraId="2269797A" w14:textId="503C6ACE" w:rsidR="001E213D" w:rsidRPr="0092798C" w:rsidRDefault="001E213D" w:rsidP="00626630">
                            <w:pPr>
                              <w:spacing w:before="0"/>
                            </w:pPr>
                            <w:r w:rsidRPr="0092798C">
                              <w:t xml:space="preserve">Projektlaufzeit: </w:t>
                            </w:r>
                            <w:r w:rsidRPr="00966310">
                              <w:t>03.2019–09.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1E213D" w:rsidRPr="0092798C" w:rsidRDefault="001E213D"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1E213D" w:rsidRPr="0092798C" w:rsidRDefault="001E213D" w:rsidP="00626630">
                      <w:pPr>
                        <w:spacing w:before="0"/>
                      </w:pPr>
                      <w:r w:rsidRPr="0092798C">
                        <w:t>Aktenzeichen</w:t>
                      </w:r>
                      <w:r>
                        <w:t>:</w:t>
                      </w:r>
                      <w:r w:rsidRPr="0092798C">
                        <w:t xml:space="preserve"> </w:t>
                      </w:r>
                      <w:r w:rsidRPr="00966310">
                        <w:t>SWD-10.08.18.7-18.01</w:t>
                      </w:r>
                    </w:p>
                    <w:p w14:paraId="2269797A" w14:textId="503C6ACE" w:rsidR="001E213D" w:rsidRPr="0092798C" w:rsidRDefault="001E213D" w:rsidP="00626630">
                      <w:pPr>
                        <w:spacing w:before="0"/>
                      </w:pPr>
                      <w:r w:rsidRPr="0092798C">
                        <w:t xml:space="preserve">Projektlaufzeit: </w:t>
                      </w:r>
                      <w:r w:rsidRPr="00966310">
                        <w:t>03.2019–09.2021</w:t>
                      </w:r>
                    </w:p>
                  </w:txbxContent>
                </v:textbox>
                <w10:wrap anchorx="page" anchory="page"/>
              </v:shape>
            </w:pict>
          </mc:Fallback>
        </mc:AlternateContent>
      </w:r>
    </w:p>
    <w:p w14:paraId="0272EFFE" w14:textId="77777777" w:rsidR="00966310" w:rsidRPr="003C07EB" w:rsidRDefault="00966310" w:rsidP="00966310">
      <w:pPr>
        <w:pStyle w:val="Schmutztitel"/>
      </w:pPr>
      <w:r>
        <w:t xml:space="preserve">Technologieentwicklung </w:t>
      </w:r>
      <w:r w:rsidRPr="003C279D">
        <w:t>und Prozessforschung zu integralen, klimaaktiven Holz-Beton-Verbund Deckensystemen für kosteneffiziente Holz-Hybrid-Bauten</w:t>
      </w:r>
    </w:p>
    <w:p w14:paraId="20F4CEFD" w14:textId="54B79991" w:rsidR="00224188" w:rsidRPr="00A91F82" w:rsidRDefault="00224188" w:rsidP="004B130D">
      <w:pPr>
        <w:pStyle w:val="Untertitel"/>
      </w:pPr>
      <w:r w:rsidRPr="00A91F82">
        <w:t>Ich bin ein Untertitel in der Punktgröße 14/16 in der Schrift Myriad Pro</w:t>
      </w:r>
      <w:r w:rsidRPr="005450E6">
        <w:rPr>
          <w:b/>
          <w:bCs/>
        </w:rPr>
        <w:t xml:space="preserve"> </w:t>
      </w:r>
      <w:r w:rsidRPr="00A91F82">
        <w:t>Regular</w:t>
      </w:r>
    </w:p>
    <w:p w14:paraId="228B429E" w14:textId="319A11F0" w:rsidR="00403252" w:rsidRDefault="00D164EA" w:rsidP="00224188">
      <w:pPr>
        <w:spacing w:before="240" w:line="320" w:lineRule="atLeast"/>
        <w:jc w:val="center"/>
        <w:rPr>
          <w:rFonts w:eastAsia="Myriad Pro" w:cs="Myriad Pro"/>
          <w:position w:val="-1"/>
          <w:sz w:val="28"/>
          <w:szCs w:val="28"/>
        </w:rPr>
      </w:pPr>
      <w:r>
        <w:rPr>
          <w:noProof/>
          <w:lang w:eastAsia="de-DE"/>
        </w:rPr>
        <w:drawing>
          <wp:anchor distT="0" distB="0" distL="114300" distR="114300" simplePos="0" relativeHeight="251666432"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313DEC">
        <w:rPr>
          <w:noProof/>
          <w:color w:val="FFFFFF" w:themeColor="background1"/>
          <w:lang w:eastAsia="de-DE"/>
        </w:rPr>
        <w:drawing>
          <wp:anchor distT="0" distB="0" distL="114300" distR="114300" simplePos="0" relativeHeight="251665408"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Pr>
          <w:rFonts w:eastAsia="Myriad Pro" w:cs="Myriad Pro"/>
          <w:position w:val="-1"/>
          <w:sz w:val="28"/>
          <w:szCs w:val="28"/>
        </w:rPr>
        <w:br w:type="page"/>
      </w:r>
    </w:p>
    <w:p w14:paraId="40BF2411" w14:textId="77777777" w:rsidR="00E61A83" w:rsidRDefault="00E61A83" w:rsidP="006E05F1">
      <w:pPr>
        <w:spacing w:line="240" w:lineRule="auto"/>
        <w:rPr>
          <w:rFonts w:ascii="Myriad Pro Light" w:eastAsia="Myriad Pro Light" w:hAnsi="Myriad Pro Light" w:cs="Myriad Pro Light"/>
          <w:b/>
          <w:bCs/>
          <w:spacing w:val="1"/>
          <w:szCs w:val="20"/>
        </w:rPr>
        <w:sectPr w:rsidR="00E61A83" w:rsidSect="00E713C0">
          <w:headerReference w:type="default" r:id="rId13"/>
          <w:headerReference w:type="first" r:id="rId14"/>
          <w:pgSz w:w="11906" w:h="16838"/>
          <w:pgMar w:top="1701" w:right="1418" w:bottom="1701" w:left="1418" w:header="720" w:footer="709" w:gutter="0"/>
          <w:cols w:space="708"/>
          <w:titlePg/>
          <w:docGrid w:linePitch="360"/>
        </w:sectPr>
      </w:pPr>
    </w:p>
    <w:p w14:paraId="6FCEABD4" w14:textId="36F71A77" w:rsidR="006E05F1" w:rsidRPr="006E05F1" w:rsidRDefault="006E05F1" w:rsidP="002B4F7A">
      <w:pPr>
        <w:spacing w:line="240" w:lineRule="atLeast"/>
        <w:rPr>
          <w:rFonts w:ascii="Myriad Pro Light" w:eastAsia="Myriad Pro Light" w:hAnsi="Myriad Pro Light" w:cs="Myriad Pro Light"/>
          <w:b/>
          <w:bCs/>
          <w:szCs w:val="20"/>
        </w:rPr>
      </w:pPr>
      <w:r w:rsidRPr="006E05F1">
        <w:rPr>
          <w:rFonts w:ascii="Myriad Pro Light" w:eastAsia="Myriad Pro Light" w:hAnsi="Myriad Pro Light" w:cs="Myriad Pro Light"/>
          <w:b/>
          <w:bCs/>
          <w:spacing w:val="1"/>
          <w:szCs w:val="20"/>
        </w:rPr>
        <w:lastRenderedPageBreak/>
        <w:t>I</w:t>
      </w:r>
      <w:r w:rsidRPr="006E05F1">
        <w:rPr>
          <w:rFonts w:ascii="Myriad Pro Light" w:eastAsia="Myriad Pro Light" w:hAnsi="Myriad Pro Light" w:cs="Myriad Pro Light"/>
          <w:b/>
          <w:bCs/>
          <w:szCs w:val="20"/>
        </w:rPr>
        <w:t>mp</w:t>
      </w:r>
      <w:r w:rsidRPr="006E05F1">
        <w:rPr>
          <w:rFonts w:ascii="Myriad Pro Light" w:eastAsia="Myriad Pro Light" w:hAnsi="Myriad Pro Light" w:cs="Myriad Pro Light"/>
          <w:b/>
          <w:bCs/>
          <w:spacing w:val="-2"/>
          <w:szCs w:val="20"/>
        </w:rPr>
        <w:t>r</w:t>
      </w:r>
      <w:r w:rsidRPr="006E05F1">
        <w:rPr>
          <w:rFonts w:ascii="Myriad Pro Light" w:eastAsia="Myriad Pro Light" w:hAnsi="Myriad Pro Light" w:cs="Myriad Pro Light"/>
          <w:b/>
          <w:bCs/>
          <w:szCs w:val="20"/>
        </w:rPr>
        <w:t>essum</w:t>
      </w:r>
    </w:p>
    <w:p w14:paraId="11CC6D83" w14:textId="77777777" w:rsidR="006E05F1" w:rsidRPr="00511477" w:rsidRDefault="006E05F1" w:rsidP="002B4F7A">
      <w:pPr>
        <w:spacing w:before="228" w:line="192" w:lineRule="atLeast"/>
        <w:rPr>
          <w:rFonts w:ascii="Myriad Pro Light" w:eastAsia="Myriad Pro Light" w:hAnsi="Myriad Pro Light" w:cs="Myriad Pro Light"/>
          <w:b/>
          <w:bCs/>
          <w:sz w:val="16"/>
          <w:szCs w:val="16"/>
        </w:rPr>
      </w:pPr>
      <w:r w:rsidRPr="00511477">
        <w:rPr>
          <w:rFonts w:ascii="Myriad Pro Light" w:eastAsia="Myriad Pro Light" w:hAnsi="Myriad Pro Light" w:cs="Myriad Pro Light"/>
          <w:b/>
          <w:bCs/>
          <w:color w:val="336873"/>
          <w:sz w:val="16"/>
          <w:szCs w:val="16"/>
        </w:rPr>
        <w:t>He</w:t>
      </w:r>
      <w:r w:rsidRPr="00511477">
        <w:rPr>
          <w:rFonts w:ascii="Myriad Pro Light" w:eastAsia="Myriad Pro Light" w:hAnsi="Myriad Pro Light" w:cs="Myriad Pro Light"/>
          <w:b/>
          <w:bCs/>
          <w:color w:val="336873"/>
          <w:spacing w:val="-1"/>
          <w:sz w:val="16"/>
          <w:szCs w:val="16"/>
        </w:rPr>
        <w:t>r</w:t>
      </w:r>
      <w:r w:rsidRPr="00511477">
        <w:rPr>
          <w:rFonts w:ascii="Myriad Pro Light" w:eastAsia="Myriad Pro Light" w:hAnsi="Myriad Pro Light" w:cs="Myriad Pro Light"/>
          <w:b/>
          <w:bCs/>
          <w:color w:val="336873"/>
          <w:sz w:val="16"/>
          <w:szCs w:val="16"/>
        </w:rPr>
        <w:t>ausgeber</w:t>
      </w:r>
    </w:p>
    <w:p w14:paraId="120420B6"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Bundesinstitut</w:t>
      </w:r>
      <w:r w:rsidRPr="006E05F1">
        <w:rPr>
          <w:rFonts w:eastAsia="Myriad Pro" w:cs="Myriad Pro"/>
          <w:spacing w:val="7"/>
          <w:sz w:val="16"/>
          <w:szCs w:val="16"/>
        </w:rPr>
        <w:t xml:space="preserve"> </w:t>
      </w:r>
      <w:r w:rsidRPr="006E05F1">
        <w:rPr>
          <w:rFonts w:eastAsia="Myriad Pro" w:cs="Myriad Pro"/>
          <w:sz w:val="16"/>
          <w:szCs w:val="16"/>
        </w:rPr>
        <w:t>für</w:t>
      </w:r>
      <w:r w:rsidRPr="006E05F1">
        <w:rPr>
          <w:rFonts w:eastAsia="Myriad Pro" w:cs="Myriad Pro"/>
          <w:spacing w:val="7"/>
          <w:sz w:val="16"/>
          <w:szCs w:val="16"/>
        </w:rPr>
        <w:t xml:space="preserve"> </w:t>
      </w:r>
      <w:r w:rsidRPr="006E05F1">
        <w:rPr>
          <w:rFonts w:eastAsia="Myriad Pro" w:cs="Myriad Pro"/>
          <w:sz w:val="16"/>
          <w:szCs w:val="16"/>
        </w:rPr>
        <w:t>Bau-,</w:t>
      </w:r>
      <w:r w:rsidRPr="006E05F1">
        <w:rPr>
          <w:rFonts w:eastAsia="Myriad Pro" w:cs="Myriad Pro"/>
          <w:spacing w:val="7"/>
          <w:sz w:val="16"/>
          <w:szCs w:val="16"/>
        </w:rPr>
        <w:t xml:space="preserve"> </w:t>
      </w:r>
      <w:r w:rsidRPr="006E05F1">
        <w:rPr>
          <w:rFonts w:eastAsia="Myriad Pro" w:cs="Myriad Pro"/>
          <w:sz w:val="16"/>
          <w:szCs w:val="16"/>
        </w:rPr>
        <w:t>Stad</w:t>
      </w:r>
      <w:r w:rsidRPr="006E05F1">
        <w:rPr>
          <w:rFonts w:eastAsia="Myriad Pro" w:cs="Myriad Pro"/>
          <w:spacing w:val="-1"/>
          <w:sz w:val="16"/>
          <w:szCs w:val="16"/>
        </w:rPr>
        <w:t>t</w:t>
      </w:r>
      <w:r w:rsidRPr="006E05F1">
        <w:rPr>
          <w:rFonts w:eastAsia="Myriad Pro" w:cs="Myriad Pro"/>
          <w:sz w:val="16"/>
          <w:szCs w:val="16"/>
        </w:rPr>
        <w:t>-</w:t>
      </w:r>
      <w:r w:rsidRPr="006E05F1">
        <w:rPr>
          <w:rFonts w:eastAsia="Myriad Pro" w:cs="Myriad Pro"/>
          <w:spacing w:val="7"/>
          <w:sz w:val="16"/>
          <w:szCs w:val="16"/>
        </w:rPr>
        <w:t xml:space="preserve"> </w:t>
      </w:r>
      <w:r w:rsidRPr="006E05F1">
        <w:rPr>
          <w:rFonts w:eastAsia="Myriad Pro" w:cs="Myriad Pro"/>
          <w:sz w:val="16"/>
          <w:szCs w:val="16"/>
        </w:rPr>
        <w:t>und</w:t>
      </w:r>
      <w:r w:rsidRPr="006E05F1">
        <w:rPr>
          <w:rFonts w:eastAsia="Myriad Pro" w:cs="Myriad Pro"/>
          <w:spacing w:val="7"/>
          <w:sz w:val="16"/>
          <w:szCs w:val="16"/>
        </w:rPr>
        <w:t xml:space="preserve"> </w:t>
      </w:r>
      <w:r w:rsidRPr="006E05F1">
        <w:rPr>
          <w:rFonts w:eastAsia="Myriad Pro" w:cs="Myriad Pro"/>
          <w:spacing w:val="2"/>
          <w:sz w:val="16"/>
          <w:szCs w:val="16"/>
        </w:rPr>
        <w:t>R</w:t>
      </w:r>
      <w:r w:rsidRPr="006E05F1">
        <w:rPr>
          <w:rFonts w:eastAsia="Myriad Pro" w:cs="Myriad Pro"/>
          <w:sz w:val="16"/>
          <w:szCs w:val="16"/>
        </w:rPr>
        <w:t>aum</w:t>
      </w:r>
      <w:r w:rsidRPr="006E05F1">
        <w:rPr>
          <w:rFonts w:eastAsia="Myriad Pro" w:cs="Myriad Pro"/>
          <w:spacing w:val="-2"/>
          <w:sz w:val="16"/>
          <w:szCs w:val="16"/>
        </w:rPr>
        <w:t>f</w:t>
      </w:r>
      <w:r w:rsidRPr="006E05F1">
        <w:rPr>
          <w:rFonts w:eastAsia="Myriad Pro" w:cs="Myriad Pro"/>
          <w:sz w:val="16"/>
          <w:szCs w:val="16"/>
        </w:rPr>
        <w:t>orschung</w:t>
      </w:r>
      <w:r w:rsidRPr="006E05F1">
        <w:rPr>
          <w:rFonts w:eastAsia="Myriad Pro" w:cs="Myriad Pro"/>
          <w:spacing w:val="7"/>
          <w:sz w:val="16"/>
          <w:szCs w:val="16"/>
        </w:rPr>
        <w:t xml:space="preserve"> </w:t>
      </w:r>
      <w:r w:rsidRPr="006E05F1">
        <w:rPr>
          <w:rFonts w:eastAsia="Myriad Pro" w:cs="Myriad Pro"/>
          <w:sz w:val="16"/>
          <w:szCs w:val="16"/>
        </w:rPr>
        <w:t xml:space="preserve">(BBSR) </w:t>
      </w:r>
    </w:p>
    <w:p w14:paraId="7BE60692"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im</w:t>
      </w:r>
      <w:r w:rsidRPr="006E05F1">
        <w:rPr>
          <w:rFonts w:eastAsia="Myriad Pro" w:cs="Myriad Pro"/>
          <w:spacing w:val="7"/>
          <w:sz w:val="16"/>
          <w:szCs w:val="16"/>
        </w:rPr>
        <w:t xml:space="preserve"> </w:t>
      </w:r>
      <w:r w:rsidRPr="006E05F1">
        <w:rPr>
          <w:rFonts w:eastAsia="Myriad Pro" w:cs="Myriad Pro"/>
          <w:sz w:val="16"/>
          <w:szCs w:val="16"/>
        </w:rPr>
        <w:t>Bundesa</w:t>
      </w:r>
      <w:r w:rsidRPr="006E05F1">
        <w:rPr>
          <w:rFonts w:eastAsia="Myriad Pro" w:cs="Myriad Pro"/>
          <w:spacing w:val="-1"/>
          <w:sz w:val="16"/>
          <w:szCs w:val="16"/>
        </w:rPr>
        <w:t>m</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für</w:t>
      </w:r>
      <w:r w:rsidRPr="006E05F1">
        <w:rPr>
          <w:rFonts w:eastAsia="Myriad Pro" w:cs="Myriad Pro"/>
          <w:spacing w:val="7"/>
          <w:sz w:val="16"/>
          <w:szCs w:val="16"/>
        </w:rPr>
        <w:t xml:space="preserve"> </w:t>
      </w:r>
      <w:r w:rsidRPr="006E05F1">
        <w:rPr>
          <w:rFonts w:eastAsia="Myriad Pro" w:cs="Myriad Pro"/>
          <w:sz w:val="16"/>
          <w:szCs w:val="16"/>
        </w:rPr>
        <w:t>Bau</w:t>
      </w:r>
      <w:r w:rsidRPr="006E05F1">
        <w:rPr>
          <w:rFonts w:eastAsia="Myriad Pro" w:cs="Myriad Pro"/>
          <w:spacing w:val="-2"/>
          <w:sz w:val="16"/>
          <w:szCs w:val="16"/>
        </w:rPr>
        <w:t>w</w:t>
      </w:r>
      <w:r w:rsidRPr="006E05F1">
        <w:rPr>
          <w:rFonts w:eastAsia="Myriad Pro" w:cs="Myriad Pro"/>
          <w:sz w:val="16"/>
          <w:szCs w:val="16"/>
        </w:rPr>
        <w:t>esen</w:t>
      </w:r>
      <w:r w:rsidRPr="006E05F1">
        <w:rPr>
          <w:rFonts w:eastAsia="Myriad Pro" w:cs="Myriad Pro"/>
          <w:spacing w:val="7"/>
          <w:sz w:val="16"/>
          <w:szCs w:val="16"/>
        </w:rPr>
        <w:t xml:space="preserve"> </w:t>
      </w:r>
      <w:r w:rsidRPr="006E05F1">
        <w:rPr>
          <w:rFonts w:eastAsia="Myriad Pro" w:cs="Myriad Pro"/>
          <w:sz w:val="16"/>
          <w:szCs w:val="16"/>
        </w:rPr>
        <w:t>und</w:t>
      </w:r>
      <w:r w:rsidRPr="006E05F1">
        <w:rPr>
          <w:rFonts w:eastAsia="Myriad Pro" w:cs="Myriad Pro"/>
          <w:spacing w:val="7"/>
          <w:sz w:val="16"/>
          <w:szCs w:val="16"/>
        </w:rPr>
        <w:t xml:space="preserve"> </w:t>
      </w:r>
      <w:r w:rsidRPr="006E05F1">
        <w:rPr>
          <w:rFonts w:eastAsia="Myriad Pro" w:cs="Myriad Pro"/>
          <w:spacing w:val="2"/>
          <w:sz w:val="16"/>
          <w:szCs w:val="16"/>
        </w:rPr>
        <w:t>R</w:t>
      </w:r>
      <w:r w:rsidRPr="006E05F1">
        <w:rPr>
          <w:rFonts w:eastAsia="Myriad Pro" w:cs="Myriad Pro"/>
          <w:sz w:val="16"/>
          <w:szCs w:val="16"/>
        </w:rPr>
        <w:t>aumo</w:t>
      </w:r>
      <w:r w:rsidRPr="006E05F1">
        <w:rPr>
          <w:rFonts w:eastAsia="Myriad Pro" w:cs="Myriad Pro"/>
          <w:spacing w:val="-2"/>
          <w:sz w:val="16"/>
          <w:szCs w:val="16"/>
        </w:rPr>
        <w:t>r</w:t>
      </w:r>
      <w:r w:rsidRPr="006E05F1">
        <w:rPr>
          <w:rFonts w:eastAsia="Myriad Pro" w:cs="Myriad Pro"/>
          <w:sz w:val="16"/>
          <w:szCs w:val="16"/>
        </w:rPr>
        <w:t>dnung</w:t>
      </w:r>
      <w:r w:rsidRPr="006E05F1">
        <w:rPr>
          <w:rFonts w:eastAsia="Myriad Pro" w:cs="Myriad Pro"/>
          <w:spacing w:val="7"/>
          <w:sz w:val="16"/>
          <w:szCs w:val="16"/>
        </w:rPr>
        <w:t xml:space="preserve"> </w:t>
      </w:r>
      <w:r w:rsidRPr="006E05F1">
        <w:rPr>
          <w:rFonts w:eastAsia="Myriad Pro" w:cs="Myriad Pro"/>
          <w:sz w:val="16"/>
          <w:szCs w:val="16"/>
        </w:rPr>
        <w:t xml:space="preserve">(BBR) </w:t>
      </w:r>
    </w:p>
    <w:p w14:paraId="6A91E9CB" w14:textId="4367B05F"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1"/>
          <w:sz w:val="16"/>
          <w:szCs w:val="16"/>
        </w:rPr>
        <w:t>D</w:t>
      </w:r>
      <w:r w:rsidRPr="006E05F1">
        <w:rPr>
          <w:rFonts w:eastAsia="Myriad Pro" w:cs="Myriad Pro"/>
          <w:sz w:val="16"/>
          <w:szCs w:val="16"/>
        </w:rPr>
        <w:t>eichmanns</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e</w:t>
      </w:r>
      <w:r w:rsidRPr="006E05F1">
        <w:rPr>
          <w:rFonts w:eastAsia="Myriad Pro" w:cs="Myriad Pro"/>
          <w:spacing w:val="7"/>
          <w:sz w:val="16"/>
          <w:szCs w:val="16"/>
        </w:rPr>
        <w:t xml:space="preserve"> </w:t>
      </w:r>
      <w:r w:rsidRPr="006E05F1">
        <w:rPr>
          <w:rFonts w:eastAsia="Myriad Pro" w:cs="Myriad Pro"/>
          <w:sz w:val="16"/>
          <w:szCs w:val="16"/>
        </w:rPr>
        <w:t>31–37</w:t>
      </w:r>
    </w:p>
    <w:p w14:paraId="7AC2FB37"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z w:val="16"/>
          <w:szCs w:val="16"/>
        </w:rPr>
        <w:t>53179</w:t>
      </w:r>
      <w:r w:rsidRPr="006E05F1">
        <w:rPr>
          <w:rFonts w:eastAsia="Myriad Pro" w:cs="Myriad Pro"/>
          <w:spacing w:val="7"/>
          <w:sz w:val="16"/>
          <w:szCs w:val="16"/>
        </w:rPr>
        <w:t xml:space="preserve"> </w:t>
      </w:r>
      <w:r w:rsidRPr="006E05F1">
        <w:rPr>
          <w:rFonts w:eastAsia="Myriad Pro" w:cs="Myriad Pro"/>
          <w:spacing w:val="1"/>
          <w:sz w:val="16"/>
          <w:szCs w:val="16"/>
        </w:rPr>
        <w:t>B</w:t>
      </w:r>
      <w:r w:rsidRPr="006E05F1">
        <w:rPr>
          <w:rFonts w:eastAsia="Myriad Pro" w:cs="Myriad Pro"/>
          <w:sz w:val="16"/>
          <w:szCs w:val="16"/>
        </w:rPr>
        <w:t>onn</w:t>
      </w:r>
    </w:p>
    <w:p w14:paraId="3A193949" w14:textId="77777777" w:rsidR="00FF1FE5" w:rsidRPr="002B4F7A" w:rsidRDefault="006E05F1" w:rsidP="002B4F7A">
      <w:pPr>
        <w:spacing w:before="228" w:line="192" w:lineRule="atLeast"/>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W</w:t>
      </w:r>
      <w:r w:rsidRPr="00511477">
        <w:rPr>
          <w:rFonts w:ascii="Myriad Pro Light" w:eastAsia="Myriad Pro Light" w:hAnsi="Myriad Pro Light" w:cs="Myriad Pro Light"/>
          <w:b/>
          <w:bCs/>
          <w:color w:val="336873"/>
          <w:sz w:val="16"/>
          <w:szCs w:val="16"/>
        </w:rPr>
        <w:t>issenscha</w:t>
      </w:r>
      <w:r w:rsidRPr="002B4F7A">
        <w:rPr>
          <w:rFonts w:ascii="Myriad Pro Light" w:eastAsia="Myriad Pro Light" w:hAnsi="Myriad Pro Light" w:cs="Myriad Pro Light"/>
          <w:b/>
          <w:bCs/>
          <w:color w:val="336873"/>
          <w:sz w:val="16"/>
          <w:szCs w:val="16"/>
        </w:rPr>
        <w:t>f</w:t>
      </w:r>
      <w:r w:rsidRPr="00511477">
        <w:rPr>
          <w:rFonts w:ascii="Myriad Pro Light" w:eastAsia="Myriad Pro Light" w:hAnsi="Myriad Pro Light" w:cs="Myriad Pro Light"/>
          <w:b/>
          <w:bCs/>
          <w:color w:val="336873"/>
          <w:sz w:val="16"/>
          <w:szCs w:val="16"/>
        </w:rPr>
        <w:t>tliche</w:t>
      </w:r>
      <w:r w:rsidRPr="002B4F7A">
        <w:rPr>
          <w:rFonts w:ascii="Myriad Pro Light" w:eastAsia="Myriad Pro Light" w:hAnsi="Myriad Pro Light" w:cs="Myriad Pro Light"/>
          <w:b/>
          <w:bCs/>
          <w:color w:val="336873"/>
          <w:sz w:val="16"/>
          <w:szCs w:val="16"/>
        </w:rPr>
        <w:t xml:space="preserve"> B</w:t>
      </w:r>
      <w:r w:rsidRPr="00511477">
        <w:rPr>
          <w:rFonts w:ascii="Myriad Pro Light" w:eastAsia="Myriad Pro Light" w:hAnsi="Myriad Pro Light" w:cs="Myriad Pro Light"/>
          <w:b/>
          <w:bCs/>
          <w:color w:val="336873"/>
          <w:sz w:val="16"/>
          <w:szCs w:val="16"/>
        </w:rPr>
        <w:t>egleitung/</w:t>
      </w:r>
      <w:r w:rsidRPr="002B4F7A">
        <w:rPr>
          <w:rFonts w:ascii="Myriad Pro Light" w:eastAsia="Myriad Pro Light" w:hAnsi="Myriad Pro Light" w:cs="Myriad Pro Light"/>
          <w:b/>
          <w:bCs/>
          <w:color w:val="336873"/>
          <w:sz w:val="16"/>
          <w:szCs w:val="16"/>
        </w:rPr>
        <w:t>F</w:t>
      </w:r>
      <w:r w:rsidRPr="00511477">
        <w:rPr>
          <w:rFonts w:ascii="Myriad Pro Light" w:eastAsia="Myriad Pro Light" w:hAnsi="Myriad Pro Light" w:cs="Myriad Pro Light"/>
          <w:b/>
          <w:bCs/>
          <w:color w:val="336873"/>
          <w:sz w:val="16"/>
          <w:szCs w:val="16"/>
        </w:rPr>
        <w:t>achbet</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euer/in</w:t>
      </w:r>
      <w:r w:rsidRPr="002B4F7A">
        <w:rPr>
          <w:rFonts w:ascii="Myriad Pro Light" w:eastAsia="Myriad Pro Light" w:hAnsi="Myriad Pro Light" w:cs="Myriad Pro Light"/>
          <w:b/>
          <w:bCs/>
          <w:color w:val="336873"/>
          <w:sz w:val="16"/>
          <w:szCs w:val="16"/>
        </w:rPr>
        <w:t xml:space="preserve"> </w:t>
      </w:r>
      <w:r w:rsidRPr="00920C94">
        <w:rPr>
          <w:rFonts w:ascii="Myriad Pro Light" w:eastAsia="Myriad Pro" w:hAnsi="Myriad Pro Light" w:cs="Myriad Pro"/>
          <w:color w:val="9D9D9C"/>
          <w:spacing w:val="-1"/>
          <w:sz w:val="16"/>
          <w:szCs w:val="16"/>
        </w:rPr>
        <w:t xml:space="preserve">(alternativ) </w:t>
      </w:r>
    </w:p>
    <w:p w14:paraId="35094E60" w14:textId="42971BFB"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z w:val="16"/>
          <w:szCs w:val="16"/>
        </w:rPr>
        <w:t>Bundesinstitut</w:t>
      </w:r>
      <w:r w:rsidRPr="006E05F1">
        <w:rPr>
          <w:rFonts w:eastAsia="Myriad Pro" w:cs="Myriad Pro"/>
          <w:color w:val="000000"/>
          <w:spacing w:val="7"/>
          <w:sz w:val="16"/>
          <w:szCs w:val="16"/>
        </w:rPr>
        <w:t xml:space="preserve"> </w:t>
      </w:r>
      <w:r w:rsidRPr="006E05F1">
        <w:rPr>
          <w:rFonts w:eastAsia="Myriad Pro" w:cs="Myriad Pro"/>
          <w:color w:val="000000"/>
          <w:sz w:val="16"/>
          <w:szCs w:val="16"/>
        </w:rPr>
        <w:t>für</w:t>
      </w:r>
      <w:r w:rsidRPr="006E05F1">
        <w:rPr>
          <w:rFonts w:eastAsia="Myriad Pro" w:cs="Myriad Pro"/>
          <w:color w:val="000000"/>
          <w:spacing w:val="7"/>
          <w:sz w:val="16"/>
          <w:szCs w:val="16"/>
        </w:rPr>
        <w:t xml:space="preserve"> </w:t>
      </w:r>
      <w:r w:rsidRPr="006E05F1">
        <w:rPr>
          <w:rFonts w:eastAsia="Myriad Pro" w:cs="Myriad Pro"/>
          <w:color w:val="000000"/>
          <w:sz w:val="16"/>
          <w:szCs w:val="16"/>
        </w:rPr>
        <w:t>Bau-,</w:t>
      </w:r>
      <w:r w:rsidRPr="006E05F1">
        <w:rPr>
          <w:rFonts w:eastAsia="Myriad Pro" w:cs="Myriad Pro"/>
          <w:color w:val="000000"/>
          <w:spacing w:val="7"/>
          <w:sz w:val="16"/>
          <w:szCs w:val="16"/>
        </w:rPr>
        <w:t xml:space="preserve"> </w:t>
      </w:r>
      <w:r w:rsidRPr="006E05F1">
        <w:rPr>
          <w:rFonts w:eastAsia="Myriad Pro" w:cs="Myriad Pro"/>
          <w:color w:val="000000"/>
          <w:sz w:val="16"/>
          <w:szCs w:val="16"/>
        </w:rPr>
        <w:t>Stad</w:t>
      </w:r>
      <w:r w:rsidRPr="006E05F1">
        <w:rPr>
          <w:rFonts w:eastAsia="Myriad Pro" w:cs="Myriad Pro"/>
          <w:color w:val="000000"/>
          <w:spacing w:val="-1"/>
          <w:sz w:val="16"/>
          <w:szCs w:val="16"/>
        </w:rPr>
        <w:t>t</w:t>
      </w:r>
      <w:r w:rsidRPr="006E05F1">
        <w:rPr>
          <w:rFonts w:eastAsia="Myriad Pro" w:cs="Myriad Pro"/>
          <w:color w:val="000000"/>
          <w:sz w:val="16"/>
          <w:szCs w:val="16"/>
        </w:rPr>
        <w:t>-</w:t>
      </w:r>
      <w:r w:rsidRPr="006E05F1">
        <w:rPr>
          <w:rFonts w:eastAsia="Myriad Pro" w:cs="Myriad Pro"/>
          <w:color w:val="000000"/>
          <w:spacing w:val="7"/>
          <w:sz w:val="16"/>
          <w:szCs w:val="16"/>
        </w:rPr>
        <w:t xml:space="preserve"> </w:t>
      </w:r>
      <w:r w:rsidRPr="006E05F1">
        <w:rPr>
          <w:rFonts w:eastAsia="Myriad Pro" w:cs="Myriad Pro"/>
          <w:color w:val="000000"/>
          <w:sz w:val="16"/>
          <w:szCs w:val="16"/>
        </w:rPr>
        <w:t>und</w:t>
      </w:r>
      <w:r w:rsidRPr="006E05F1">
        <w:rPr>
          <w:rFonts w:eastAsia="Myriad Pro" w:cs="Myriad Pro"/>
          <w:color w:val="000000"/>
          <w:spacing w:val="7"/>
          <w:sz w:val="16"/>
          <w:szCs w:val="16"/>
        </w:rPr>
        <w:t xml:space="preserve"> </w:t>
      </w:r>
      <w:r w:rsidRPr="006E05F1">
        <w:rPr>
          <w:rFonts w:eastAsia="Myriad Pro" w:cs="Myriad Pro"/>
          <w:color w:val="000000"/>
          <w:spacing w:val="2"/>
          <w:sz w:val="16"/>
          <w:szCs w:val="16"/>
        </w:rPr>
        <w:t>R</w:t>
      </w:r>
      <w:r w:rsidRPr="006E05F1">
        <w:rPr>
          <w:rFonts w:eastAsia="Myriad Pro" w:cs="Myriad Pro"/>
          <w:color w:val="000000"/>
          <w:sz w:val="16"/>
          <w:szCs w:val="16"/>
        </w:rPr>
        <w:t>aum</w:t>
      </w:r>
      <w:r w:rsidRPr="006E05F1">
        <w:rPr>
          <w:rFonts w:eastAsia="Myriad Pro" w:cs="Myriad Pro"/>
          <w:color w:val="000000"/>
          <w:spacing w:val="-2"/>
          <w:sz w:val="16"/>
          <w:szCs w:val="16"/>
        </w:rPr>
        <w:t>f</w:t>
      </w:r>
      <w:r w:rsidRPr="006E05F1">
        <w:rPr>
          <w:rFonts w:eastAsia="Myriad Pro" w:cs="Myriad Pro"/>
          <w:color w:val="000000"/>
          <w:sz w:val="16"/>
          <w:szCs w:val="16"/>
        </w:rPr>
        <w:t>orschung</w:t>
      </w:r>
    </w:p>
    <w:p w14:paraId="41108D8B"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1"/>
          <w:sz w:val="16"/>
          <w:szCs w:val="16"/>
        </w:rPr>
        <w:t>R</w:t>
      </w:r>
      <w:r w:rsidRPr="006E05F1">
        <w:rPr>
          <w:rFonts w:eastAsia="Myriad Pro" w:cs="Myriad Pro"/>
          <w:sz w:val="16"/>
          <w:szCs w:val="16"/>
        </w:rPr>
        <w:t>e</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r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pacing w:val="1"/>
          <w:sz w:val="16"/>
          <w:szCs w:val="16"/>
        </w:rPr>
        <w:t>X</w:t>
      </w:r>
      <w:r w:rsidRPr="006E05F1">
        <w:rPr>
          <w:rFonts w:eastAsia="Myriad Pro" w:cs="Myriad Pro"/>
          <w:sz w:val="16"/>
          <w:szCs w:val="16"/>
        </w:rPr>
        <w:t>Y</w:t>
      </w:r>
      <w:r w:rsidRPr="006E05F1">
        <w:rPr>
          <w:rFonts w:eastAsia="Myriad Pro" w:cs="Myriad Pro"/>
          <w:spacing w:val="-11"/>
          <w:sz w:val="16"/>
          <w:szCs w:val="16"/>
        </w:rPr>
        <w:t xml:space="preserve"> </w:t>
      </w:r>
      <w:r w:rsidRPr="006E05F1">
        <w:rPr>
          <w:rFonts w:eastAsia="Myriad Pro" w:cs="Myriad Pro"/>
          <w:sz w:val="16"/>
          <w:szCs w:val="16"/>
        </w:rPr>
        <w:t>„</w:t>
      </w:r>
      <w:r w:rsidRPr="006E05F1">
        <w:rPr>
          <w:rFonts w:eastAsia="Myriad Pro" w:cs="Myriad Pro"/>
          <w:spacing w:val="1"/>
          <w:sz w:val="16"/>
          <w:szCs w:val="16"/>
        </w:rPr>
        <w:t>R</w:t>
      </w:r>
      <w:r w:rsidRPr="006E05F1">
        <w:rPr>
          <w:rFonts w:eastAsia="Myriad Pro" w:cs="Myriad Pro"/>
          <w:sz w:val="16"/>
          <w:szCs w:val="16"/>
        </w:rPr>
        <w:t>e</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ra</w:t>
      </w:r>
      <w:r w:rsidRPr="006E05F1">
        <w:rPr>
          <w:rFonts w:eastAsia="Myriad Pro" w:cs="Myriad Pro"/>
          <w:sz w:val="16"/>
          <w:szCs w:val="16"/>
        </w:rPr>
        <w:t>tsbe</w:t>
      </w:r>
      <w:r w:rsidRPr="006E05F1">
        <w:rPr>
          <w:rFonts w:eastAsia="Myriad Pro" w:cs="Myriad Pro"/>
          <w:spacing w:val="-1"/>
          <w:sz w:val="16"/>
          <w:szCs w:val="16"/>
        </w:rPr>
        <w:t>z</w:t>
      </w:r>
      <w:r w:rsidRPr="006E05F1">
        <w:rPr>
          <w:rFonts w:eastAsia="Myriad Pro" w:cs="Myriad Pro"/>
          <w:sz w:val="16"/>
          <w:szCs w:val="16"/>
        </w:rPr>
        <w:t>eichnung“</w:t>
      </w:r>
    </w:p>
    <w:p w14:paraId="3312F114"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r w:rsidRPr="006E05F1">
        <w:rPr>
          <w:rFonts w:eastAsia="Myriad Pro" w:cs="Myriad Pro"/>
          <w:spacing w:val="7"/>
          <w:sz w:val="16"/>
          <w:szCs w:val="16"/>
        </w:rPr>
        <w:t xml:space="preserve"> </w:t>
      </w:r>
      <w:r w:rsidRPr="006E05F1">
        <w:rPr>
          <w:rFonts w:eastAsia="Myriad Pro" w:cs="Myriad Pro"/>
          <w:color w:val="408927"/>
          <w:sz w:val="16"/>
          <w:szCs w:val="16"/>
        </w:rPr>
        <w:t>(</w:t>
      </w:r>
      <w:r w:rsidRPr="006E05F1">
        <w:rPr>
          <w:rFonts w:eastAsia="Myriad Pro" w:cs="Myriad Pro"/>
          <w:color w:val="408927"/>
          <w:spacing w:val="-3"/>
          <w:sz w:val="16"/>
          <w:szCs w:val="16"/>
        </w:rPr>
        <w:t>P</w:t>
      </w:r>
      <w:r w:rsidRPr="006E05F1">
        <w:rPr>
          <w:rFonts w:eastAsia="Myriad Pro" w:cs="Myriad Pro"/>
          <w:color w:val="408927"/>
          <w:spacing w:val="-2"/>
          <w:sz w:val="16"/>
          <w:szCs w:val="16"/>
        </w:rPr>
        <w:t>r</w:t>
      </w:r>
      <w:r w:rsidRPr="006E05F1">
        <w:rPr>
          <w:rFonts w:eastAsia="Myriad Pro" w:cs="Myriad Pro"/>
          <w:color w:val="408927"/>
          <w:sz w:val="16"/>
          <w:szCs w:val="16"/>
        </w:rPr>
        <w:t>ojektleitung/</w:t>
      </w:r>
      <w:r w:rsidRPr="006E05F1">
        <w:rPr>
          <w:rFonts w:eastAsia="Myriad Pro" w:cs="Myriad Pro"/>
          <w:color w:val="408927"/>
          <w:spacing w:val="1"/>
          <w:sz w:val="16"/>
          <w:szCs w:val="16"/>
        </w:rPr>
        <w:t>S</w:t>
      </w:r>
      <w:r w:rsidRPr="006E05F1">
        <w:rPr>
          <w:rFonts w:eastAsia="Myriad Pro" w:cs="Myriad Pro"/>
          <w:color w:val="408927"/>
          <w:sz w:val="16"/>
          <w:szCs w:val="16"/>
        </w:rPr>
        <w:t>ch</w:t>
      </w:r>
      <w:r w:rsidRPr="006E05F1">
        <w:rPr>
          <w:rFonts w:eastAsia="Myriad Pro" w:cs="Myriad Pro"/>
          <w:color w:val="408927"/>
          <w:spacing w:val="1"/>
          <w:sz w:val="16"/>
          <w:szCs w:val="16"/>
        </w:rPr>
        <w:t>r</w:t>
      </w:r>
      <w:r w:rsidRPr="006E05F1">
        <w:rPr>
          <w:rFonts w:eastAsia="Myriad Pro" w:cs="Myriad Pro"/>
          <w:color w:val="408927"/>
          <w:sz w:val="16"/>
          <w:szCs w:val="16"/>
        </w:rPr>
        <w:t>i</w:t>
      </w:r>
      <w:r w:rsidRPr="006E05F1">
        <w:rPr>
          <w:rFonts w:eastAsia="Myriad Pro" w:cs="Myriad Pro"/>
          <w:color w:val="408927"/>
          <w:spacing w:val="2"/>
          <w:sz w:val="16"/>
          <w:szCs w:val="16"/>
        </w:rPr>
        <w:t>f</w:t>
      </w:r>
      <w:r w:rsidRPr="006E05F1">
        <w:rPr>
          <w:rFonts w:eastAsia="Myriad Pro" w:cs="Myriad Pro"/>
          <w:color w:val="408927"/>
          <w:sz w:val="16"/>
          <w:szCs w:val="16"/>
        </w:rPr>
        <w:t>tleitung)</w:t>
      </w:r>
    </w:p>
    <w:p w14:paraId="78B74F19" w14:textId="77777777" w:rsidR="006E05F1" w:rsidRPr="006E05F1" w:rsidRDefault="005F5F98" w:rsidP="008232AD">
      <w:pPr>
        <w:spacing w:before="0" w:line="192" w:lineRule="atLeast"/>
        <w:rPr>
          <w:rFonts w:eastAsia="Myriad Pro" w:cs="Myriad Pro"/>
          <w:sz w:val="16"/>
          <w:szCs w:val="16"/>
        </w:rPr>
      </w:pPr>
      <w:hyperlink r:id="rId15">
        <w:r w:rsidR="006E05F1" w:rsidRPr="006E05F1">
          <w:rPr>
            <w:rFonts w:eastAsia="Myriad Pro" w:cs="Myriad Pro"/>
            <w:spacing w:val="-2"/>
            <w:sz w:val="16"/>
            <w:szCs w:val="16"/>
          </w:rPr>
          <w:t>v</w:t>
        </w:r>
        <w:r w:rsidR="006E05F1" w:rsidRPr="006E05F1">
          <w:rPr>
            <w:rFonts w:eastAsia="Myriad Pro" w:cs="Myriad Pro"/>
            <w:sz w:val="16"/>
            <w:szCs w:val="16"/>
          </w:rPr>
          <w:t>o</w:t>
        </w:r>
        <w:r w:rsidR="006E05F1" w:rsidRPr="006E05F1">
          <w:rPr>
            <w:rFonts w:eastAsia="Myriad Pro" w:cs="Myriad Pro"/>
            <w:spacing w:val="1"/>
            <w:sz w:val="16"/>
            <w:szCs w:val="16"/>
          </w:rPr>
          <w:t>r</w:t>
        </w:r>
        <w:r w:rsidR="006E05F1" w:rsidRPr="006E05F1">
          <w:rPr>
            <w:rFonts w:eastAsia="Myriad Pro" w:cs="Myriad Pro"/>
            <w:sz w:val="16"/>
            <w:szCs w:val="16"/>
          </w:rPr>
          <w:t>nam</w:t>
        </w:r>
        <w:r w:rsidR="006E05F1" w:rsidRPr="006E05F1">
          <w:rPr>
            <w:rFonts w:eastAsia="Myriad Pro" w:cs="Myriad Pro"/>
            <w:spacing w:val="-2"/>
            <w:sz w:val="16"/>
            <w:szCs w:val="16"/>
          </w:rPr>
          <w:t>e</w:t>
        </w:r>
        <w:r w:rsidR="006E05F1" w:rsidRPr="006E05F1">
          <w:rPr>
            <w:rFonts w:eastAsia="Myriad Pro" w:cs="Myriad Pro"/>
            <w:sz w:val="16"/>
            <w:szCs w:val="16"/>
          </w:rPr>
          <w:t>.nachname@bb</w:t>
        </w:r>
        <w:r w:rsidR="006E05F1" w:rsidRPr="006E05F1">
          <w:rPr>
            <w:rFonts w:eastAsia="Myriad Pro" w:cs="Myriad Pro"/>
            <w:spacing w:val="-8"/>
            <w:sz w:val="16"/>
            <w:szCs w:val="16"/>
          </w:rPr>
          <w:t>r</w:t>
        </w:r>
        <w:r w:rsidR="006E05F1" w:rsidRPr="006E05F1">
          <w:rPr>
            <w:rFonts w:eastAsia="Myriad Pro" w:cs="Myriad Pro"/>
            <w:sz w:val="16"/>
            <w:szCs w:val="16"/>
          </w:rPr>
          <w:t>.bun</w:t>
        </w:r>
        <w:r w:rsidR="006E05F1" w:rsidRPr="006E05F1">
          <w:rPr>
            <w:rFonts w:eastAsia="Myriad Pro" w:cs="Myriad Pro"/>
            <w:spacing w:val="-2"/>
            <w:sz w:val="16"/>
            <w:szCs w:val="16"/>
          </w:rPr>
          <w:t>d</w:t>
        </w:r>
        <w:r w:rsidR="006E05F1" w:rsidRPr="006E05F1">
          <w:rPr>
            <w:rFonts w:eastAsia="Myriad Pro" w:cs="Myriad Pro"/>
            <w:sz w:val="16"/>
            <w:szCs w:val="16"/>
          </w:rPr>
          <w:t>.de</w:t>
        </w:r>
      </w:hyperlink>
    </w:p>
    <w:p w14:paraId="3E16A42C" w14:textId="77777777" w:rsidR="00FF1FE5" w:rsidRDefault="006E05F1" w:rsidP="00D11724">
      <w:pPr>
        <w:spacing w:line="192" w:lineRule="exact"/>
        <w:rPr>
          <w:rFonts w:eastAsia="Myriad Pro" w:cs="Myriad Pro"/>
          <w:color w:val="408927"/>
          <w:sz w:val="16"/>
          <w:szCs w:val="16"/>
        </w:rPr>
      </w:pPr>
      <w:r w:rsidRPr="006E05F1">
        <w:rPr>
          <w:rFonts w:eastAsia="Myriad Pro" w:cs="Myriad Pro"/>
          <w:color w:val="408927"/>
          <w:spacing w:val="1"/>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f</w:t>
      </w:r>
      <w:r w:rsidRPr="006E05F1">
        <w:rPr>
          <w:rFonts w:eastAsia="Myriad Pro" w:cs="Myriad Pro"/>
          <w:color w:val="408927"/>
          <w:sz w:val="16"/>
          <w:szCs w:val="16"/>
        </w:rPr>
        <w:t>e</w:t>
      </w:r>
      <w:r w:rsidRPr="006E05F1">
        <w:rPr>
          <w:rFonts w:eastAsia="Myriad Pro" w:cs="Myriad Pro"/>
          <w:color w:val="408927"/>
          <w:spacing w:val="-1"/>
          <w:sz w:val="16"/>
          <w:szCs w:val="16"/>
        </w:rPr>
        <w:t>ra</w:t>
      </w:r>
      <w:r w:rsidRPr="006E05F1">
        <w:rPr>
          <w:rFonts w:eastAsia="Myriad Pro" w:cs="Myriad Pro"/>
          <w:color w:val="408927"/>
          <w:sz w:val="16"/>
          <w:szCs w:val="16"/>
        </w:rPr>
        <w:t>t</w:t>
      </w:r>
      <w:r w:rsidRPr="006E05F1">
        <w:rPr>
          <w:rFonts w:eastAsia="Myriad Pro" w:cs="Myriad Pro"/>
          <w:color w:val="408927"/>
          <w:spacing w:val="7"/>
          <w:sz w:val="16"/>
          <w:szCs w:val="16"/>
        </w:rPr>
        <w:t xml:space="preserve"> </w:t>
      </w:r>
      <w:r w:rsidRPr="006E05F1">
        <w:rPr>
          <w:rFonts w:eastAsia="Myriad Pro" w:cs="Myriad Pro"/>
          <w:color w:val="408927"/>
          <w:spacing w:val="1"/>
          <w:sz w:val="16"/>
          <w:szCs w:val="16"/>
        </w:rPr>
        <w:t>X</w:t>
      </w:r>
      <w:r w:rsidRPr="006E05F1">
        <w:rPr>
          <w:rFonts w:eastAsia="Myriad Pro" w:cs="Myriad Pro"/>
          <w:color w:val="408927"/>
          <w:sz w:val="16"/>
          <w:szCs w:val="16"/>
        </w:rPr>
        <w:t>Y</w:t>
      </w:r>
      <w:r w:rsidRPr="006E05F1">
        <w:rPr>
          <w:rFonts w:eastAsia="Myriad Pro" w:cs="Myriad Pro"/>
          <w:color w:val="408927"/>
          <w:spacing w:val="-11"/>
          <w:sz w:val="16"/>
          <w:szCs w:val="16"/>
        </w:rPr>
        <w:t xml:space="preserve"> </w:t>
      </w:r>
      <w:r w:rsidRPr="006E05F1">
        <w:rPr>
          <w:rFonts w:eastAsia="Myriad Pro" w:cs="Myriad Pro"/>
          <w:color w:val="408927"/>
          <w:sz w:val="16"/>
          <w:szCs w:val="16"/>
        </w:rPr>
        <w:t>„</w:t>
      </w:r>
      <w:r w:rsidRPr="006E05F1">
        <w:rPr>
          <w:rFonts w:eastAsia="Myriad Pro" w:cs="Myriad Pro"/>
          <w:color w:val="408927"/>
          <w:spacing w:val="1"/>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f</w:t>
      </w:r>
      <w:r w:rsidRPr="006E05F1">
        <w:rPr>
          <w:rFonts w:eastAsia="Myriad Pro" w:cs="Myriad Pro"/>
          <w:color w:val="408927"/>
          <w:sz w:val="16"/>
          <w:szCs w:val="16"/>
        </w:rPr>
        <w:t>e</w:t>
      </w:r>
      <w:r w:rsidRPr="006E05F1">
        <w:rPr>
          <w:rFonts w:eastAsia="Myriad Pro" w:cs="Myriad Pro"/>
          <w:color w:val="408927"/>
          <w:spacing w:val="-1"/>
          <w:sz w:val="16"/>
          <w:szCs w:val="16"/>
        </w:rPr>
        <w:t>ra</w:t>
      </w:r>
      <w:r w:rsidRPr="006E05F1">
        <w:rPr>
          <w:rFonts w:eastAsia="Myriad Pro" w:cs="Myriad Pro"/>
          <w:color w:val="408927"/>
          <w:sz w:val="16"/>
          <w:szCs w:val="16"/>
        </w:rPr>
        <w:t>tsbe</w:t>
      </w:r>
      <w:r w:rsidRPr="006E05F1">
        <w:rPr>
          <w:rFonts w:eastAsia="Myriad Pro" w:cs="Myriad Pro"/>
          <w:color w:val="408927"/>
          <w:spacing w:val="-1"/>
          <w:sz w:val="16"/>
          <w:szCs w:val="16"/>
        </w:rPr>
        <w:t>z</w:t>
      </w:r>
      <w:r w:rsidRPr="006E05F1">
        <w:rPr>
          <w:rFonts w:eastAsia="Myriad Pro" w:cs="Myriad Pro"/>
          <w:color w:val="408927"/>
          <w:sz w:val="16"/>
          <w:szCs w:val="16"/>
        </w:rPr>
        <w:t xml:space="preserve">eichnung“ </w:t>
      </w:r>
    </w:p>
    <w:p w14:paraId="51D274C7" w14:textId="77777777" w:rsidR="00FF1FE5" w:rsidRDefault="006E05F1" w:rsidP="00626630">
      <w:pPr>
        <w:spacing w:before="0" w:line="192" w:lineRule="exact"/>
        <w:rPr>
          <w:rFonts w:eastAsia="Myriad Pro" w:cs="Myriad Pro"/>
          <w:color w:val="408927"/>
          <w:sz w:val="16"/>
          <w:szCs w:val="16"/>
        </w:rPr>
      </w:pPr>
      <w:r w:rsidRPr="006E05F1">
        <w:rPr>
          <w:rFonts w:eastAsia="Myriad Pro" w:cs="Myriad Pro"/>
          <w:color w:val="408927"/>
          <w:spacing w:val="-5"/>
          <w:sz w:val="16"/>
          <w:szCs w:val="16"/>
        </w:rPr>
        <w:t>V</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name</w:t>
      </w:r>
      <w:r w:rsidRPr="006E05F1">
        <w:rPr>
          <w:rFonts w:eastAsia="Myriad Pro" w:cs="Myriad Pro"/>
          <w:color w:val="408927"/>
          <w:spacing w:val="7"/>
          <w:sz w:val="16"/>
          <w:szCs w:val="16"/>
        </w:rPr>
        <w:t xml:space="preserve"> </w:t>
      </w:r>
      <w:r w:rsidRPr="006E05F1">
        <w:rPr>
          <w:rFonts w:eastAsia="Myriad Pro" w:cs="Myriad Pro"/>
          <w:color w:val="408927"/>
          <w:sz w:val="16"/>
          <w:szCs w:val="16"/>
        </w:rPr>
        <w:t xml:space="preserve">Nachname </w:t>
      </w:r>
    </w:p>
    <w:p w14:paraId="7AE9AAB6" w14:textId="2EA02C5B" w:rsidR="006E05F1" w:rsidRPr="006E05F1" w:rsidRDefault="006E05F1" w:rsidP="00626630">
      <w:pPr>
        <w:spacing w:before="0" w:line="192" w:lineRule="exact"/>
        <w:rPr>
          <w:rFonts w:eastAsia="Myriad Pro" w:cs="Myriad Pro"/>
          <w:sz w:val="16"/>
          <w:szCs w:val="16"/>
        </w:rPr>
      </w:pPr>
      <w:r w:rsidRPr="006E05F1">
        <w:rPr>
          <w:rFonts w:eastAsia="Myriad Pro" w:cs="Myriad Pro"/>
          <w:color w:val="408927"/>
          <w:spacing w:val="-2"/>
          <w:sz w:val="16"/>
          <w:szCs w:val="16"/>
        </w:rPr>
        <w:t>v</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nam</w:t>
      </w:r>
      <w:r w:rsidRPr="006E05F1">
        <w:rPr>
          <w:rFonts w:eastAsia="Myriad Pro" w:cs="Myriad Pro"/>
          <w:color w:val="408927"/>
          <w:spacing w:val="-2"/>
          <w:sz w:val="16"/>
          <w:szCs w:val="16"/>
        </w:rPr>
        <w:t>e</w:t>
      </w:r>
      <w:r w:rsidRPr="006E05F1">
        <w:rPr>
          <w:rFonts w:eastAsia="Myriad Pro" w:cs="Myriad Pro"/>
          <w:color w:val="408927"/>
          <w:sz w:val="16"/>
          <w:szCs w:val="16"/>
        </w:rPr>
        <w:t>.nachname@bb</w:t>
      </w:r>
      <w:r w:rsidRPr="006E05F1">
        <w:rPr>
          <w:rFonts w:eastAsia="Myriad Pro" w:cs="Myriad Pro"/>
          <w:color w:val="408927"/>
          <w:spacing w:val="-8"/>
          <w:sz w:val="16"/>
          <w:szCs w:val="16"/>
        </w:rPr>
        <w:t>r</w:t>
      </w:r>
      <w:r w:rsidRPr="006E05F1">
        <w:rPr>
          <w:rFonts w:eastAsia="Myriad Pro" w:cs="Myriad Pro"/>
          <w:color w:val="408927"/>
          <w:sz w:val="16"/>
          <w:szCs w:val="16"/>
        </w:rPr>
        <w:t>.bun</w:t>
      </w:r>
      <w:r w:rsidRPr="006E05F1">
        <w:rPr>
          <w:rFonts w:eastAsia="Myriad Pro" w:cs="Myriad Pro"/>
          <w:color w:val="408927"/>
          <w:spacing w:val="-2"/>
          <w:sz w:val="16"/>
          <w:szCs w:val="16"/>
        </w:rPr>
        <w:t>d</w:t>
      </w:r>
      <w:r w:rsidRPr="006E05F1">
        <w:rPr>
          <w:rFonts w:eastAsia="Myriad Pro" w:cs="Myriad Pro"/>
          <w:color w:val="408927"/>
          <w:sz w:val="16"/>
          <w:szCs w:val="16"/>
        </w:rPr>
        <w:t>.de</w:t>
      </w:r>
    </w:p>
    <w:p w14:paraId="4C67AB80"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A</w:t>
      </w:r>
      <w:r w:rsidRPr="00511477">
        <w:rPr>
          <w:rFonts w:ascii="Myriad Pro Light" w:eastAsia="Myriad Pro Light" w:hAnsi="Myriad Pro Light" w:cs="Myriad Pro Light"/>
          <w:b/>
          <w:bCs/>
          <w:color w:val="336873"/>
          <w:sz w:val="16"/>
          <w:szCs w:val="16"/>
        </w:rPr>
        <w:t>u</w:t>
      </w:r>
      <w:r w:rsidRPr="002B4F7A">
        <w:rPr>
          <w:rFonts w:ascii="Myriad Pro Light" w:eastAsia="Myriad Pro Light" w:hAnsi="Myriad Pro Light" w:cs="Myriad Pro Light"/>
          <w:b/>
          <w:bCs/>
          <w:color w:val="336873"/>
          <w:sz w:val="16"/>
          <w:szCs w:val="16"/>
        </w:rPr>
        <w:t>t</w:t>
      </w:r>
      <w:r w:rsidRPr="00511477">
        <w:rPr>
          <w:rFonts w:ascii="Myriad Pro Light" w:eastAsia="Myriad Pro Light" w:hAnsi="Myriad Pro Light" w:cs="Myriad Pro Light"/>
          <w:b/>
          <w:bCs/>
          <w:color w:val="336873"/>
          <w:sz w:val="16"/>
          <w:szCs w:val="16"/>
        </w:rPr>
        <w:t>orinnen</w:t>
      </w:r>
      <w:r w:rsidRPr="002B4F7A">
        <w:rPr>
          <w:rFonts w:ascii="Myriad Pro Light" w:eastAsia="Myriad Pro Light" w:hAnsi="Myriad Pro Light" w:cs="Myriad Pro Light"/>
          <w:b/>
          <w:bCs/>
          <w:color w:val="336873"/>
          <w:sz w:val="16"/>
          <w:szCs w:val="16"/>
        </w:rPr>
        <w:t xml:space="preserve"> </w:t>
      </w:r>
      <w:r w:rsidRPr="00511477">
        <w:rPr>
          <w:rFonts w:ascii="Myriad Pro Light" w:eastAsia="Myriad Pro Light" w:hAnsi="Myriad Pro Light" w:cs="Myriad Pro Light"/>
          <w:b/>
          <w:bCs/>
          <w:color w:val="336873"/>
          <w:sz w:val="16"/>
          <w:szCs w:val="16"/>
        </w:rPr>
        <w:t>und</w:t>
      </w:r>
      <w:r w:rsidRPr="002B4F7A">
        <w:rPr>
          <w:rFonts w:ascii="Myriad Pro Light" w:eastAsia="Myriad Pro Light" w:hAnsi="Myriad Pro Light" w:cs="Myriad Pro Light"/>
          <w:b/>
          <w:bCs/>
          <w:color w:val="336873"/>
          <w:sz w:val="16"/>
          <w:szCs w:val="16"/>
        </w:rPr>
        <w:t xml:space="preserve"> A</w:t>
      </w:r>
      <w:r w:rsidRPr="00511477">
        <w:rPr>
          <w:rFonts w:ascii="Myriad Pro Light" w:eastAsia="Myriad Pro Light" w:hAnsi="Myriad Pro Light" w:cs="Myriad Pro Light"/>
          <w:b/>
          <w:bCs/>
          <w:color w:val="336873"/>
          <w:sz w:val="16"/>
          <w:szCs w:val="16"/>
        </w:rPr>
        <w:t>u</w:t>
      </w:r>
      <w:r w:rsidRPr="002B4F7A">
        <w:rPr>
          <w:rFonts w:ascii="Myriad Pro Light" w:eastAsia="Myriad Pro Light" w:hAnsi="Myriad Pro Light" w:cs="Myriad Pro Light"/>
          <w:b/>
          <w:bCs/>
          <w:color w:val="336873"/>
          <w:sz w:val="16"/>
          <w:szCs w:val="16"/>
        </w:rPr>
        <w:t>t</w:t>
      </w:r>
      <w:r w:rsidRPr="00511477">
        <w:rPr>
          <w:rFonts w:ascii="Myriad Pro Light" w:eastAsia="Myriad Pro Light" w:hAnsi="Myriad Pro Light" w:cs="Myriad Pro Light"/>
          <w:b/>
          <w:bCs/>
          <w:color w:val="336873"/>
          <w:sz w:val="16"/>
          <w:szCs w:val="16"/>
        </w:rPr>
        <w:t>o</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en</w:t>
      </w:r>
    </w:p>
    <w:p w14:paraId="402B23BE"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w:t>
      </w:r>
      <w:r w:rsidRPr="006E05F1">
        <w:rPr>
          <w:rFonts w:eastAsia="Myriad Pro" w:cs="Myriad Pro"/>
          <w:spacing w:val="1"/>
          <w:sz w:val="16"/>
          <w:szCs w:val="16"/>
        </w:rPr>
        <w:t>r</w:t>
      </w:r>
      <w:r w:rsidRPr="006E05F1">
        <w:rPr>
          <w:rFonts w:eastAsia="Myriad Pro" w:cs="Myriad Pro"/>
          <w:sz w:val="16"/>
          <w:szCs w:val="16"/>
        </w:rPr>
        <w:t>institut,</w:t>
      </w:r>
      <w:r w:rsidRPr="006E05F1">
        <w:rPr>
          <w:rFonts w:eastAsia="Myriad Pro" w:cs="Myriad Pro"/>
          <w:spacing w:val="7"/>
          <w:sz w:val="16"/>
          <w:szCs w:val="16"/>
        </w:rPr>
        <w:t xml:space="preserve"> </w:t>
      </w: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rstadt</w:t>
      </w:r>
    </w:p>
    <w:p w14:paraId="1502A820" w14:textId="77777777" w:rsidR="00370638" w:rsidRDefault="006E05F1" w:rsidP="00370638">
      <w:pPr>
        <w:spacing w:before="0" w:line="192" w:lineRule="atLeast"/>
        <w:rPr>
          <w:rFonts w:eastAsia="Myriad Pro" w:cs="Myriad Pro"/>
          <w:sz w:val="16"/>
          <w:szCs w:val="16"/>
        </w:rPr>
      </w:pPr>
      <w:r w:rsidRPr="006E05F1">
        <w:rPr>
          <w:rFonts w:eastAsia="Myriad Pro" w:cs="Myriad Pro"/>
          <w:spacing w:val="-3"/>
          <w:sz w:val="16"/>
          <w:szCs w:val="16"/>
        </w:rPr>
        <w:t>P</w:t>
      </w:r>
      <w:r w:rsidRPr="006E05F1">
        <w:rPr>
          <w:rFonts w:eastAsia="Myriad Pro" w:cs="Myriad Pro"/>
          <w:spacing w:val="-2"/>
          <w:sz w:val="16"/>
          <w:szCs w:val="16"/>
        </w:rPr>
        <w:t>r</w:t>
      </w:r>
      <w:r w:rsidRPr="006E05F1">
        <w:rPr>
          <w:rFonts w:eastAsia="Myriad Pro" w:cs="Myriad Pro"/>
          <w:sz w:val="16"/>
          <w:szCs w:val="16"/>
        </w:rPr>
        <w:t>o</w:t>
      </w:r>
      <w:r w:rsidRPr="006E05F1">
        <w:rPr>
          <w:rFonts w:eastAsia="Myriad Pro" w:cs="Myriad Pro"/>
          <w:spacing w:val="-5"/>
          <w:sz w:val="16"/>
          <w:szCs w:val="16"/>
        </w:rPr>
        <w:t>f</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r w:rsidRPr="006E05F1">
        <w:rPr>
          <w:rFonts w:eastAsia="Myriad Pro" w:cs="Myriad Pro"/>
          <w:spacing w:val="7"/>
          <w:sz w:val="16"/>
          <w:szCs w:val="16"/>
        </w:rPr>
        <w:t xml:space="preserve"> </w:t>
      </w:r>
      <w:r w:rsidRPr="006E05F1">
        <w:rPr>
          <w:rFonts w:eastAsia="Myriad Pro" w:cs="Myriad Pro"/>
          <w:sz w:val="16"/>
          <w:szCs w:val="16"/>
        </w:rPr>
        <w:t>(</w:t>
      </w:r>
      <w:r w:rsidRPr="006E05F1">
        <w:rPr>
          <w:rFonts w:eastAsia="Myriad Pro" w:cs="Myriad Pro"/>
          <w:spacing w:val="-3"/>
          <w:sz w:val="16"/>
          <w:szCs w:val="16"/>
        </w:rPr>
        <w:t>P</w:t>
      </w:r>
      <w:r w:rsidRPr="006E05F1">
        <w:rPr>
          <w:rFonts w:eastAsia="Myriad Pro" w:cs="Myriad Pro"/>
          <w:spacing w:val="-2"/>
          <w:sz w:val="16"/>
          <w:szCs w:val="16"/>
        </w:rPr>
        <w:t>r</w:t>
      </w:r>
      <w:r w:rsidRPr="006E05F1">
        <w:rPr>
          <w:rFonts w:eastAsia="Myriad Pro" w:cs="Myriad Pro"/>
          <w:sz w:val="16"/>
          <w:szCs w:val="16"/>
        </w:rPr>
        <w:t>ojektleitung)</w:t>
      </w:r>
    </w:p>
    <w:p w14:paraId="7376D06E" w14:textId="2B9F766B" w:rsidR="006E05F1" w:rsidRPr="006E05F1" w:rsidRDefault="00370638" w:rsidP="00370638">
      <w:pPr>
        <w:spacing w:line="192" w:lineRule="atLeast"/>
        <w:rPr>
          <w:rFonts w:eastAsia="Myriad Pro" w:cs="Myriad Pro"/>
          <w:sz w:val="16"/>
          <w:szCs w:val="16"/>
        </w:rPr>
      </w:pPr>
      <w:r>
        <w:rPr>
          <w:rFonts w:eastAsia="Myriad Pro" w:cs="Myriad Pro"/>
          <w:sz w:val="16"/>
          <w:szCs w:val="16"/>
        </w:rPr>
        <w:t>Vorname Nachname</w:t>
      </w:r>
    </w:p>
    <w:p w14:paraId="3026EE91" w14:textId="15EA0CF1" w:rsidR="006E05F1" w:rsidRPr="00370638" w:rsidRDefault="006E05F1" w:rsidP="00D11724">
      <w:pPr>
        <w:spacing w:before="0" w:line="192" w:lineRule="atLeast"/>
        <w:rPr>
          <w:rFonts w:eastAsia="Myriad Pro" w:cs="Myriad Pro"/>
          <w:sz w:val="16"/>
          <w:szCs w:val="16"/>
        </w:rPr>
      </w:pPr>
      <w:r w:rsidRPr="00370638">
        <w:rPr>
          <w:rFonts w:eastAsia="Myriad Pro" w:cs="Myriad Pro"/>
          <w:spacing w:val="-2"/>
          <w:sz w:val="16"/>
          <w:szCs w:val="16"/>
        </w:rPr>
        <w:t>v</w:t>
      </w:r>
      <w:r w:rsidRPr="00370638">
        <w:rPr>
          <w:rFonts w:eastAsia="Myriad Pro" w:cs="Myriad Pro"/>
          <w:sz w:val="16"/>
          <w:szCs w:val="16"/>
        </w:rPr>
        <w:t>o</w:t>
      </w:r>
      <w:r w:rsidRPr="00370638">
        <w:rPr>
          <w:rFonts w:eastAsia="Myriad Pro" w:cs="Myriad Pro"/>
          <w:spacing w:val="1"/>
          <w:sz w:val="16"/>
          <w:szCs w:val="16"/>
        </w:rPr>
        <w:t>r</w:t>
      </w:r>
      <w:r w:rsidRPr="00370638">
        <w:rPr>
          <w:rFonts w:eastAsia="Myriad Pro" w:cs="Myriad Pro"/>
          <w:sz w:val="16"/>
          <w:szCs w:val="16"/>
        </w:rPr>
        <w:t>nam</w:t>
      </w:r>
      <w:r w:rsidRPr="00370638">
        <w:rPr>
          <w:rFonts w:eastAsia="Myriad Pro" w:cs="Myriad Pro"/>
          <w:spacing w:val="-2"/>
          <w:sz w:val="16"/>
          <w:szCs w:val="16"/>
        </w:rPr>
        <w:t>e</w:t>
      </w:r>
      <w:r w:rsidRPr="00370638">
        <w:rPr>
          <w:rFonts w:eastAsia="Myriad Pro" w:cs="Myriad Pro"/>
          <w:sz w:val="16"/>
          <w:szCs w:val="16"/>
        </w:rPr>
        <w:t>.nachname@mus</w:t>
      </w:r>
      <w:r w:rsidRPr="00370638">
        <w:rPr>
          <w:rFonts w:eastAsia="Myriad Pro" w:cs="Myriad Pro"/>
          <w:spacing w:val="-1"/>
          <w:sz w:val="16"/>
          <w:szCs w:val="16"/>
        </w:rPr>
        <w:t>t</w:t>
      </w:r>
      <w:r w:rsidRPr="00370638">
        <w:rPr>
          <w:rFonts w:eastAsia="Myriad Pro" w:cs="Myriad Pro"/>
          <w:sz w:val="16"/>
          <w:szCs w:val="16"/>
        </w:rPr>
        <w:t>e</w:t>
      </w:r>
      <w:r w:rsidRPr="00370638">
        <w:rPr>
          <w:rFonts w:eastAsia="Myriad Pro" w:cs="Myriad Pro"/>
          <w:spacing w:val="1"/>
          <w:sz w:val="16"/>
          <w:szCs w:val="16"/>
        </w:rPr>
        <w:t>r</w:t>
      </w:r>
      <w:r w:rsidRPr="00370638">
        <w:rPr>
          <w:rFonts w:eastAsia="Myriad Pro" w:cs="Myriad Pro"/>
          <w:sz w:val="16"/>
          <w:szCs w:val="16"/>
        </w:rPr>
        <w:t>institut.de</w:t>
      </w:r>
    </w:p>
    <w:p w14:paraId="3FEAD81A" w14:textId="77777777" w:rsidR="00FF1FE5" w:rsidRPr="007B2ED4" w:rsidRDefault="006E05F1" w:rsidP="00D11724">
      <w:pPr>
        <w:spacing w:line="192" w:lineRule="atLeast"/>
        <w:rPr>
          <w:rFonts w:eastAsia="Myriad Pro" w:cs="Myriad Pro"/>
          <w:sz w:val="16"/>
          <w:szCs w:val="16"/>
        </w:rPr>
      </w:pPr>
      <w:r w:rsidRPr="007B2ED4">
        <w:rPr>
          <w:rFonts w:eastAsia="Myriad Pro" w:cs="Myriad Pro"/>
          <w:spacing w:val="1"/>
          <w:sz w:val="16"/>
          <w:szCs w:val="16"/>
        </w:rPr>
        <w:t>B</w:t>
      </w:r>
      <w:r w:rsidRPr="007B2ED4">
        <w:rPr>
          <w:rFonts w:eastAsia="Myriad Pro" w:cs="Myriad Pro"/>
          <w:sz w:val="16"/>
          <w:szCs w:val="16"/>
        </w:rPr>
        <w:t>eispielinstitut,</w:t>
      </w:r>
      <w:r w:rsidRPr="007B2ED4">
        <w:rPr>
          <w:rFonts w:eastAsia="Myriad Pro" w:cs="Myriad Pro"/>
          <w:spacing w:val="7"/>
          <w:sz w:val="16"/>
          <w:szCs w:val="16"/>
        </w:rPr>
        <w:t xml:space="preserve"> </w:t>
      </w:r>
      <w:r w:rsidRPr="007B2ED4">
        <w:rPr>
          <w:rFonts w:eastAsia="Myriad Pro" w:cs="Myriad Pro"/>
          <w:sz w:val="16"/>
          <w:szCs w:val="16"/>
        </w:rPr>
        <w:t>Mus</w:t>
      </w:r>
      <w:r w:rsidRPr="007B2ED4">
        <w:rPr>
          <w:rFonts w:eastAsia="Myriad Pro" w:cs="Myriad Pro"/>
          <w:spacing w:val="-1"/>
          <w:sz w:val="16"/>
          <w:szCs w:val="16"/>
        </w:rPr>
        <w:t>t</w:t>
      </w:r>
      <w:r w:rsidRPr="007B2ED4">
        <w:rPr>
          <w:rFonts w:eastAsia="Myriad Pro" w:cs="Myriad Pro"/>
          <w:sz w:val="16"/>
          <w:szCs w:val="16"/>
        </w:rPr>
        <w:t>e</w:t>
      </w:r>
      <w:r w:rsidRPr="007B2ED4">
        <w:rPr>
          <w:rFonts w:eastAsia="Myriad Pro" w:cs="Myriad Pro"/>
          <w:spacing w:val="-2"/>
          <w:sz w:val="16"/>
          <w:szCs w:val="16"/>
        </w:rPr>
        <w:t>r</w:t>
      </w:r>
      <w:r w:rsidRPr="007B2ED4">
        <w:rPr>
          <w:rFonts w:eastAsia="Myriad Pro" w:cs="Myriad Pro"/>
          <w:sz w:val="16"/>
          <w:szCs w:val="16"/>
        </w:rPr>
        <w:t>ci</w:t>
      </w:r>
      <w:r w:rsidRPr="007B2ED4">
        <w:rPr>
          <w:rFonts w:eastAsia="Myriad Pro" w:cs="Myriad Pro"/>
          <w:spacing w:val="1"/>
          <w:sz w:val="16"/>
          <w:szCs w:val="16"/>
        </w:rPr>
        <w:t>t</w:t>
      </w:r>
      <w:r w:rsidRPr="007B2ED4">
        <w:rPr>
          <w:rFonts w:eastAsia="Myriad Pro" w:cs="Myriad Pro"/>
          <w:sz w:val="16"/>
          <w:szCs w:val="16"/>
        </w:rPr>
        <w:t xml:space="preserve">y </w:t>
      </w:r>
    </w:p>
    <w:p w14:paraId="7655D3FC"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D</w:t>
      </w:r>
      <w:r w:rsidRPr="006E05F1">
        <w:rPr>
          <w:rFonts w:eastAsia="Myriad Pro" w:cs="Myriad Pro"/>
          <w:spacing w:val="-8"/>
          <w:sz w:val="16"/>
          <w:szCs w:val="16"/>
        </w:rPr>
        <w:t>r</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 xml:space="preserve">Nachname </w:t>
      </w:r>
    </w:p>
    <w:p w14:paraId="609B0C03" w14:textId="423B41BD"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2"/>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w:t>
      </w:r>
      <w:r w:rsidRPr="006E05F1">
        <w:rPr>
          <w:rFonts w:eastAsia="Myriad Pro" w:cs="Myriad Pro"/>
          <w:spacing w:val="-2"/>
          <w:sz w:val="16"/>
          <w:szCs w:val="16"/>
        </w:rPr>
        <w:t>e</w:t>
      </w:r>
      <w:r w:rsidRPr="006E05F1">
        <w:rPr>
          <w:rFonts w:eastAsia="Myriad Pro" w:cs="Myriad Pro"/>
          <w:sz w:val="16"/>
          <w:szCs w:val="16"/>
        </w:rPr>
        <w:t>.nachname@beispielinstitu</w:t>
      </w:r>
      <w:r w:rsidRPr="006E05F1">
        <w:rPr>
          <w:rFonts w:eastAsia="Myriad Pro" w:cs="Myriad Pro"/>
          <w:spacing w:val="-1"/>
          <w:sz w:val="16"/>
          <w:szCs w:val="16"/>
        </w:rPr>
        <w:t>t</w:t>
      </w:r>
      <w:r w:rsidRPr="006E05F1">
        <w:rPr>
          <w:rFonts w:eastAsia="Myriad Pro" w:cs="Myriad Pro"/>
          <w:sz w:val="16"/>
          <w:szCs w:val="16"/>
        </w:rPr>
        <w:t>.de</w:t>
      </w:r>
    </w:p>
    <w:p w14:paraId="35C8F5FE" w14:textId="77777777" w:rsidR="006E05F1" w:rsidRPr="00511477"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511477">
        <w:rPr>
          <w:rFonts w:ascii="Myriad Pro Light" w:eastAsia="Myriad Pro Light" w:hAnsi="Myriad Pro Light" w:cs="Myriad Pro Light"/>
          <w:b/>
          <w:bCs/>
          <w:color w:val="336873"/>
          <w:sz w:val="16"/>
          <w:szCs w:val="16"/>
        </w:rPr>
        <w:t>Redaktion</w:t>
      </w:r>
      <w:r w:rsidRPr="00511477">
        <w:rPr>
          <w:rFonts w:ascii="Myriad Pro Light" w:eastAsia="Myriad Pro Light" w:hAnsi="Myriad Pro Light" w:cs="Myriad Pro Light"/>
          <w:b/>
          <w:bCs/>
          <w:color w:val="408927"/>
          <w:sz w:val="16"/>
          <w:szCs w:val="16"/>
        </w:rPr>
        <w:t>/</w:t>
      </w:r>
      <w:r w:rsidRPr="00511477">
        <w:rPr>
          <w:rFonts w:ascii="Myriad Pro Light" w:eastAsia="Myriad Pro Light" w:hAnsi="Myriad Pro Light" w:cs="Myriad Pro Light"/>
          <w:b/>
          <w:bCs/>
          <w:color w:val="408927"/>
          <w:spacing w:val="-2"/>
          <w:sz w:val="16"/>
          <w:szCs w:val="16"/>
        </w:rPr>
        <w:t>L</w:t>
      </w:r>
      <w:r w:rsidRPr="00511477">
        <w:rPr>
          <w:rFonts w:ascii="Myriad Pro Light" w:eastAsia="Myriad Pro Light" w:hAnsi="Myriad Pro Light" w:cs="Myriad Pro Light"/>
          <w:b/>
          <w:bCs/>
          <w:color w:val="408927"/>
          <w:sz w:val="16"/>
          <w:szCs w:val="16"/>
        </w:rPr>
        <w:t>ek</w:t>
      </w:r>
      <w:r w:rsidRPr="00511477">
        <w:rPr>
          <w:rFonts w:ascii="Myriad Pro Light" w:eastAsia="Myriad Pro Light" w:hAnsi="Myriad Pro Light" w:cs="Myriad Pro Light"/>
          <w:b/>
          <w:bCs/>
          <w:color w:val="408927"/>
          <w:spacing w:val="-1"/>
          <w:sz w:val="16"/>
          <w:szCs w:val="16"/>
        </w:rPr>
        <w:t>t</w:t>
      </w:r>
      <w:r w:rsidRPr="00511477">
        <w:rPr>
          <w:rFonts w:ascii="Myriad Pro Light" w:eastAsia="Myriad Pro Light" w:hAnsi="Myriad Pro Light" w:cs="Myriad Pro Light"/>
          <w:b/>
          <w:bCs/>
          <w:color w:val="408927"/>
          <w:sz w:val="16"/>
          <w:szCs w:val="16"/>
        </w:rPr>
        <w:t>o</w:t>
      </w:r>
      <w:r w:rsidRPr="00511477">
        <w:rPr>
          <w:rFonts w:ascii="Myriad Pro Light" w:eastAsia="Myriad Pro Light" w:hAnsi="Myriad Pro Light" w:cs="Myriad Pro Light"/>
          <w:b/>
          <w:bCs/>
          <w:color w:val="408927"/>
          <w:spacing w:val="-1"/>
          <w:sz w:val="16"/>
          <w:szCs w:val="16"/>
        </w:rPr>
        <w:t>ra</w:t>
      </w:r>
      <w:r w:rsidRPr="00511477">
        <w:rPr>
          <w:rFonts w:ascii="Myriad Pro Light" w:eastAsia="Myriad Pro Light" w:hAnsi="Myriad Pro Light" w:cs="Myriad Pro Light"/>
          <w:b/>
          <w:bCs/>
          <w:color w:val="408927"/>
          <w:sz w:val="16"/>
          <w:szCs w:val="16"/>
        </w:rPr>
        <w:t>t/</w:t>
      </w:r>
      <w:r w:rsidRPr="00511477">
        <w:rPr>
          <w:rFonts w:ascii="Myriad Pro Light" w:eastAsia="Myriad Pro Light" w:hAnsi="Myriad Pro Light" w:cs="Myriad Pro Light"/>
          <w:b/>
          <w:bCs/>
          <w:color w:val="408927"/>
          <w:spacing w:val="-1"/>
          <w:sz w:val="16"/>
          <w:szCs w:val="16"/>
        </w:rPr>
        <w:t>K</w:t>
      </w:r>
      <w:r w:rsidRPr="00511477">
        <w:rPr>
          <w:rFonts w:ascii="Myriad Pro Light" w:eastAsia="Myriad Pro Light" w:hAnsi="Myriad Pro Light" w:cs="Myriad Pro Light"/>
          <w:b/>
          <w:bCs/>
          <w:color w:val="408927"/>
          <w:sz w:val="16"/>
          <w:szCs w:val="16"/>
        </w:rPr>
        <w:t>or</w:t>
      </w:r>
      <w:r w:rsidRPr="00511477">
        <w:rPr>
          <w:rFonts w:ascii="Myriad Pro Light" w:eastAsia="Myriad Pro Light" w:hAnsi="Myriad Pro Light" w:cs="Myriad Pro Light"/>
          <w:b/>
          <w:bCs/>
          <w:color w:val="408927"/>
          <w:spacing w:val="-1"/>
          <w:sz w:val="16"/>
          <w:szCs w:val="16"/>
        </w:rPr>
        <w:t>r</w:t>
      </w:r>
      <w:r w:rsidRPr="00511477">
        <w:rPr>
          <w:rFonts w:ascii="Myriad Pro Light" w:eastAsia="Myriad Pro Light" w:hAnsi="Myriad Pro Light" w:cs="Myriad Pro Light"/>
          <w:b/>
          <w:bCs/>
          <w:color w:val="408927"/>
          <w:sz w:val="16"/>
          <w:szCs w:val="16"/>
        </w:rPr>
        <w:t>ek</w:t>
      </w:r>
      <w:r w:rsidRPr="00511477">
        <w:rPr>
          <w:rFonts w:ascii="Myriad Pro Light" w:eastAsia="Myriad Pro Light" w:hAnsi="Myriad Pro Light" w:cs="Myriad Pro Light"/>
          <w:b/>
          <w:bCs/>
          <w:color w:val="408927"/>
          <w:spacing w:val="-1"/>
          <w:sz w:val="16"/>
          <w:szCs w:val="16"/>
        </w:rPr>
        <w:t>t</w:t>
      </w:r>
      <w:r w:rsidRPr="00511477">
        <w:rPr>
          <w:rFonts w:ascii="Myriad Pro Light" w:eastAsia="Myriad Pro Light" w:hAnsi="Myriad Pro Light" w:cs="Myriad Pro Light"/>
          <w:b/>
          <w:bCs/>
          <w:color w:val="408927"/>
          <w:sz w:val="16"/>
          <w:szCs w:val="16"/>
        </w:rPr>
        <w:t>o</w:t>
      </w:r>
      <w:r w:rsidRPr="00511477">
        <w:rPr>
          <w:rFonts w:ascii="Myriad Pro Light" w:eastAsia="Myriad Pro Light" w:hAnsi="Myriad Pro Light" w:cs="Myriad Pro Light"/>
          <w:b/>
          <w:bCs/>
          <w:color w:val="408927"/>
          <w:spacing w:val="-1"/>
          <w:sz w:val="16"/>
          <w:szCs w:val="16"/>
        </w:rPr>
        <w:t>ra</w:t>
      </w:r>
      <w:r w:rsidRPr="00511477">
        <w:rPr>
          <w:rFonts w:ascii="Myriad Pro Light" w:eastAsia="Myriad Pro Light" w:hAnsi="Myriad Pro Light" w:cs="Myriad Pro Light"/>
          <w:b/>
          <w:bCs/>
          <w:color w:val="408927"/>
          <w:sz w:val="16"/>
          <w:szCs w:val="16"/>
        </w:rPr>
        <w:t xml:space="preserve">t </w:t>
      </w:r>
      <w:r w:rsidRPr="00511477">
        <w:rPr>
          <w:rFonts w:ascii="Myriad Pro Light" w:eastAsia="Myriad Pro" w:hAnsi="Myriad Pro Light" w:cs="Myriad Pro"/>
          <w:color w:val="9D9D9C"/>
          <w:spacing w:val="-1"/>
          <w:sz w:val="16"/>
          <w:szCs w:val="16"/>
        </w:rPr>
        <w:t>(</w:t>
      </w:r>
      <w:r w:rsidRPr="00511477">
        <w:rPr>
          <w:rFonts w:ascii="Myriad Pro Light" w:eastAsia="Myriad Pro" w:hAnsi="Myriad Pro Light" w:cs="Myriad Pro"/>
          <w:color w:val="9D9D9C"/>
          <w:sz w:val="16"/>
          <w:szCs w:val="16"/>
        </w:rPr>
        <w:t>al</w:t>
      </w:r>
      <w:r w:rsidRPr="00511477">
        <w:rPr>
          <w:rFonts w:ascii="Myriad Pro Light" w:eastAsia="Myriad Pro" w:hAnsi="Myriad Pro Light" w:cs="Myriad Pro"/>
          <w:color w:val="9D9D9C"/>
          <w:spacing w:val="-1"/>
          <w:sz w:val="16"/>
          <w:szCs w:val="16"/>
        </w:rPr>
        <w:t>t</w:t>
      </w:r>
      <w:r w:rsidRPr="00511477">
        <w:rPr>
          <w:rFonts w:ascii="Myriad Pro Light" w:eastAsia="Myriad Pro" w:hAnsi="Myriad Pro Light" w:cs="Myriad Pro"/>
          <w:color w:val="9D9D9C"/>
          <w:sz w:val="16"/>
          <w:szCs w:val="16"/>
        </w:rPr>
        <w:t>e</w:t>
      </w:r>
      <w:r w:rsidRPr="00511477">
        <w:rPr>
          <w:rFonts w:ascii="Myriad Pro Light" w:eastAsia="Myriad Pro" w:hAnsi="Myriad Pro Light" w:cs="Myriad Pro"/>
          <w:color w:val="9D9D9C"/>
          <w:spacing w:val="1"/>
          <w:sz w:val="16"/>
          <w:szCs w:val="16"/>
        </w:rPr>
        <w:t>r</w:t>
      </w:r>
      <w:r w:rsidRPr="00511477">
        <w:rPr>
          <w:rFonts w:ascii="Myriad Pro Light" w:eastAsia="Myriad Pro" w:hAnsi="Myriad Pro Light" w:cs="Myriad Pro"/>
          <w:color w:val="9D9D9C"/>
          <w:sz w:val="16"/>
          <w:szCs w:val="16"/>
        </w:rPr>
        <w:t>n</w:t>
      </w:r>
      <w:r w:rsidRPr="00511477">
        <w:rPr>
          <w:rFonts w:ascii="Myriad Pro Light" w:eastAsia="Myriad Pro" w:hAnsi="Myriad Pro Light" w:cs="Myriad Pro"/>
          <w:color w:val="9D9D9C"/>
          <w:spacing w:val="-1"/>
          <w:sz w:val="16"/>
          <w:szCs w:val="16"/>
        </w:rPr>
        <w:t>a</w:t>
      </w:r>
      <w:r w:rsidRPr="00511477">
        <w:rPr>
          <w:rFonts w:ascii="Myriad Pro Light" w:eastAsia="Myriad Pro" w:hAnsi="Myriad Pro Light" w:cs="Myriad Pro"/>
          <w:color w:val="9D9D9C"/>
          <w:sz w:val="16"/>
          <w:szCs w:val="16"/>
        </w:rPr>
        <w:t xml:space="preserve">tiv) </w:t>
      </w:r>
    </w:p>
    <w:p w14:paraId="304F8854" w14:textId="79B87E0F" w:rsidR="006E05F1" w:rsidRPr="006E05F1" w:rsidRDefault="006E05F1" w:rsidP="00626630">
      <w:pPr>
        <w:tabs>
          <w:tab w:val="left" w:pos="2835"/>
        </w:tabs>
        <w:spacing w:before="0" w:line="192" w:lineRule="exact"/>
        <w:rPr>
          <w:rFonts w:eastAsia="Myriad Pro" w:cs="Myriad Pro"/>
          <w:sz w:val="16"/>
          <w:szCs w:val="16"/>
        </w:rPr>
      </w:pP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w:t>
      </w:r>
      <w:r w:rsidRPr="006E05F1">
        <w:rPr>
          <w:rFonts w:eastAsia="Myriad Pro" w:cs="Myriad Pro"/>
          <w:color w:val="000000"/>
          <w:spacing w:val="1"/>
          <w:sz w:val="16"/>
          <w:szCs w:val="16"/>
        </w:rPr>
        <w:t>r</w:t>
      </w:r>
      <w:r w:rsidRPr="006E05F1">
        <w:rPr>
          <w:rFonts w:eastAsia="Myriad Pro" w:cs="Myriad Pro"/>
          <w:color w:val="000000"/>
          <w:sz w:val="16"/>
          <w:szCs w:val="16"/>
        </w:rPr>
        <w:t>institut,</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stadt</w:t>
      </w:r>
    </w:p>
    <w:p w14:paraId="762DD43B" w14:textId="77777777" w:rsidR="006E05F1" w:rsidRPr="006E05F1" w:rsidRDefault="006E05F1" w:rsidP="00626630">
      <w:pPr>
        <w:spacing w:before="0" w:line="240" w:lineRule="auto"/>
        <w:rPr>
          <w:rFonts w:eastAsia="Myriad Pro" w:cs="Myriad Pro"/>
          <w:sz w:val="16"/>
          <w:szCs w:val="16"/>
        </w:rPr>
      </w:pP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p>
    <w:p w14:paraId="7A52DB69" w14:textId="77777777" w:rsidR="006E05F1" w:rsidRPr="002B4F7A" w:rsidRDefault="006E05F1" w:rsidP="00370638">
      <w:pPr>
        <w:spacing w:before="228" w:line="192" w:lineRule="atLeast"/>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S</w:t>
      </w:r>
      <w:r w:rsidRPr="00511477">
        <w:rPr>
          <w:rFonts w:ascii="Myriad Pro Light" w:eastAsia="Myriad Pro Light" w:hAnsi="Myriad Pro Light" w:cs="Myriad Pro Light"/>
          <w:b/>
          <w:bCs/>
          <w:color w:val="336873"/>
          <w:sz w:val="16"/>
          <w:szCs w:val="16"/>
        </w:rPr>
        <w:t>tand</w:t>
      </w:r>
    </w:p>
    <w:p w14:paraId="57B83218" w14:textId="77777777" w:rsidR="006E05F1" w:rsidRPr="006E05F1" w:rsidRDefault="006E05F1" w:rsidP="00626630">
      <w:pPr>
        <w:spacing w:before="0" w:line="192" w:lineRule="exact"/>
        <w:rPr>
          <w:rFonts w:eastAsia="Myriad Pro" w:cs="Myriad Pro"/>
          <w:sz w:val="16"/>
          <w:szCs w:val="16"/>
        </w:rPr>
      </w:pPr>
      <w:r w:rsidRPr="006E05F1">
        <w:rPr>
          <w:rFonts w:eastAsia="Myriad Pro" w:cs="Myriad Pro"/>
          <w:spacing w:val="1"/>
          <w:sz w:val="16"/>
          <w:szCs w:val="16"/>
        </w:rPr>
        <w:t>M</w:t>
      </w:r>
      <w:r w:rsidRPr="006E05F1">
        <w:rPr>
          <w:rFonts w:eastAsia="Myriad Pro" w:cs="Myriad Pro"/>
          <w:sz w:val="16"/>
          <w:szCs w:val="16"/>
        </w:rPr>
        <w:t>on</w:t>
      </w:r>
      <w:r w:rsidRPr="006E05F1">
        <w:rPr>
          <w:rFonts w:eastAsia="Myriad Pro" w:cs="Myriad Pro"/>
          <w:spacing w:val="-1"/>
          <w:sz w:val="16"/>
          <w:szCs w:val="16"/>
        </w:rPr>
        <w:t>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Jahr</w:t>
      </w:r>
    </w:p>
    <w:p w14:paraId="65874C07" w14:textId="77777777" w:rsidR="00FF1FE5" w:rsidRPr="00D11724" w:rsidRDefault="006E05F1" w:rsidP="00370638">
      <w:pPr>
        <w:spacing w:before="228" w:line="192" w:lineRule="exact"/>
        <w:rPr>
          <w:rFonts w:ascii="Myriad Pro Light" w:eastAsia="Myriad Pro" w:hAnsi="Myriad Pro Light" w:cs="Myriad Pro"/>
          <w:color w:val="9D9D9C"/>
          <w:sz w:val="16"/>
          <w:szCs w:val="16"/>
        </w:rPr>
      </w:pPr>
      <w:r w:rsidRPr="002B4F7A">
        <w:rPr>
          <w:rFonts w:ascii="Myriad Pro Light" w:eastAsia="Myriad Pro Light" w:hAnsi="Myriad Pro Light" w:cs="Myriad Pro Light"/>
          <w:b/>
          <w:bCs/>
          <w:color w:val="336873"/>
          <w:sz w:val="16"/>
          <w:szCs w:val="16"/>
        </w:rPr>
        <w:t>G</w:t>
      </w:r>
      <w:r w:rsidRPr="00511477">
        <w:rPr>
          <w:rFonts w:ascii="Myriad Pro Light" w:eastAsia="Myriad Pro Light" w:hAnsi="Myriad Pro Light" w:cs="Myriad Pro Light"/>
          <w:b/>
          <w:bCs/>
          <w:color w:val="336873"/>
          <w:sz w:val="16"/>
          <w:szCs w:val="16"/>
        </w:rPr>
        <w:t>estaltung</w:t>
      </w:r>
      <w:r w:rsidRPr="00511477">
        <w:rPr>
          <w:rFonts w:ascii="Myriad Pro Light" w:eastAsia="Myriad Pro Light" w:hAnsi="Myriad Pro Light" w:cs="Myriad Pro Light"/>
          <w:b/>
          <w:bCs/>
          <w:color w:val="408927"/>
          <w:sz w:val="16"/>
          <w:szCs w:val="16"/>
        </w:rPr>
        <w:t>/</w:t>
      </w:r>
      <w:r w:rsidRPr="00511477">
        <w:rPr>
          <w:rFonts w:ascii="Myriad Pro Light" w:eastAsia="Myriad Pro Light" w:hAnsi="Myriad Pro Light" w:cs="Myriad Pro Light"/>
          <w:b/>
          <w:bCs/>
          <w:color w:val="408927"/>
          <w:spacing w:val="1"/>
          <w:sz w:val="16"/>
          <w:szCs w:val="16"/>
        </w:rPr>
        <w:t>S</w:t>
      </w:r>
      <w:r w:rsidRPr="00511477">
        <w:rPr>
          <w:rFonts w:ascii="Myriad Pro Light" w:eastAsia="Myriad Pro Light" w:hAnsi="Myriad Pro Light" w:cs="Myriad Pro Light"/>
          <w:b/>
          <w:bCs/>
          <w:color w:val="408927"/>
          <w:spacing w:val="-1"/>
          <w:sz w:val="16"/>
          <w:szCs w:val="16"/>
        </w:rPr>
        <w:t>a</w:t>
      </w:r>
      <w:r w:rsidRPr="00511477">
        <w:rPr>
          <w:rFonts w:ascii="Myriad Pro Light" w:eastAsia="Myriad Pro Light" w:hAnsi="Myriad Pro Light" w:cs="Myriad Pro Light"/>
          <w:b/>
          <w:bCs/>
          <w:color w:val="408927"/>
          <w:sz w:val="16"/>
          <w:szCs w:val="16"/>
        </w:rPr>
        <w:t>tz</w:t>
      </w:r>
      <w:r w:rsidRPr="00511477">
        <w:rPr>
          <w:rFonts w:ascii="Myriad Pro Light" w:eastAsia="Myriad Pro Light" w:hAnsi="Myriad Pro Light" w:cs="Myriad Pro Light"/>
          <w:b/>
          <w:bCs/>
          <w:color w:val="408927"/>
          <w:spacing w:val="7"/>
          <w:sz w:val="16"/>
          <w:szCs w:val="16"/>
        </w:rPr>
        <w:t xml:space="preserve"> </w:t>
      </w:r>
      <w:r w:rsidRPr="00511477">
        <w:rPr>
          <w:rFonts w:ascii="Myriad Pro Light" w:eastAsia="Myriad Pro Light" w:hAnsi="Myriad Pro Light" w:cs="Myriad Pro Light"/>
          <w:b/>
          <w:bCs/>
          <w:color w:val="408927"/>
          <w:sz w:val="16"/>
          <w:szCs w:val="16"/>
        </w:rPr>
        <w:t>und</w:t>
      </w:r>
      <w:r w:rsidRPr="00511477">
        <w:rPr>
          <w:rFonts w:ascii="Myriad Pro Light" w:eastAsia="Myriad Pro Light" w:hAnsi="Myriad Pro Light" w:cs="Myriad Pro Light"/>
          <w:b/>
          <w:bCs/>
          <w:color w:val="408927"/>
          <w:spacing w:val="7"/>
          <w:sz w:val="16"/>
          <w:szCs w:val="16"/>
        </w:rPr>
        <w:t xml:space="preserve"> </w:t>
      </w:r>
      <w:r w:rsidRPr="00511477">
        <w:rPr>
          <w:rFonts w:ascii="Myriad Pro Light" w:eastAsia="Myriad Pro Light" w:hAnsi="Myriad Pro Light" w:cs="Myriad Pro Light"/>
          <w:b/>
          <w:bCs/>
          <w:color w:val="408927"/>
          <w:sz w:val="16"/>
          <w:szCs w:val="16"/>
        </w:rPr>
        <w:t>L</w:t>
      </w:r>
      <w:r w:rsidRPr="00511477">
        <w:rPr>
          <w:rFonts w:ascii="Myriad Pro Light" w:eastAsia="Myriad Pro Light" w:hAnsi="Myriad Pro Light" w:cs="Myriad Pro Light"/>
          <w:b/>
          <w:bCs/>
          <w:color w:val="408927"/>
          <w:spacing w:val="-2"/>
          <w:sz w:val="16"/>
          <w:szCs w:val="16"/>
        </w:rPr>
        <w:t>ay</w:t>
      </w:r>
      <w:r w:rsidRPr="00511477">
        <w:rPr>
          <w:rFonts w:ascii="Myriad Pro Light" w:eastAsia="Myriad Pro Light" w:hAnsi="Myriad Pro Light" w:cs="Myriad Pro Light"/>
          <w:b/>
          <w:bCs/>
          <w:color w:val="408927"/>
          <w:sz w:val="16"/>
          <w:szCs w:val="16"/>
        </w:rPr>
        <w:t>out</w:t>
      </w:r>
      <w:r w:rsidRPr="006E05F1">
        <w:rPr>
          <w:rFonts w:eastAsia="Myriad Pro Light" w:cs="Myriad Pro Light"/>
          <w:color w:val="408927"/>
          <w:spacing w:val="7"/>
          <w:sz w:val="16"/>
          <w:szCs w:val="16"/>
        </w:rPr>
        <w:t xml:space="preserve"> </w:t>
      </w:r>
      <w:r w:rsidRPr="00D11724">
        <w:rPr>
          <w:rFonts w:ascii="Myriad Pro Light" w:eastAsia="Myriad Pro" w:hAnsi="Myriad Pro Light" w:cs="Myriad Pro"/>
          <w:color w:val="9D9D9C"/>
          <w:sz w:val="16"/>
          <w:szCs w:val="16"/>
        </w:rPr>
        <w:t>(al</w:t>
      </w:r>
      <w:r w:rsidRPr="00D11724">
        <w:rPr>
          <w:rFonts w:ascii="Myriad Pro Light" w:eastAsia="Myriad Pro" w:hAnsi="Myriad Pro Light" w:cs="Myriad Pro"/>
          <w:color w:val="9D9D9C"/>
          <w:spacing w:val="-1"/>
          <w:sz w:val="16"/>
          <w:szCs w:val="16"/>
        </w:rPr>
        <w:t>t</w:t>
      </w:r>
      <w:r w:rsidRPr="00D11724">
        <w:rPr>
          <w:rFonts w:ascii="Myriad Pro Light" w:eastAsia="Myriad Pro" w:hAnsi="Myriad Pro Light" w:cs="Myriad Pro"/>
          <w:color w:val="9D9D9C"/>
          <w:sz w:val="16"/>
          <w:szCs w:val="16"/>
        </w:rPr>
        <w:t>e</w:t>
      </w:r>
      <w:r w:rsidRPr="00D11724">
        <w:rPr>
          <w:rFonts w:ascii="Myriad Pro Light" w:eastAsia="Myriad Pro" w:hAnsi="Myriad Pro Light" w:cs="Myriad Pro"/>
          <w:color w:val="9D9D9C"/>
          <w:spacing w:val="1"/>
          <w:sz w:val="16"/>
          <w:szCs w:val="16"/>
        </w:rPr>
        <w:t>r</w:t>
      </w:r>
      <w:r w:rsidRPr="00D11724">
        <w:rPr>
          <w:rFonts w:ascii="Myriad Pro Light" w:eastAsia="Myriad Pro" w:hAnsi="Myriad Pro Light" w:cs="Myriad Pro"/>
          <w:color w:val="9D9D9C"/>
          <w:sz w:val="16"/>
          <w:szCs w:val="16"/>
        </w:rPr>
        <w:t>n</w:t>
      </w:r>
      <w:r w:rsidRPr="00D11724">
        <w:rPr>
          <w:rFonts w:ascii="Myriad Pro Light" w:eastAsia="Myriad Pro" w:hAnsi="Myriad Pro Light" w:cs="Myriad Pro"/>
          <w:color w:val="9D9D9C"/>
          <w:spacing w:val="-1"/>
          <w:sz w:val="16"/>
          <w:szCs w:val="16"/>
        </w:rPr>
        <w:t>a</w:t>
      </w:r>
      <w:r w:rsidRPr="00D11724">
        <w:rPr>
          <w:rFonts w:ascii="Myriad Pro Light" w:eastAsia="Myriad Pro" w:hAnsi="Myriad Pro Light" w:cs="Myriad Pro"/>
          <w:color w:val="9D9D9C"/>
          <w:sz w:val="16"/>
          <w:szCs w:val="16"/>
        </w:rPr>
        <w:t xml:space="preserve">tiv) </w:t>
      </w:r>
    </w:p>
    <w:p w14:paraId="0EE3C558" w14:textId="7A067A1B"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w:t>
      </w:r>
      <w:r w:rsidRPr="006E05F1">
        <w:rPr>
          <w:rFonts w:eastAsia="Myriad Pro" w:cs="Myriad Pro"/>
          <w:color w:val="000000"/>
          <w:spacing w:val="7"/>
          <w:sz w:val="16"/>
          <w:szCs w:val="16"/>
        </w:rPr>
        <w:t xml:space="preserve"> </w:t>
      </w:r>
      <w:r w:rsidRPr="006E05F1">
        <w:rPr>
          <w:rFonts w:eastAsia="Myriad Pro" w:cs="Myriad Pro"/>
          <w:color w:val="000000"/>
          <w:spacing w:val="-2"/>
          <w:sz w:val="16"/>
          <w:szCs w:val="16"/>
        </w:rPr>
        <w:t>A</w:t>
      </w:r>
      <w:r w:rsidRPr="006E05F1">
        <w:rPr>
          <w:rFonts w:eastAsia="Myriad Pro" w:cs="Myriad Pro"/>
          <w:color w:val="000000"/>
          <w:sz w:val="16"/>
          <w:szCs w:val="16"/>
        </w:rPr>
        <w:t>G,</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stadt</w:t>
      </w:r>
    </w:p>
    <w:p w14:paraId="4EC22E57" w14:textId="77777777" w:rsidR="00FF1FE5" w:rsidRDefault="006E05F1" w:rsidP="008232AD">
      <w:pPr>
        <w:spacing w:before="0" w:line="192" w:lineRule="atLeast"/>
        <w:rPr>
          <w:rFonts w:eastAsia="Myriad Pro" w:cs="Myriad Pro"/>
          <w:color w:val="408927"/>
          <w:sz w:val="16"/>
          <w:szCs w:val="16"/>
        </w:rPr>
      </w:pPr>
      <w:r w:rsidRPr="006E05F1">
        <w:rPr>
          <w:rFonts w:eastAsia="Myriad Pro" w:cs="Myriad Pro"/>
          <w:sz w:val="16"/>
          <w:szCs w:val="16"/>
        </w:rPr>
        <w:t>Lisa</w:t>
      </w:r>
      <w:r w:rsidRPr="006E05F1">
        <w:rPr>
          <w:rFonts w:eastAsia="Myriad Pro" w:cs="Myriad Pro"/>
          <w:spacing w:val="7"/>
          <w:sz w:val="16"/>
          <w:szCs w:val="16"/>
        </w:rPr>
        <w:t xml:space="preserve"> </w:t>
      </w: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w:t>
      </w:r>
      <w:r w:rsidRPr="006E05F1">
        <w:rPr>
          <w:rFonts w:eastAsia="Myriad Pro" w:cs="Myriad Pro"/>
          <w:spacing w:val="5"/>
          <w:sz w:val="16"/>
          <w:szCs w:val="16"/>
        </w:rPr>
        <w:t>r</w:t>
      </w:r>
      <w:r w:rsidRPr="006E05F1">
        <w:rPr>
          <w:rFonts w:eastAsia="Myriad Pro" w:cs="Myriad Pro"/>
          <w:sz w:val="16"/>
          <w:szCs w:val="16"/>
        </w:rPr>
        <w:t>f</w:t>
      </w:r>
      <w:r w:rsidRPr="006E05F1">
        <w:rPr>
          <w:rFonts w:eastAsia="Myriad Pro" w:cs="Myriad Pro"/>
          <w:spacing w:val="-1"/>
          <w:sz w:val="16"/>
          <w:szCs w:val="16"/>
        </w:rPr>
        <w:t>r</w:t>
      </w:r>
      <w:r w:rsidRPr="006E05F1">
        <w:rPr>
          <w:rFonts w:eastAsia="Myriad Pro" w:cs="Myriad Pro"/>
          <w:sz w:val="16"/>
          <w:szCs w:val="16"/>
        </w:rPr>
        <w:t>au</w:t>
      </w:r>
      <w:r w:rsidRPr="006E05F1">
        <w:rPr>
          <w:rFonts w:eastAsia="Myriad Pro" w:cs="Myriad Pro"/>
          <w:spacing w:val="7"/>
          <w:sz w:val="16"/>
          <w:szCs w:val="16"/>
        </w:rPr>
        <w:t xml:space="preserve"> </w:t>
      </w:r>
      <w:r w:rsidRPr="006E05F1">
        <w:rPr>
          <w:rFonts w:eastAsia="Myriad Pro" w:cs="Myriad Pro"/>
          <w:color w:val="408927"/>
          <w:spacing w:val="-2"/>
          <w:sz w:val="16"/>
          <w:szCs w:val="16"/>
        </w:rPr>
        <w:t>(</w:t>
      </w:r>
      <w:r w:rsidRPr="006E05F1">
        <w:rPr>
          <w:rFonts w:eastAsia="Myriad Pro" w:cs="Myriad Pro"/>
          <w:color w:val="408927"/>
          <w:sz w:val="16"/>
          <w:szCs w:val="16"/>
        </w:rPr>
        <w:t>A</w:t>
      </w:r>
      <w:r w:rsidRPr="006E05F1">
        <w:rPr>
          <w:rFonts w:eastAsia="Myriad Pro" w:cs="Myriad Pro"/>
          <w:color w:val="408927"/>
          <w:spacing w:val="4"/>
          <w:sz w:val="16"/>
          <w:szCs w:val="16"/>
        </w:rPr>
        <w:t>r</w:t>
      </w:r>
      <w:r w:rsidRPr="006E05F1">
        <w:rPr>
          <w:rFonts w:eastAsia="Myriad Pro" w:cs="Myriad Pro"/>
          <w:color w:val="408927"/>
          <w:sz w:val="16"/>
          <w:szCs w:val="16"/>
        </w:rPr>
        <w:t>t</w:t>
      </w:r>
      <w:r w:rsidRPr="006E05F1">
        <w:rPr>
          <w:rFonts w:eastAsia="Myriad Pro" w:cs="Myriad Pro"/>
          <w:color w:val="408927"/>
          <w:spacing w:val="7"/>
          <w:sz w:val="16"/>
          <w:szCs w:val="16"/>
        </w:rPr>
        <w:t xml:space="preserve"> </w:t>
      </w:r>
      <w:r w:rsidRPr="006E05F1">
        <w:rPr>
          <w:rFonts w:eastAsia="Myriad Pro" w:cs="Myriad Pro"/>
          <w:color w:val="408927"/>
          <w:sz w:val="16"/>
          <w:szCs w:val="16"/>
        </w:rPr>
        <w:t>Di</w:t>
      </w:r>
      <w:r w:rsidRPr="006E05F1">
        <w:rPr>
          <w:rFonts w:eastAsia="Myriad Pro" w:cs="Myriad Pro"/>
          <w:color w:val="408927"/>
          <w:spacing w:val="-2"/>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c</w:t>
      </w:r>
      <w:r w:rsidRPr="006E05F1">
        <w:rPr>
          <w:rFonts w:eastAsia="Myriad Pro" w:cs="Myriad Pro"/>
          <w:color w:val="408927"/>
          <w:spacing w:val="-1"/>
          <w:sz w:val="16"/>
          <w:szCs w:val="16"/>
        </w:rPr>
        <w:t>t</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 xml:space="preserve">in) </w:t>
      </w:r>
    </w:p>
    <w:p w14:paraId="53167BC9" w14:textId="127C89E1"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pacing w:val="1"/>
          <w:sz w:val="16"/>
          <w:szCs w:val="16"/>
        </w:rPr>
        <w:t>M</w:t>
      </w:r>
      <w:r w:rsidRPr="006E05F1">
        <w:rPr>
          <w:rFonts w:eastAsia="Myriad Pro" w:cs="Myriad Pro"/>
          <w:color w:val="000000"/>
          <w:sz w:val="16"/>
          <w:szCs w:val="16"/>
        </w:rPr>
        <w:t>ax</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w:t>
      </w:r>
      <w:r w:rsidRPr="006E05F1">
        <w:rPr>
          <w:rFonts w:eastAsia="Myriad Pro" w:cs="Myriad Pro"/>
          <w:color w:val="000000"/>
          <w:spacing w:val="1"/>
          <w:sz w:val="16"/>
          <w:szCs w:val="16"/>
        </w:rPr>
        <w:t>r</w:t>
      </w:r>
      <w:r w:rsidRPr="006E05F1">
        <w:rPr>
          <w:rFonts w:eastAsia="Myriad Pro" w:cs="Myriad Pro"/>
          <w:color w:val="000000"/>
          <w:sz w:val="16"/>
          <w:szCs w:val="16"/>
        </w:rPr>
        <w:t>mann</w:t>
      </w:r>
      <w:r w:rsidRPr="006E05F1">
        <w:rPr>
          <w:rFonts w:eastAsia="Myriad Pro" w:cs="Myriad Pro"/>
          <w:color w:val="000000"/>
          <w:spacing w:val="7"/>
          <w:sz w:val="16"/>
          <w:szCs w:val="16"/>
        </w:rPr>
        <w:t xml:space="preserve"> </w:t>
      </w:r>
      <w:r w:rsidRPr="006E05F1">
        <w:rPr>
          <w:rFonts w:eastAsia="Myriad Pro" w:cs="Myriad Pro"/>
          <w:color w:val="408927"/>
          <w:sz w:val="16"/>
          <w:szCs w:val="16"/>
        </w:rPr>
        <w:t>(</w:t>
      </w:r>
      <w:r w:rsidRPr="006E05F1">
        <w:rPr>
          <w:rFonts w:eastAsia="Myriad Pro" w:cs="Myriad Pro"/>
          <w:color w:val="408927"/>
          <w:spacing w:val="2"/>
          <w:sz w:val="16"/>
          <w:szCs w:val="16"/>
        </w:rPr>
        <w:t>I</w:t>
      </w:r>
      <w:r w:rsidRPr="006E05F1">
        <w:rPr>
          <w:rFonts w:eastAsia="Myriad Pro" w:cs="Myriad Pro"/>
          <w:color w:val="408927"/>
          <w:sz w:val="16"/>
          <w:szCs w:val="16"/>
        </w:rPr>
        <w:t>llust</w:t>
      </w:r>
      <w:r w:rsidRPr="006E05F1">
        <w:rPr>
          <w:rFonts w:eastAsia="Myriad Pro" w:cs="Myriad Pro"/>
          <w:color w:val="408927"/>
          <w:spacing w:val="-1"/>
          <w:sz w:val="16"/>
          <w:szCs w:val="16"/>
        </w:rPr>
        <w:t>ra</w:t>
      </w:r>
      <w:r w:rsidRPr="006E05F1">
        <w:rPr>
          <w:rFonts w:eastAsia="Myriad Pro" w:cs="Myriad Pro"/>
          <w:color w:val="408927"/>
          <w:sz w:val="16"/>
          <w:szCs w:val="16"/>
        </w:rPr>
        <w:t>tion)</w:t>
      </w:r>
    </w:p>
    <w:p w14:paraId="7870ADAA" w14:textId="77777777" w:rsidR="006E05F1" w:rsidRPr="006E05F1" w:rsidRDefault="006E05F1" w:rsidP="00370638">
      <w:pPr>
        <w:spacing w:before="228" w:line="192" w:lineRule="exact"/>
        <w:rPr>
          <w:rFonts w:eastAsia="Myriad Pro" w:cs="Myriad Pro"/>
          <w:sz w:val="16"/>
          <w:szCs w:val="16"/>
        </w:rPr>
      </w:pPr>
      <w:r w:rsidRPr="00511477">
        <w:rPr>
          <w:rFonts w:ascii="Myriad Pro Light" w:eastAsia="Myriad Pro Light" w:hAnsi="Myriad Pro Light" w:cs="Myriad Pro Light"/>
          <w:b/>
          <w:bCs/>
          <w:color w:val="336873"/>
          <w:sz w:val="16"/>
          <w:szCs w:val="16"/>
        </w:rPr>
        <w:t>Bildnac</w:t>
      </w:r>
      <w:r w:rsidRPr="002B4F7A">
        <w:rPr>
          <w:rFonts w:ascii="Myriad Pro Light" w:eastAsia="Myriad Pro Light" w:hAnsi="Myriad Pro Light" w:cs="Myriad Pro Light"/>
          <w:b/>
          <w:bCs/>
          <w:color w:val="336873"/>
          <w:sz w:val="16"/>
          <w:szCs w:val="16"/>
        </w:rPr>
        <w:t>hw</w:t>
      </w:r>
      <w:r w:rsidRPr="00511477">
        <w:rPr>
          <w:rFonts w:ascii="Myriad Pro Light" w:eastAsia="Myriad Pro Light" w:hAnsi="Myriad Pro Light" w:cs="Myriad Pro Light"/>
          <w:b/>
          <w:bCs/>
          <w:color w:val="336873"/>
          <w:sz w:val="16"/>
          <w:szCs w:val="16"/>
        </w:rPr>
        <w:t>eis</w:t>
      </w:r>
      <w:r w:rsidRPr="006E05F1">
        <w:rPr>
          <w:rFonts w:eastAsia="Myriad Pro Light" w:cs="Myriad Pro Light"/>
          <w:color w:val="336873"/>
          <w:spacing w:val="7"/>
          <w:sz w:val="16"/>
          <w:szCs w:val="16"/>
        </w:rPr>
        <w:t xml:space="preserve"> </w:t>
      </w:r>
      <w:r w:rsidRPr="006E05F1">
        <w:rPr>
          <w:rFonts w:eastAsia="Myriad Pro" w:cs="Myriad Pro"/>
          <w:color w:val="9D9D9C"/>
          <w:spacing w:val="-2"/>
          <w:sz w:val="16"/>
          <w:szCs w:val="16"/>
        </w:rPr>
        <w:t>(A</w:t>
      </w:r>
      <w:r w:rsidRPr="006E05F1">
        <w:rPr>
          <w:rFonts w:eastAsia="Myriad Pro" w:cs="Myriad Pro"/>
          <w:color w:val="9D9D9C"/>
          <w:sz w:val="16"/>
          <w:szCs w:val="16"/>
        </w:rPr>
        <w:t>uflistung</w:t>
      </w:r>
      <w:r w:rsidRPr="006E05F1">
        <w:rPr>
          <w:rFonts w:eastAsia="Myriad Pro" w:cs="Myriad Pro"/>
          <w:color w:val="9D9D9C"/>
          <w:spacing w:val="1"/>
          <w:sz w:val="16"/>
          <w:szCs w:val="16"/>
        </w:rPr>
        <w:t xml:space="preserve"> </w:t>
      </w:r>
      <w:r w:rsidRPr="006E05F1">
        <w:rPr>
          <w:rFonts w:eastAsia="Myriad Pro" w:cs="Myriad Pro"/>
          <w:color w:val="9D9D9C"/>
          <w:sz w:val="16"/>
          <w:szCs w:val="16"/>
        </w:rPr>
        <w:t>der</w:t>
      </w:r>
      <w:r w:rsidRPr="006E05F1">
        <w:rPr>
          <w:rFonts w:eastAsia="Myriad Pro" w:cs="Myriad Pro"/>
          <w:color w:val="9D9D9C"/>
          <w:spacing w:val="7"/>
          <w:sz w:val="16"/>
          <w:szCs w:val="16"/>
        </w:rPr>
        <w:t xml:space="preserve"> </w:t>
      </w:r>
      <w:r w:rsidRPr="006E05F1">
        <w:rPr>
          <w:rFonts w:eastAsia="Myriad Pro" w:cs="Myriad Pro"/>
          <w:color w:val="9D9D9C"/>
          <w:spacing w:val="-5"/>
          <w:sz w:val="16"/>
          <w:szCs w:val="16"/>
        </w:rPr>
        <w:t>F</w:t>
      </w:r>
      <w:r w:rsidRPr="006E05F1">
        <w:rPr>
          <w:rFonts w:eastAsia="Myriad Pro" w:cs="Myriad Pro"/>
          <w:color w:val="9D9D9C"/>
          <w:sz w:val="16"/>
          <w:szCs w:val="16"/>
        </w:rPr>
        <w:t>o</w:t>
      </w:r>
      <w:r w:rsidRPr="006E05F1">
        <w:rPr>
          <w:rFonts w:eastAsia="Myriad Pro" w:cs="Myriad Pro"/>
          <w:color w:val="9D9D9C"/>
          <w:spacing w:val="-1"/>
          <w:sz w:val="16"/>
          <w:szCs w:val="16"/>
        </w:rPr>
        <w:t>t</w:t>
      </w:r>
      <w:r w:rsidRPr="006E05F1">
        <w:rPr>
          <w:rFonts w:eastAsia="Myriad Pro" w:cs="Myriad Pro"/>
          <w:color w:val="9D9D9C"/>
          <w:sz w:val="16"/>
          <w:szCs w:val="16"/>
        </w:rPr>
        <w:t>o</w:t>
      </w:r>
      <w:r w:rsidRPr="006E05F1">
        <w:rPr>
          <w:rFonts w:eastAsia="Myriad Pro" w:cs="Myriad Pro"/>
          <w:color w:val="9D9D9C"/>
          <w:spacing w:val="-1"/>
          <w:sz w:val="16"/>
          <w:szCs w:val="16"/>
        </w:rPr>
        <w:t>gr</w:t>
      </w:r>
      <w:r w:rsidRPr="006E05F1">
        <w:rPr>
          <w:rFonts w:eastAsia="Myriad Pro" w:cs="Myriad Pro"/>
          <w:color w:val="9D9D9C"/>
          <w:sz w:val="16"/>
          <w:szCs w:val="16"/>
        </w:rPr>
        <w:t>a</w:t>
      </w:r>
      <w:r w:rsidRPr="006E05F1">
        <w:rPr>
          <w:rFonts w:eastAsia="Myriad Pro" w:cs="Myriad Pro"/>
          <w:color w:val="9D9D9C"/>
          <w:spacing w:val="-2"/>
          <w:sz w:val="16"/>
          <w:szCs w:val="16"/>
        </w:rPr>
        <w:t>f</w:t>
      </w:r>
      <w:r w:rsidRPr="006E05F1">
        <w:rPr>
          <w:rFonts w:eastAsia="Myriad Pro" w:cs="Myriad Pro"/>
          <w:color w:val="9D9D9C"/>
          <w:sz w:val="16"/>
          <w:szCs w:val="16"/>
        </w:rPr>
        <w:t>en</w:t>
      </w:r>
      <w:r w:rsidRPr="006E05F1">
        <w:rPr>
          <w:rFonts w:eastAsia="Myriad Pro" w:cs="Myriad Pro"/>
          <w:color w:val="9D9D9C"/>
          <w:spacing w:val="7"/>
          <w:sz w:val="16"/>
          <w:szCs w:val="16"/>
        </w:rPr>
        <w:t xml:space="preserve"> </w:t>
      </w:r>
      <w:r w:rsidRPr="006E05F1">
        <w:rPr>
          <w:rFonts w:eastAsia="Myriad Pro" w:cs="Myriad Pro"/>
          <w:color w:val="9D9D9C"/>
          <w:sz w:val="16"/>
          <w:szCs w:val="16"/>
        </w:rPr>
        <w:t>in</w:t>
      </w:r>
      <w:r w:rsidRPr="006E05F1">
        <w:rPr>
          <w:rFonts w:eastAsia="Myriad Pro" w:cs="Myriad Pro"/>
          <w:color w:val="9D9D9C"/>
          <w:spacing w:val="7"/>
          <w:sz w:val="16"/>
          <w:szCs w:val="16"/>
        </w:rPr>
        <w:t xml:space="preserve"> </w:t>
      </w:r>
      <w:r w:rsidRPr="006E05F1">
        <w:rPr>
          <w:rFonts w:eastAsia="Myriad Pro" w:cs="Myriad Pro"/>
          <w:color w:val="9D9D9C"/>
          <w:sz w:val="16"/>
          <w:szCs w:val="16"/>
        </w:rPr>
        <w:t>alphabetischer</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R</w:t>
      </w:r>
      <w:r w:rsidRPr="006E05F1">
        <w:rPr>
          <w:rFonts w:eastAsia="Myriad Pro" w:cs="Myriad Pro"/>
          <w:color w:val="9D9D9C"/>
          <w:sz w:val="16"/>
          <w:szCs w:val="16"/>
        </w:rPr>
        <w:t>eihen</w:t>
      </w:r>
      <w:r w:rsidRPr="006E05F1">
        <w:rPr>
          <w:rFonts w:eastAsia="Myriad Pro" w:cs="Myriad Pro"/>
          <w:color w:val="9D9D9C"/>
          <w:spacing w:val="-2"/>
          <w:sz w:val="16"/>
          <w:szCs w:val="16"/>
        </w:rPr>
        <w:t>f</w:t>
      </w:r>
      <w:r w:rsidRPr="006E05F1">
        <w:rPr>
          <w:rFonts w:eastAsia="Myriad Pro" w:cs="Myriad Pro"/>
          <w:color w:val="9D9D9C"/>
          <w:sz w:val="16"/>
          <w:szCs w:val="16"/>
        </w:rPr>
        <w:t>olg</w:t>
      </w:r>
      <w:r w:rsidRPr="006E05F1">
        <w:rPr>
          <w:rFonts w:eastAsia="Myriad Pro" w:cs="Myriad Pro"/>
          <w:color w:val="9D9D9C"/>
          <w:spacing w:val="-2"/>
          <w:sz w:val="16"/>
          <w:szCs w:val="16"/>
        </w:rPr>
        <w:t>e</w:t>
      </w:r>
      <w:r w:rsidRPr="006E05F1">
        <w:rPr>
          <w:rFonts w:eastAsia="Myriad Pro" w:cs="Myriad Pro"/>
          <w:color w:val="9D9D9C"/>
          <w:sz w:val="16"/>
          <w:szCs w:val="16"/>
        </w:rPr>
        <w:t>.</w:t>
      </w:r>
      <w:r w:rsidRPr="006E05F1">
        <w:rPr>
          <w:rFonts w:eastAsia="Myriad Pro" w:cs="Myriad Pro"/>
          <w:color w:val="9D9D9C"/>
          <w:spacing w:val="1"/>
          <w:sz w:val="16"/>
          <w:szCs w:val="16"/>
        </w:rPr>
        <w:t xml:space="preserve"> </w:t>
      </w:r>
      <w:r w:rsidRPr="006E05F1">
        <w:rPr>
          <w:rFonts w:eastAsia="Myriad Pro" w:cs="Myriad Pro"/>
          <w:color w:val="9D9D9C"/>
          <w:spacing w:val="-5"/>
          <w:sz w:val="16"/>
          <w:szCs w:val="16"/>
        </w:rPr>
        <w:t>W</w:t>
      </w:r>
      <w:r w:rsidRPr="006E05F1">
        <w:rPr>
          <w:rFonts w:eastAsia="Myriad Pro" w:cs="Myriad Pro"/>
          <w:color w:val="9D9D9C"/>
          <w:sz w:val="16"/>
          <w:szCs w:val="16"/>
        </w:rPr>
        <w:t>enn</w:t>
      </w:r>
      <w:r w:rsidRPr="006E05F1">
        <w:rPr>
          <w:rFonts w:eastAsia="Myriad Pro" w:cs="Myriad Pro"/>
          <w:color w:val="9D9D9C"/>
          <w:spacing w:val="7"/>
          <w:sz w:val="16"/>
          <w:szCs w:val="16"/>
        </w:rPr>
        <w:t xml:space="preserve"> </w:t>
      </w:r>
      <w:r w:rsidRPr="006E05F1">
        <w:rPr>
          <w:rFonts w:eastAsia="Myriad Pro" w:cs="Myriad Pro"/>
          <w:color w:val="9D9D9C"/>
          <w:sz w:val="16"/>
          <w:szCs w:val="16"/>
        </w:rPr>
        <w:t>die</w:t>
      </w:r>
      <w:r w:rsidRPr="006E05F1">
        <w:rPr>
          <w:rFonts w:eastAsia="Myriad Pro" w:cs="Myriad Pro"/>
          <w:color w:val="9D9D9C"/>
          <w:spacing w:val="7"/>
          <w:sz w:val="16"/>
          <w:szCs w:val="16"/>
        </w:rPr>
        <w:t xml:space="preserve"> </w:t>
      </w:r>
      <w:r w:rsidRPr="006E05F1">
        <w:rPr>
          <w:rFonts w:eastAsia="Myriad Pro" w:cs="Myriad Pro"/>
          <w:color w:val="9D9D9C"/>
          <w:sz w:val="16"/>
          <w:szCs w:val="16"/>
        </w:rPr>
        <w:t>Lis</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zu</w:t>
      </w:r>
      <w:r w:rsidRPr="006E05F1">
        <w:rPr>
          <w:rFonts w:eastAsia="Myriad Pro" w:cs="Myriad Pro"/>
          <w:color w:val="9D9D9C"/>
          <w:spacing w:val="7"/>
          <w:sz w:val="16"/>
          <w:szCs w:val="16"/>
        </w:rPr>
        <w:t xml:space="preserve"> </w:t>
      </w:r>
      <w:r w:rsidRPr="006E05F1">
        <w:rPr>
          <w:rFonts w:eastAsia="Myriad Pro" w:cs="Myriad Pro"/>
          <w:color w:val="9D9D9C"/>
          <w:sz w:val="16"/>
          <w:szCs w:val="16"/>
        </w:rPr>
        <w:t>lang</w:t>
      </w:r>
      <w:r w:rsidRPr="006E05F1">
        <w:rPr>
          <w:rFonts w:eastAsia="Myriad Pro" w:cs="Myriad Pro"/>
          <w:color w:val="9D9D9C"/>
          <w:spacing w:val="7"/>
          <w:sz w:val="16"/>
          <w:szCs w:val="16"/>
        </w:rPr>
        <w:t xml:space="preserve"> </w:t>
      </w:r>
      <w:r w:rsidRPr="006E05F1">
        <w:rPr>
          <w:rFonts w:eastAsia="Myriad Pro" w:cs="Myriad Pro"/>
          <w:color w:val="9D9D9C"/>
          <w:sz w:val="16"/>
          <w:szCs w:val="16"/>
        </w:rPr>
        <w:t>ist, bit</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eine</w:t>
      </w:r>
      <w:r w:rsidRPr="006E05F1">
        <w:rPr>
          <w:rFonts w:eastAsia="Myriad Pro" w:cs="Myriad Pro"/>
          <w:color w:val="9D9D9C"/>
          <w:spacing w:val="7"/>
          <w:sz w:val="16"/>
          <w:szCs w:val="16"/>
        </w:rPr>
        <w:t xml:space="preserve"> </w:t>
      </w:r>
      <w:r w:rsidRPr="006E05F1">
        <w:rPr>
          <w:rFonts w:eastAsia="Myriad Pro" w:cs="Myriad Pro"/>
          <w:color w:val="9D9D9C"/>
          <w:sz w:val="16"/>
          <w:szCs w:val="16"/>
        </w:rPr>
        <w:t>sepa</w:t>
      </w:r>
      <w:r w:rsidRPr="006E05F1">
        <w:rPr>
          <w:rFonts w:eastAsia="Myriad Pro" w:cs="Myriad Pro"/>
          <w:color w:val="9D9D9C"/>
          <w:spacing w:val="-1"/>
          <w:sz w:val="16"/>
          <w:szCs w:val="16"/>
        </w:rPr>
        <w:t>ra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S</w:t>
      </w:r>
      <w:r w:rsidRPr="006E05F1">
        <w:rPr>
          <w:rFonts w:eastAsia="Myriad Pro" w:cs="Myriad Pro"/>
          <w:color w:val="9D9D9C"/>
          <w:sz w:val="16"/>
          <w:szCs w:val="16"/>
        </w:rPr>
        <w:t>ei</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an</w:t>
      </w:r>
      <w:r w:rsidRPr="006E05F1">
        <w:rPr>
          <w:rFonts w:eastAsia="Myriad Pro" w:cs="Myriad Pro"/>
          <w:color w:val="9D9D9C"/>
          <w:spacing w:val="-2"/>
          <w:sz w:val="16"/>
          <w:szCs w:val="16"/>
        </w:rPr>
        <w:t>f</w:t>
      </w:r>
      <w:r w:rsidRPr="006E05F1">
        <w:rPr>
          <w:rFonts w:eastAsia="Myriad Pro" w:cs="Myriad Pro"/>
          <w:color w:val="9D9D9C"/>
          <w:sz w:val="16"/>
          <w:szCs w:val="16"/>
        </w:rPr>
        <w:t>e</w:t>
      </w:r>
      <w:r w:rsidRPr="006E05F1">
        <w:rPr>
          <w:rFonts w:eastAsia="Myriad Pro" w:cs="Myriad Pro"/>
          <w:color w:val="9D9D9C"/>
          <w:spacing w:val="4"/>
          <w:sz w:val="16"/>
          <w:szCs w:val="16"/>
        </w:rPr>
        <w:t>r</w:t>
      </w:r>
      <w:r w:rsidRPr="006E05F1">
        <w:rPr>
          <w:rFonts w:eastAsia="Myriad Pro" w:cs="Myriad Pro"/>
          <w:color w:val="9D9D9C"/>
          <w:sz w:val="16"/>
          <w:szCs w:val="16"/>
        </w:rPr>
        <w:t>tigen.</w:t>
      </w:r>
      <w:r w:rsidRPr="006E05F1">
        <w:rPr>
          <w:rFonts w:eastAsia="Myriad Pro" w:cs="Myriad Pro"/>
          <w:color w:val="9D9D9C"/>
          <w:spacing w:val="7"/>
          <w:sz w:val="16"/>
          <w:szCs w:val="16"/>
        </w:rPr>
        <w:t xml:space="preserve"> </w:t>
      </w:r>
      <w:r w:rsidRPr="006E05F1">
        <w:rPr>
          <w:rFonts w:eastAsia="Myriad Pro" w:cs="Myriad Pro"/>
          <w:color w:val="9D9D9C"/>
          <w:sz w:val="16"/>
          <w:szCs w:val="16"/>
        </w:rPr>
        <w:t>Dann</w:t>
      </w:r>
      <w:r w:rsidRPr="006E05F1">
        <w:rPr>
          <w:rFonts w:eastAsia="Myriad Pro" w:cs="Myriad Pro"/>
          <w:color w:val="9D9D9C"/>
          <w:spacing w:val="7"/>
          <w:sz w:val="16"/>
          <w:szCs w:val="16"/>
        </w:rPr>
        <w:t xml:space="preserve"> </w:t>
      </w:r>
      <w:r w:rsidRPr="006E05F1">
        <w:rPr>
          <w:rFonts w:eastAsia="Myriad Pro" w:cs="Myriad Pro"/>
          <w:color w:val="9D9D9C"/>
          <w:sz w:val="16"/>
          <w:szCs w:val="16"/>
        </w:rPr>
        <w:t>hier</w:t>
      </w:r>
      <w:r w:rsidRPr="006E05F1">
        <w:rPr>
          <w:rFonts w:eastAsia="Myriad Pro" w:cs="Myriad Pro"/>
          <w:color w:val="9D9D9C"/>
          <w:spacing w:val="-11"/>
          <w:sz w:val="16"/>
          <w:szCs w:val="16"/>
        </w:rPr>
        <w:t xml:space="preserve"> </w:t>
      </w:r>
      <w:r w:rsidRPr="006E05F1">
        <w:rPr>
          <w:rFonts w:eastAsia="Myriad Pro" w:cs="Myriad Pro"/>
          <w:color w:val="9D9D9C"/>
          <w:sz w:val="16"/>
          <w:szCs w:val="16"/>
        </w:rPr>
        <w:t>„siehe</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S</w:t>
      </w:r>
      <w:r w:rsidRPr="006E05F1">
        <w:rPr>
          <w:rFonts w:eastAsia="Myriad Pro" w:cs="Myriad Pro"/>
          <w:color w:val="9D9D9C"/>
          <w:sz w:val="16"/>
          <w:szCs w:val="16"/>
        </w:rPr>
        <w:t>ei</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pacing w:val="-2"/>
          <w:sz w:val="16"/>
          <w:szCs w:val="16"/>
        </w:rPr>
        <w:t>X</w:t>
      </w:r>
      <w:r w:rsidRPr="006E05F1">
        <w:rPr>
          <w:rFonts w:eastAsia="Myriad Pro" w:cs="Myriad Pro"/>
          <w:color w:val="9D9D9C"/>
          <w:spacing w:val="-1"/>
          <w:sz w:val="16"/>
          <w:szCs w:val="16"/>
        </w:rPr>
        <w:t>X</w:t>
      </w:r>
      <w:r w:rsidRPr="006E05F1">
        <w:rPr>
          <w:rFonts w:eastAsia="Myriad Pro" w:cs="Myriad Pro"/>
          <w:color w:val="9D9D9C"/>
          <w:sz w:val="16"/>
          <w:szCs w:val="16"/>
        </w:rPr>
        <w:t>“</w:t>
      </w:r>
      <w:r w:rsidRPr="006E05F1">
        <w:rPr>
          <w:rFonts w:eastAsia="Myriad Pro" w:cs="Myriad Pro"/>
          <w:color w:val="9D9D9C"/>
          <w:spacing w:val="7"/>
          <w:sz w:val="16"/>
          <w:szCs w:val="16"/>
        </w:rPr>
        <w:t xml:space="preserve"> </w:t>
      </w:r>
      <w:r w:rsidRPr="006E05F1">
        <w:rPr>
          <w:rFonts w:eastAsia="Myriad Pro" w:cs="Myriad Pro"/>
          <w:color w:val="9D9D9C"/>
          <w:sz w:val="16"/>
          <w:szCs w:val="16"/>
        </w:rPr>
        <w:t>einfügen)</w:t>
      </w:r>
    </w:p>
    <w:p w14:paraId="15C345B3" w14:textId="77777777" w:rsidR="006E05F1" w:rsidRPr="006E05F1" w:rsidRDefault="006E05F1" w:rsidP="00626630">
      <w:pPr>
        <w:spacing w:before="0" w:line="240" w:lineRule="auto"/>
        <w:rPr>
          <w:rFonts w:eastAsia="Myriad Pro" w:cs="Myriad Pro"/>
          <w:sz w:val="16"/>
          <w:szCs w:val="16"/>
        </w:rPr>
      </w:pPr>
      <w:r w:rsidRPr="006E05F1">
        <w:rPr>
          <w:rFonts w:eastAsia="Myriad Pro" w:cs="Myriad Pro"/>
          <w:spacing w:val="-2"/>
          <w:sz w:val="16"/>
          <w:szCs w:val="16"/>
        </w:rPr>
        <w:t>T</w:t>
      </w:r>
      <w:r w:rsidRPr="006E05F1">
        <w:rPr>
          <w:rFonts w:eastAsia="Myriad Pro" w:cs="Myriad Pro"/>
          <w:sz w:val="16"/>
          <w:szCs w:val="16"/>
        </w:rPr>
        <w:t>i</w:t>
      </w:r>
      <w:r w:rsidRPr="006E05F1">
        <w:rPr>
          <w:rFonts w:eastAsia="Myriad Pro" w:cs="Myriad Pro"/>
          <w:spacing w:val="-1"/>
          <w:sz w:val="16"/>
          <w:szCs w:val="16"/>
        </w:rPr>
        <w:t>t</w:t>
      </w:r>
      <w:r w:rsidRPr="006E05F1">
        <w:rPr>
          <w:rFonts w:eastAsia="Myriad Pro" w:cs="Myriad Pro"/>
          <w:sz w:val="16"/>
          <w:szCs w:val="16"/>
        </w:rPr>
        <w:t>elbild:</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X</w:t>
      </w:r>
    </w:p>
    <w:p w14:paraId="7F55B013" w14:textId="77777777" w:rsidR="006E05F1" w:rsidRPr="006E05F1" w:rsidRDefault="006E05F1" w:rsidP="00626630">
      <w:pPr>
        <w:spacing w:before="0" w:line="192" w:lineRule="exact"/>
        <w:rPr>
          <w:rFonts w:eastAsia="Myriad Pro" w:cs="Myriad Pro"/>
          <w:sz w:val="16"/>
          <w:szCs w:val="16"/>
        </w:rPr>
      </w:pP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A:</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3;</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B:</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10,</w:t>
      </w:r>
      <w:r w:rsidRPr="006E05F1">
        <w:rPr>
          <w:rFonts w:eastAsia="Myriad Pro" w:cs="Myriad Pro"/>
          <w:spacing w:val="7"/>
          <w:sz w:val="16"/>
          <w:szCs w:val="16"/>
        </w:rPr>
        <w:t xml:space="preserve"> </w:t>
      </w:r>
      <w:r w:rsidRPr="006E05F1">
        <w:rPr>
          <w:rFonts w:eastAsia="Myriad Pro" w:cs="Myriad Pro"/>
          <w:sz w:val="16"/>
          <w:szCs w:val="16"/>
        </w:rPr>
        <w:t>11;</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C:</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21,</w:t>
      </w:r>
      <w:r w:rsidRPr="006E05F1">
        <w:rPr>
          <w:rFonts w:eastAsia="Myriad Pro" w:cs="Myriad Pro"/>
          <w:spacing w:val="7"/>
          <w:sz w:val="16"/>
          <w:szCs w:val="16"/>
        </w:rPr>
        <w:t xml:space="preserve"> </w:t>
      </w:r>
      <w:r w:rsidRPr="006E05F1">
        <w:rPr>
          <w:rFonts w:eastAsia="Myriad Pro" w:cs="Myriad Pro"/>
          <w:sz w:val="16"/>
          <w:szCs w:val="16"/>
        </w:rPr>
        <w:t>79</w:t>
      </w:r>
    </w:p>
    <w:p w14:paraId="59596A72"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V</w:t>
      </w:r>
      <w:r w:rsidRPr="00511477">
        <w:rPr>
          <w:rFonts w:ascii="Myriad Pro Light" w:eastAsia="Myriad Pro Light" w:hAnsi="Myriad Pro Light" w:cs="Myriad Pro Light"/>
          <w:b/>
          <w:bCs/>
          <w:color w:val="336873"/>
          <w:sz w:val="16"/>
          <w:szCs w:val="16"/>
        </w:rPr>
        <w:t>e</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vielfältigung</w:t>
      </w:r>
    </w:p>
    <w:p w14:paraId="56557B5E" w14:textId="77777777" w:rsidR="006E05F1" w:rsidRPr="008232AD" w:rsidRDefault="006E05F1" w:rsidP="00626630">
      <w:pPr>
        <w:spacing w:before="0" w:line="192" w:lineRule="exact"/>
        <w:rPr>
          <w:rFonts w:eastAsia="Myriad Pro" w:cs="Myriad Pro"/>
          <w:sz w:val="16"/>
          <w:szCs w:val="16"/>
        </w:rPr>
      </w:pPr>
      <w:r w:rsidRPr="008232AD">
        <w:rPr>
          <w:rFonts w:eastAsia="Myriad Pro" w:cs="Myriad Pro"/>
          <w:sz w:val="16"/>
          <w:szCs w:val="16"/>
        </w:rPr>
        <w:t>Alle</w:t>
      </w:r>
      <w:r w:rsidRPr="008232AD">
        <w:rPr>
          <w:rFonts w:eastAsia="Myriad Pro" w:cs="Myriad Pro"/>
          <w:spacing w:val="7"/>
          <w:sz w:val="16"/>
          <w:szCs w:val="16"/>
        </w:rPr>
        <w:t xml:space="preserve"> </w:t>
      </w:r>
      <w:r w:rsidRPr="008232AD">
        <w:rPr>
          <w:rFonts w:eastAsia="Myriad Pro" w:cs="Myriad Pro"/>
          <w:spacing w:val="1"/>
          <w:sz w:val="16"/>
          <w:szCs w:val="16"/>
        </w:rPr>
        <w:t>R</w:t>
      </w:r>
      <w:r w:rsidRPr="008232AD">
        <w:rPr>
          <w:rFonts w:eastAsia="Myriad Pro" w:cs="Myriad Pro"/>
          <w:sz w:val="16"/>
          <w:szCs w:val="16"/>
        </w:rPr>
        <w:t>ec</w:t>
      </w:r>
      <w:r w:rsidRPr="008232AD">
        <w:rPr>
          <w:rFonts w:eastAsia="Myriad Pro" w:cs="Myriad Pro"/>
          <w:spacing w:val="-1"/>
          <w:sz w:val="16"/>
          <w:szCs w:val="16"/>
        </w:rPr>
        <w:t>ht</w:t>
      </w:r>
      <w:r w:rsidRPr="008232AD">
        <w:rPr>
          <w:rFonts w:eastAsia="Myriad Pro" w:cs="Myriad Pro"/>
          <w:sz w:val="16"/>
          <w:szCs w:val="16"/>
        </w:rPr>
        <w:t>e</w:t>
      </w:r>
      <w:r w:rsidRPr="008232AD">
        <w:rPr>
          <w:rFonts w:eastAsia="Myriad Pro" w:cs="Myriad Pro"/>
          <w:spacing w:val="7"/>
          <w:sz w:val="16"/>
          <w:szCs w:val="16"/>
        </w:rPr>
        <w:t xml:space="preserve"> </w:t>
      </w:r>
      <w:r w:rsidRPr="008232AD">
        <w:rPr>
          <w:rFonts w:eastAsia="Myriad Pro" w:cs="Myriad Pro"/>
          <w:spacing w:val="-2"/>
          <w:sz w:val="16"/>
          <w:szCs w:val="16"/>
        </w:rPr>
        <w:t>v</w:t>
      </w:r>
      <w:r w:rsidRPr="008232AD">
        <w:rPr>
          <w:rFonts w:eastAsia="Myriad Pro" w:cs="Myriad Pro"/>
          <w:sz w:val="16"/>
          <w:szCs w:val="16"/>
        </w:rPr>
        <w:t>o</w:t>
      </w:r>
      <w:r w:rsidRPr="008232AD">
        <w:rPr>
          <w:rFonts w:eastAsia="Myriad Pro" w:cs="Myriad Pro"/>
          <w:spacing w:val="1"/>
          <w:sz w:val="16"/>
          <w:szCs w:val="16"/>
        </w:rPr>
        <w:t>r</w:t>
      </w:r>
      <w:r w:rsidRPr="008232AD">
        <w:rPr>
          <w:rFonts w:eastAsia="Myriad Pro" w:cs="Myriad Pro"/>
          <w:sz w:val="16"/>
          <w:szCs w:val="16"/>
        </w:rPr>
        <w:t>behal</w:t>
      </w:r>
      <w:r w:rsidRPr="008232AD">
        <w:rPr>
          <w:rFonts w:eastAsia="Myriad Pro" w:cs="Myriad Pro"/>
          <w:spacing w:val="-1"/>
          <w:sz w:val="16"/>
          <w:szCs w:val="16"/>
        </w:rPr>
        <w:t>t</w:t>
      </w:r>
      <w:r w:rsidRPr="008232AD">
        <w:rPr>
          <w:rFonts w:eastAsia="Myriad Pro" w:cs="Myriad Pro"/>
          <w:sz w:val="16"/>
          <w:szCs w:val="16"/>
        </w:rPr>
        <w:t>en</w:t>
      </w:r>
    </w:p>
    <w:p w14:paraId="1F284D27" w14:textId="7F506E4B" w:rsidR="006E05F1" w:rsidRPr="008232AD" w:rsidRDefault="006E05F1" w:rsidP="006E05F1">
      <w:pPr>
        <w:spacing w:line="192" w:lineRule="exact"/>
        <w:rPr>
          <w:rFonts w:eastAsia="Myriad Pro" w:cs="Myriad Pro"/>
          <w:sz w:val="16"/>
          <w:szCs w:val="16"/>
        </w:rPr>
      </w:pPr>
      <w:r w:rsidRPr="008232AD">
        <w:rPr>
          <w:rFonts w:eastAsia="Myriad Pro" w:cs="Myriad Pro"/>
          <w:spacing w:val="1"/>
          <w:sz w:val="16"/>
          <w:szCs w:val="16"/>
        </w:rPr>
        <w:t>D</w:t>
      </w:r>
      <w:r w:rsidRPr="008232AD">
        <w:rPr>
          <w:rFonts w:eastAsia="Myriad Pro" w:cs="Myriad Pro"/>
          <w:sz w:val="16"/>
          <w:szCs w:val="16"/>
        </w:rPr>
        <w:t>er</w:t>
      </w:r>
      <w:r w:rsidRPr="008232AD">
        <w:rPr>
          <w:rFonts w:eastAsia="Myriad Pro" w:cs="Myriad Pro"/>
          <w:spacing w:val="7"/>
          <w:sz w:val="16"/>
          <w:szCs w:val="16"/>
        </w:rPr>
        <w:t xml:space="preserve"> </w:t>
      </w:r>
      <w:r w:rsidRPr="008232AD">
        <w:rPr>
          <w:rFonts w:eastAsia="Myriad Pro" w:cs="Myriad Pro"/>
          <w:sz w:val="16"/>
          <w:szCs w:val="16"/>
        </w:rPr>
        <w:t>He</w:t>
      </w:r>
      <w:r w:rsidRPr="008232AD">
        <w:rPr>
          <w:rFonts w:eastAsia="Myriad Pro" w:cs="Myriad Pro"/>
          <w:spacing w:val="-1"/>
          <w:sz w:val="16"/>
          <w:szCs w:val="16"/>
        </w:rPr>
        <w:t>r</w:t>
      </w:r>
      <w:r w:rsidRPr="008232AD">
        <w:rPr>
          <w:rFonts w:eastAsia="Myriad Pro" w:cs="Myriad Pro"/>
          <w:sz w:val="16"/>
          <w:szCs w:val="16"/>
        </w:rPr>
        <w:t>ausgeber</w:t>
      </w:r>
      <w:r w:rsidRPr="008232AD">
        <w:rPr>
          <w:rFonts w:eastAsia="Myriad Pro" w:cs="Myriad Pro"/>
          <w:spacing w:val="7"/>
          <w:sz w:val="16"/>
          <w:szCs w:val="16"/>
        </w:rPr>
        <w:t xml:space="preserve"> </w:t>
      </w:r>
      <w:r w:rsidRPr="008232AD">
        <w:rPr>
          <w:rFonts w:eastAsia="Myriad Pro" w:cs="Myriad Pro"/>
          <w:sz w:val="16"/>
          <w:szCs w:val="16"/>
        </w:rPr>
        <w:t>übe</w:t>
      </w:r>
      <w:r w:rsidRPr="008232AD">
        <w:rPr>
          <w:rFonts w:eastAsia="Myriad Pro" w:cs="Myriad Pro"/>
          <w:spacing w:val="1"/>
          <w:sz w:val="16"/>
          <w:szCs w:val="16"/>
        </w:rPr>
        <w:t>r</w:t>
      </w:r>
      <w:r w:rsidRPr="008232AD">
        <w:rPr>
          <w:rFonts w:eastAsia="Myriad Pro" w:cs="Myriad Pro"/>
          <w:sz w:val="16"/>
          <w:szCs w:val="16"/>
        </w:rPr>
        <w:t>nim</w:t>
      </w:r>
      <w:r w:rsidRPr="008232AD">
        <w:rPr>
          <w:rFonts w:eastAsia="Myriad Pro" w:cs="Myriad Pro"/>
          <w:spacing w:val="-1"/>
          <w:sz w:val="16"/>
          <w:szCs w:val="16"/>
        </w:rPr>
        <w:t>m</w:t>
      </w:r>
      <w:r w:rsidRPr="008232AD">
        <w:rPr>
          <w:rFonts w:eastAsia="Myriad Pro" w:cs="Myriad Pro"/>
          <w:sz w:val="16"/>
          <w:szCs w:val="16"/>
        </w:rPr>
        <w:t>t</w:t>
      </w:r>
      <w:r w:rsidRPr="008232AD">
        <w:rPr>
          <w:rFonts w:eastAsia="Myriad Pro" w:cs="Myriad Pro"/>
          <w:spacing w:val="7"/>
          <w:sz w:val="16"/>
          <w:szCs w:val="16"/>
        </w:rPr>
        <w:t xml:space="preserve"> </w:t>
      </w:r>
      <w:r w:rsidRPr="008232AD">
        <w:rPr>
          <w:rFonts w:eastAsia="Myriad Pro" w:cs="Myriad Pro"/>
          <w:sz w:val="16"/>
          <w:szCs w:val="16"/>
        </w:rPr>
        <w:t>keine</w:t>
      </w:r>
      <w:r w:rsidRPr="008232AD">
        <w:rPr>
          <w:rFonts w:eastAsia="Myriad Pro" w:cs="Myriad Pro"/>
          <w:spacing w:val="7"/>
          <w:sz w:val="16"/>
          <w:szCs w:val="16"/>
        </w:rPr>
        <w:t xml:space="preserve"> </w:t>
      </w:r>
      <w:r w:rsidRPr="008232AD">
        <w:rPr>
          <w:rFonts w:eastAsia="Myriad Pro" w:cs="Myriad Pro"/>
          <w:spacing w:val="1"/>
          <w:sz w:val="16"/>
          <w:szCs w:val="16"/>
        </w:rPr>
        <w:t>G</w:t>
      </w:r>
      <w:r w:rsidRPr="008232AD">
        <w:rPr>
          <w:rFonts w:eastAsia="Myriad Pro" w:cs="Myriad Pro"/>
          <w:sz w:val="16"/>
          <w:szCs w:val="16"/>
        </w:rPr>
        <w:t>e</w:t>
      </w:r>
      <w:r w:rsidRPr="008232AD">
        <w:rPr>
          <w:rFonts w:eastAsia="Myriad Pro" w:cs="Myriad Pro"/>
          <w:spacing w:val="-1"/>
          <w:sz w:val="16"/>
          <w:szCs w:val="16"/>
        </w:rPr>
        <w:t>w</w:t>
      </w:r>
      <w:r w:rsidRPr="008232AD">
        <w:rPr>
          <w:rFonts w:eastAsia="Myriad Pro" w:cs="Myriad Pro"/>
          <w:sz w:val="16"/>
          <w:szCs w:val="16"/>
        </w:rPr>
        <w:t>ähr</w:t>
      </w:r>
      <w:r w:rsidRPr="008232AD">
        <w:rPr>
          <w:rFonts w:eastAsia="Myriad Pro" w:cs="Myriad Pro"/>
          <w:spacing w:val="7"/>
          <w:sz w:val="16"/>
          <w:szCs w:val="16"/>
        </w:rPr>
        <w:t xml:space="preserve"> </w:t>
      </w:r>
      <w:r w:rsidRPr="008232AD">
        <w:rPr>
          <w:rFonts w:eastAsia="Myriad Pro" w:cs="Myriad Pro"/>
          <w:sz w:val="16"/>
          <w:szCs w:val="16"/>
        </w:rPr>
        <w:t>für</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pacing w:val="2"/>
          <w:sz w:val="16"/>
          <w:szCs w:val="16"/>
        </w:rPr>
        <w:t>R</w:t>
      </w:r>
      <w:r w:rsidRPr="008232AD">
        <w:rPr>
          <w:rFonts w:eastAsia="Myriad Pro" w:cs="Myriad Pro"/>
          <w:sz w:val="16"/>
          <w:szCs w:val="16"/>
        </w:rPr>
        <w:t>ic</w:t>
      </w:r>
      <w:r w:rsidRPr="008232AD">
        <w:rPr>
          <w:rFonts w:eastAsia="Myriad Pro" w:cs="Myriad Pro"/>
          <w:spacing w:val="-1"/>
          <w:sz w:val="16"/>
          <w:szCs w:val="16"/>
        </w:rPr>
        <w:t>h</w:t>
      </w:r>
      <w:r w:rsidRPr="008232AD">
        <w:rPr>
          <w:rFonts w:eastAsia="Myriad Pro" w:cs="Myriad Pro"/>
          <w:sz w:val="16"/>
          <w:szCs w:val="16"/>
        </w:rPr>
        <w:t>tigkeit,</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pacing w:val="1"/>
          <w:sz w:val="16"/>
          <w:szCs w:val="16"/>
        </w:rPr>
        <w:t>G</w:t>
      </w:r>
      <w:r w:rsidRPr="008232AD">
        <w:rPr>
          <w:rFonts w:eastAsia="Myriad Pro" w:cs="Myriad Pro"/>
          <w:sz w:val="16"/>
          <w:szCs w:val="16"/>
        </w:rPr>
        <w:t>enauigkeit</w:t>
      </w:r>
      <w:r w:rsidRPr="008232AD">
        <w:rPr>
          <w:rFonts w:eastAsia="Myriad Pro" w:cs="Myriad Pro"/>
          <w:spacing w:val="7"/>
          <w:sz w:val="16"/>
          <w:szCs w:val="16"/>
        </w:rPr>
        <w:t xml:space="preserve"> </w:t>
      </w:r>
      <w:r w:rsidRPr="008232AD">
        <w:rPr>
          <w:rFonts w:eastAsia="Myriad Pro" w:cs="Myriad Pro"/>
          <w:sz w:val="16"/>
          <w:szCs w:val="16"/>
        </w:rPr>
        <w:t>und</w:t>
      </w:r>
      <w:r w:rsidRPr="008232AD">
        <w:rPr>
          <w:rFonts w:eastAsia="Myriad Pro" w:cs="Myriad Pro"/>
          <w:spacing w:val="1"/>
          <w:sz w:val="16"/>
          <w:szCs w:val="16"/>
        </w:rPr>
        <w:t xml:space="preserve"> </w:t>
      </w:r>
      <w:r w:rsidRPr="008232AD">
        <w:rPr>
          <w:rFonts w:eastAsia="Myriad Pro" w:cs="Myriad Pro"/>
          <w:spacing w:val="-5"/>
          <w:sz w:val="16"/>
          <w:szCs w:val="16"/>
        </w:rPr>
        <w:t>V</w:t>
      </w:r>
      <w:r w:rsidRPr="008232AD">
        <w:rPr>
          <w:rFonts w:eastAsia="Myriad Pro" w:cs="Myriad Pro"/>
          <w:sz w:val="16"/>
          <w:szCs w:val="16"/>
        </w:rPr>
        <w:t>ollständigkeit</w:t>
      </w:r>
      <w:r w:rsidRPr="008232AD">
        <w:rPr>
          <w:rFonts w:eastAsia="Myriad Pro" w:cs="Myriad Pro"/>
          <w:spacing w:val="7"/>
          <w:sz w:val="16"/>
          <w:szCs w:val="16"/>
        </w:rPr>
        <w:t xml:space="preserve"> </w:t>
      </w:r>
      <w:r w:rsidRPr="008232AD">
        <w:rPr>
          <w:rFonts w:eastAsia="Myriad Pro" w:cs="Myriad Pro"/>
          <w:sz w:val="16"/>
          <w:szCs w:val="16"/>
        </w:rPr>
        <w:t>der</w:t>
      </w:r>
      <w:r w:rsidRPr="008232AD">
        <w:rPr>
          <w:rFonts w:eastAsia="Myriad Pro" w:cs="Myriad Pro"/>
          <w:spacing w:val="7"/>
          <w:sz w:val="16"/>
          <w:szCs w:val="16"/>
        </w:rPr>
        <w:t xml:space="preserve"> </w:t>
      </w:r>
      <w:r w:rsidRPr="008232AD">
        <w:rPr>
          <w:rFonts w:eastAsia="Myriad Pro" w:cs="Myriad Pro"/>
          <w:sz w:val="16"/>
          <w:szCs w:val="16"/>
        </w:rPr>
        <w:t>Angaben</w:t>
      </w:r>
      <w:r w:rsidRPr="008232AD">
        <w:rPr>
          <w:rFonts w:eastAsia="Myriad Pro" w:cs="Myriad Pro"/>
          <w:spacing w:val="7"/>
          <w:sz w:val="16"/>
          <w:szCs w:val="16"/>
        </w:rPr>
        <w:t xml:space="preserve"> </w:t>
      </w:r>
      <w:r w:rsidRPr="008232AD">
        <w:rPr>
          <w:rFonts w:eastAsia="Myriad Pro" w:cs="Myriad Pro"/>
          <w:sz w:val="16"/>
          <w:szCs w:val="16"/>
        </w:rPr>
        <w:t>s</w:t>
      </w:r>
      <w:r w:rsidRPr="008232AD">
        <w:rPr>
          <w:rFonts w:eastAsia="Myriad Pro" w:cs="Myriad Pro"/>
          <w:spacing w:val="-1"/>
          <w:sz w:val="16"/>
          <w:szCs w:val="16"/>
        </w:rPr>
        <w:t>o</w:t>
      </w:r>
      <w:r w:rsidRPr="008232AD">
        <w:rPr>
          <w:rFonts w:eastAsia="Myriad Pro" w:cs="Myriad Pro"/>
          <w:sz w:val="16"/>
          <w:szCs w:val="16"/>
        </w:rPr>
        <w:t>wie</w:t>
      </w:r>
      <w:r w:rsidRPr="008232AD">
        <w:rPr>
          <w:rFonts w:eastAsia="Myriad Pro" w:cs="Myriad Pro"/>
          <w:spacing w:val="7"/>
          <w:sz w:val="16"/>
          <w:szCs w:val="16"/>
        </w:rPr>
        <w:t xml:space="preserve"> </w:t>
      </w:r>
      <w:r w:rsidRPr="008232AD">
        <w:rPr>
          <w:rFonts w:eastAsia="Myriad Pro" w:cs="Myriad Pro"/>
          <w:sz w:val="16"/>
          <w:szCs w:val="16"/>
        </w:rPr>
        <w:t>für</w:t>
      </w:r>
      <w:r w:rsidRPr="008232AD">
        <w:rPr>
          <w:rFonts w:eastAsia="Myriad Pro" w:cs="Myriad Pro"/>
          <w:spacing w:val="7"/>
          <w:sz w:val="16"/>
          <w:szCs w:val="16"/>
        </w:rPr>
        <w:t xml:space="preserve"> </w:t>
      </w:r>
      <w:r w:rsidRPr="008232AD">
        <w:rPr>
          <w:rFonts w:eastAsia="Myriad Pro" w:cs="Myriad Pro"/>
          <w:sz w:val="16"/>
          <w:szCs w:val="16"/>
        </w:rPr>
        <w:t xml:space="preserve">die </w:t>
      </w:r>
      <w:r w:rsidRPr="008232AD">
        <w:rPr>
          <w:rFonts w:eastAsia="Myriad Pro" w:cs="Myriad Pro"/>
          <w:spacing w:val="1"/>
          <w:sz w:val="16"/>
          <w:szCs w:val="16"/>
        </w:rPr>
        <w:t>B</w:t>
      </w:r>
      <w:r w:rsidRPr="008232AD">
        <w:rPr>
          <w:rFonts w:eastAsia="Myriad Pro" w:cs="Myriad Pro"/>
          <w:sz w:val="16"/>
          <w:szCs w:val="16"/>
        </w:rPr>
        <w:t>eac</w:t>
      </w:r>
      <w:r w:rsidRPr="008232AD">
        <w:rPr>
          <w:rFonts w:eastAsia="Myriad Pro" w:cs="Myriad Pro"/>
          <w:spacing w:val="-1"/>
          <w:sz w:val="16"/>
          <w:szCs w:val="16"/>
        </w:rPr>
        <w:t>h</w:t>
      </w:r>
      <w:r w:rsidRPr="008232AD">
        <w:rPr>
          <w:rFonts w:eastAsia="Myriad Pro" w:cs="Myriad Pro"/>
          <w:sz w:val="16"/>
          <w:szCs w:val="16"/>
        </w:rPr>
        <w:t>tung</w:t>
      </w:r>
      <w:r w:rsidRPr="008232AD">
        <w:rPr>
          <w:rFonts w:eastAsia="Myriad Pro" w:cs="Myriad Pro"/>
          <w:spacing w:val="7"/>
          <w:sz w:val="16"/>
          <w:szCs w:val="16"/>
        </w:rPr>
        <w:t xml:space="preserve"> </w:t>
      </w:r>
      <w:r w:rsidRPr="008232AD">
        <w:rPr>
          <w:rFonts w:eastAsia="Myriad Pro" w:cs="Myriad Pro"/>
          <w:sz w:val="16"/>
          <w:szCs w:val="16"/>
        </w:rPr>
        <w:t>p</w:t>
      </w:r>
      <w:r w:rsidRPr="008232AD">
        <w:rPr>
          <w:rFonts w:eastAsia="Myriad Pro" w:cs="Myriad Pro"/>
          <w:spacing w:val="1"/>
          <w:sz w:val="16"/>
          <w:szCs w:val="16"/>
        </w:rPr>
        <w:t>r</w:t>
      </w:r>
      <w:r w:rsidRPr="008232AD">
        <w:rPr>
          <w:rFonts w:eastAsia="Myriad Pro" w:cs="Myriad Pro"/>
          <w:sz w:val="16"/>
          <w:szCs w:val="16"/>
        </w:rPr>
        <w:t>i</w:t>
      </w:r>
      <w:r w:rsidRPr="008232AD">
        <w:rPr>
          <w:rFonts w:eastAsia="Myriad Pro" w:cs="Myriad Pro"/>
          <w:spacing w:val="-1"/>
          <w:sz w:val="16"/>
          <w:szCs w:val="16"/>
        </w:rPr>
        <w:t>vat</w:t>
      </w:r>
      <w:r w:rsidRPr="008232AD">
        <w:rPr>
          <w:rFonts w:eastAsia="Myriad Pro" w:cs="Myriad Pro"/>
          <w:sz w:val="16"/>
          <w:szCs w:val="16"/>
        </w:rPr>
        <w:t>er</w:t>
      </w:r>
      <w:r w:rsidRPr="008232AD">
        <w:rPr>
          <w:rFonts w:eastAsia="Myriad Pro" w:cs="Myriad Pro"/>
          <w:spacing w:val="7"/>
          <w:sz w:val="16"/>
          <w:szCs w:val="16"/>
        </w:rPr>
        <w:t xml:space="preserve"> </w:t>
      </w:r>
      <w:r w:rsidRPr="008232AD">
        <w:rPr>
          <w:rFonts w:eastAsia="Myriad Pro" w:cs="Myriad Pro"/>
          <w:spacing w:val="1"/>
          <w:sz w:val="16"/>
          <w:szCs w:val="16"/>
        </w:rPr>
        <w:t>R</w:t>
      </w:r>
      <w:r w:rsidRPr="008232AD">
        <w:rPr>
          <w:rFonts w:eastAsia="Myriad Pro" w:cs="Myriad Pro"/>
          <w:sz w:val="16"/>
          <w:szCs w:val="16"/>
        </w:rPr>
        <w:t>ec</w:t>
      </w:r>
      <w:r w:rsidRPr="008232AD">
        <w:rPr>
          <w:rFonts w:eastAsia="Myriad Pro" w:cs="Myriad Pro"/>
          <w:spacing w:val="-1"/>
          <w:sz w:val="16"/>
          <w:szCs w:val="16"/>
        </w:rPr>
        <w:t>ht</w:t>
      </w:r>
      <w:r w:rsidRPr="008232AD">
        <w:rPr>
          <w:rFonts w:eastAsia="Myriad Pro" w:cs="Myriad Pro"/>
          <w:sz w:val="16"/>
          <w:szCs w:val="16"/>
        </w:rPr>
        <w:t>e</w:t>
      </w:r>
      <w:r w:rsidRPr="008232AD">
        <w:rPr>
          <w:rFonts w:eastAsia="Myriad Pro" w:cs="Myriad Pro"/>
          <w:spacing w:val="7"/>
          <w:sz w:val="16"/>
          <w:szCs w:val="16"/>
        </w:rPr>
        <w:t xml:space="preserve"> </w:t>
      </w:r>
      <w:r w:rsidRPr="008232AD">
        <w:rPr>
          <w:rFonts w:eastAsia="Myriad Pro" w:cs="Myriad Pro"/>
          <w:sz w:val="16"/>
          <w:szCs w:val="16"/>
        </w:rPr>
        <w:t>D</w:t>
      </w:r>
      <w:r w:rsidRPr="008232AD">
        <w:rPr>
          <w:rFonts w:eastAsia="Myriad Pro" w:cs="Myriad Pro"/>
          <w:spacing w:val="1"/>
          <w:sz w:val="16"/>
          <w:szCs w:val="16"/>
        </w:rPr>
        <w:t>r</w:t>
      </w:r>
      <w:r w:rsidRPr="008232AD">
        <w:rPr>
          <w:rFonts w:eastAsia="Myriad Pro" w:cs="Myriad Pro"/>
          <w:sz w:val="16"/>
          <w:szCs w:val="16"/>
        </w:rPr>
        <w:t>it</w:t>
      </w:r>
      <w:r w:rsidRPr="008232AD">
        <w:rPr>
          <w:rFonts w:eastAsia="Myriad Pro" w:cs="Myriad Pro"/>
          <w:spacing w:val="-1"/>
          <w:sz w:val="16"/>
          <w:szCs w:val="16"/>
        </w:rPr>
        <w:t>t</w:t>
      </w:r>
      <w:r w:rsidRPr="008232AD">
        <w:rPr>
          <w:rFonts w:eastAsia="Myriad Pro" w:cs="Myriad Pro"/>
          <w:sz w:val="16"/>
          <w:szCs w:val="16"/>
        </w:rPr>
        <w:t>e</w:t>
      </w:r>
      <w:r w:rsidRPr="008232AD">
        <w:rPr>
          <w:rFonts w:eastAsia="Myriad Pro" w:cs="Myriad Pro"/>
          <w:spacing w:val="-8"/>
          <w:sz w:val="16"/>
          <w:szCs w:val="16"/>
        </w:rPr>
        <w:t>r</w:t>
      </w:r>
      <w:r w:rsidRPr="008232AD">
        <w:rPr>
          <w:rFonts w:eastAsia="Myriad Pro" w:cs="Myriad Pro"/>
          <w:sz w:val="16"/>
          <w:szCs w:val="16"/>
        </w:rPr>
        <w:t>.</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z w:val="16"/>
          <w:szCs w:val="16"/>
        </w:rPr>
        <w:t>geäuße</w:t>
      </w:r>
      <w:r w:rsidRPr="008232AD">
        <w:rPr>
          <w:rFonts w:eastAsia="Myriad Pro" w:cs="Myriad Pro"/>
          <w:spacing w:val="4"/>
          <w:sz w:val="16"/>
          <w:szCs w:val="16"/>
        </w:rPr>
        <w:t>r</w:t>
      </w:r>
      <w:r w:rsidRPr="008232AD">
        <w:rPr>
          <w:rFonts w:eastAsia="Myriad Pro" w:cs="Myriad Pro"/>
          <w:spacing w:val="-1"/>
          <w:sz w:val="16"/>
          <w:szCs w:val="16"/>
        </w:rPr>
        <w:t>t</w:t>
      </w:r>
      <w:r w:rsidRPr="008232AD">
        <w:rPr>
          <w:rFonts w:eastAsia="Myriad Pro" w:cs="Myriad Pro"/>
          <w:sz w:val="16"/>
          <w:szCs w:val="16"/>
        </w:rPr>
        <w:t>en</w:t>
      </w:r>
      <w:r w:rsidRPr="008232AD">
        <w:rPr>
          <w:rFonts w:eastAsia="Myriad Pro" w:cs="Myriad Pro"/>
          <w:spacing w:val="7"/>
          <w:sz w:val="16"/>
          <w:szCs w:val="16"/>
        </w:rPr>
        <w:t xml:space="preserve"> </w:t>
      </w:r>
      <w:r w:rsidRPr="008232AD">
        <w:rPr>
          <w:rFonts w:eastAsia="Myriad Pro" w:cs="Myriad Pro"/>
          <w:sz w:val="16"/>
          <w:szCs w:val="16"/>
        </w:rPr>
        <w:t>Ansic</w:t>
      </w:r>
      <w:r w:rsidRPr="008232AD">
        <w:rPr>
          <w:rFonts w:eastAsia="Myriad Pro" w:cs="Myriad Pro"/>
          <w:spacing w:val="-1"/>
          <w:sz w:val="16"/>
          <w:szCs w:val="16"/>
        </w:rPr>
        <w:t>ht</w:t>
      </w:r>
      <w:r w:rsidRPr="008232AD">
        <w:rPr>
          <w:rFonts w:eastAsia="Myriad Pro" w:cs="Myriad Pro"/>
          <w:sz w:val="16"/>
          <w:szCs w:val="16"/>
        </w:rPr>
        <w:t>en</w:t>
      </w:r>
      <w:r w:rsidRPr="008232AD">
        <w:rPr>
          <w:rFonts w:eastAsia="Myriad Pro" w:cs="Myriad Pro"/>
          <w:spacing w:val="7"/>
          <w:sz w:val="16"/>
          <w:szCs w:val="16"/>
        </w:rPr>
        <w:t xml:space="preserve"> </w:t>
      </w:r>
      <w:r w:rsidRPr="008232AD">
        <w:rPr>
          <w:rFonts w:eastAsia="Myriad Pro" w:cs="Myriad Pro"/>
          <w:sz w:val="16"/>
          <w:szCs w:val="16"/>
        </w:rPr>
        <w:t>und</w:t>
      </w:r>
      <w:r w:rsidRPr="008232AD">
        <w:rPr>
          <w:rFonts w:eastAsia="Myriad Pro" w:cs="Myriad Pro"/>
          <w:spacing w:val="7"/>
          <w:sz w:val="16"/>
          <w:szCs w:val="16"/>
        </w:rPr>
        <w:t xml:space="preserve"> </w:t>
      </w:r>
      <w:r w:rsidRPr="008232AD">
        <w:rPr>
          <w:rFonts w:eastAsia="Myriad Pro" w:cs="Myriad Pro"/>
          <w:spacing w:val="1"/>
          <w:sz w:val="16"/>
          <w:szCs w:val="16"/>
        </w:rPr>
        <w:t>M</w:t>
      </w:r>
      <w:r w:rsidRPr="008232AD">
        <w:rPr>
          <w:rFonts w:eastAsia="Myriad Pro" w:cs="Myriad Pro"/>
          <w:sz w:val="16"/>
          <w:szCs w:val="16"/>
        </w:rPr>
        <w:t>einungen</w:t>
      </w:r>
      <w:r w:rsidRPr="008232AD">
        <w:rPr>
          <w:rFonts w:eastAsia="Myriad Pro" w:cs="Myriad Pro"/>
          <w:spacing w:val="7"/>
          <w:sz w:val="16"/>
          <w:szCs w:val="16"/>
        </w:rPr>
        <w:t xml:space="preserve"> </w:t>
      </w:r>
      <w:r w:rsidRPr="008232AD">
        <w:rPr>
          <w:rFonts w:eastAsia="Myriad Pro" w:cs="Myriad Pro"/>
          <w:sz w:val="16"/>
          <w:szCs w:val="16"/>
        </w:rPr>
        <w:t>müssen</w:t>
      </w:r>
      <w:r w:rsidRPr="008232AD">
        <w:rPr>
          <w:rFonts w:eastAsia="Myriad Pro" w:cs="Myriad Pro"/>
          <w:spacing w:val="7"/>
          <w:sz w:val="16"/>
          <w:szCs w:val="16"/>
        </w:rPr>
        <w:t xml:space="preserve"> </w:t>
      </w:r>
      <w:r w:rsidRPr="008232AD">
        <w:rPr>
          <w:rFonts w:eastAsia="Myriad Pro" w:cs="Myriad Pro"/>
          <w:sz w:val="16"/>
          <w:szCs w:val="16"/>
        </w:rPr>
        <w:t>nic</w:t>
      </w:r>
      <w:r w:rsidRPr="008232AD">
        <w:rPr>
          <w:rFonts w:eastAsia="Myriad Pro" w:cs="Myriad Pro"/>
          <w:spacing w:val="-1"/>
          <w:sz w:val="16"/>
          <w:szCs w:val="16"/>
        </w:rPr>
        <w:t>h</w:t>
      </w:r>
      <w:r w:rsidRPr="008232AD">
        <w:rPr>
          <w:rFonts w:eastAsia="Myriad Pro" w:cs="Myriad Pro"/>
          <w:sz w:val="16"/>
          <w:szCs w:val="16"/>
        </w:rPr>
        <w:t>t</w:t>
      </w:r>
      <w:r w:rsidRPr="008232AD">
        <w:rPr>
          <w:rFonts w:eastAsia="Myriad Pro" w:cs="Myriad Pro"/>
          <w:spacing w:val="7"/>
          <w:sz w:val="16"/>
          <w:szCs w:val="16"/>
        </w:rPr>
        <w:t xml:space="preserve"> </w:t>
      </w:r>
      <w:r w:rsidRPr="008232AD">
        <w:rPr>
          <w:rFonts w:eastAsia="Myriad Pro" w:cs="Myriad Pro"/>
          <w:sz w:val="16"/>
          <w:szCs w:val="16"/>
        </w:rPr>
        <w:t>mit</w:t>
      </w:r>
      <w:r w:rsidRPr="008232AD">
        <w:rPr>
          <w:rFonts w:eastAsia="Myriad Pro" w:cs="Myriad Pro"/>
          <w:spacing w:val="7"/>
          <w:sz w:val="16"/>
          <w:szCs w:val="16"/>
        </w:rPr>
        <w:t xml:space="preserve"> </w:t>
      </w:r>
      <w:r w:rsidRPr="008232AD">
        <w:rPr>
          <w:rFonts w:eastAsia="Myriad Pro" w:cs="Myriad Pro"/>
          <w:sz w:val="16"/>
          <w:szCs w:val="16"/>
        </w:rPr>
        <w:t>denen</w:t>
      </w:r>
      <w:r w:rsidRPr="008232AD">
        <w:rPr>
          <w:rFonts w:eastAsia="Myriad Pro" w:cs="Myriad Pro"/>
          <w:spacing w:val="7"/>
          <w:sz w:val="16"/>
          <w:szCs w:val="16"/>
        </w:rPr>
        <w:t xml:space="preserve"> </w:t>
      </w:r>
      <w:r w:rsidRPr="008232AD">
        <w:rPr>
          <w:rFonts w:eastAsia="Myriad Pro" w:cs="Myriad Pro"/>
          <w:sz w:val="16"/>
          <w:szCs w:val="16"/>
        </w:rPr>
        <w:t>des He</w:t>
      </w:r>
      <w:r w:rsidRPr="008232AD">
        <w:rPr>
          <w:rFonts w:eastAsia="Myriad Pro" w:cs="Myriad Pro"/>
          <w:spacing w:val="-1"/>
          <w:sz w:val="16"/>
          <w:szCs w:val="16"/>
        </w:rPr>
        <w:t>r</w:t>
      </w:r>
      <w:r w:rsidRPr="008232AD">
        <w:rPr>
          <w:rFonts w:eastAsia="Myriad Pro" w:cs="Myriad Pro"/>
          <w:sz w:val="16"/>
          <w:szCs w:val="16"/>
        </w:rPr>
        <w:t>ausgebers</w:t>
      </w:r>
      <w:r w:rsidRPr="008232AD">
        <w:rPr>
          <w:rFonts w:eastAsia="Myriad Pro" w:cs="Myriad Pro"/>
          <w:spacing w:val="7"/>
          <w:sz w:val="16"/>
          <w:szCs w:val="16"/>
        </w:rPr>
        <w:t xml:space="preserve"> </w:t>
      </w:r>
      <w:r w:rsidRPr="008232AD">
        <w:rPr>
          <w:rFonts w:eastAsia="Myriad Pro" w:cs="Myriad Pro"/>
          <w:sz w:val="16"/>
          <w:szCs w:val="16"/>
        </w:rPr>
        <w:t>übe</w:t>
      </w:r>
      <w:r w:rsidRPr="008232AD">
        <w:rPr>
          <w:rFonts w:eastAsia="Myriad Pro" w:cs="Myriad Pro"/>
          <w:spacing w:val="-2"/>
          <w:sz w:val="16"/>
          <w:szCs w:val="16"/>
        </w:rPr>
        <w:t>r</w:t>
      </w:r>
      <w:r w:rsidRPr="008232AD">
        <w:rPr>
          <w:rFonts w:eastAsia="Myriad Pro" w:cs="Myriad Pro"/>
          <w:sz w:val="16"/>
          <w:szCs w:val="16"/>
        </w:rPr>
        <w:t>einstimmen.</w:t>
      </w:r>
    </w:p>
    <w:p w14:paraId="5C187E94"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8232AD">
        <w:rPr>
          <w:rFonts w:ascii="Myriad Pro Light" w:eastAsia="Myriad Pro Light" w:hAnsi="Myriad Pro Light" w:cs="Myriad Pro Light"/>
          <w:b/>
          <w:bCs/>
          <w:color w:val="336873"/>
          <w:sz w:val="16"/>
          <w:szCs w:val="16"/>
        </w:rPr>
        <w:t>Zitie</w:t>
      </w:r>
      <w:r w:rsidRPr="002B4F7A">
        <w:rPr>
          <w:rFonts w:ascii="Myriad Pro Light" w:eastAsia="Myriad Pro Light" w:hAnsi="Myriad Pro Light" w:cs="Myriad Pro Light"/>
          <w:b/>
          <w:bCs/>
          <w:color w:val="336873"/>
          <w:sz w:val="16"/>
          <w:szCs w:val="16"/>
        </w:rPr>
        <w:t>rw</w:t>
      </w:r>
      <w:r w:rsidRPr="008232AD">
        <w:rPr>
          <w:rFonts w:ascii="Myriad Pro Light" w:eastAsia="Myriad Pro Light" w:hAnsi="Myriad Pro Light" w:cs="Myriad Pro Light"/>
          <w:b/>
          <w:bCs/>
          <w:color w:val="336873"/>
          <w:sz w:val="16"/>
          <w:szCs w:val="16"/>
        </w:rPr>
        <w:t>eise</w:t>
      </w:r>
    </w:p>
    <w:p w14:paraId="32BCD28D"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1</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2</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3</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Ich</w:t>
      </w:r>
      <w:r w:rsidRPr="006E05F1">
        <w:rPr>
          <w:rFonts w:eastAsia="Myriad Pro" w:cs="Myriad Pro"/>
          <w:spacing w:val="7"/>
          <w:sz w:val="16"/>
          <w:szCs w:val="16"/>
        </w:rPr>
        <w:t xml:space="preserve"> </w:t>
      </w:r>
      <w:r w:rsidRPr="006E05F1">
        <w:rPr>
          <w:rFonts w:eastAsia="Myriad Pro" w:cs="Myriad Pro"/>
          <w:sz w:val="16"/>
          <w:szCs w:val="16"/>
        </w:rPr>
        <w:t>bin</w:t>
      </w:r>
      <w:r w:rsidRPr="006E05F1">
        <w:rPr>
          <w:rFonts w:eastAsia="Myriad Pro" w:cs="Myriad Pro"/>
          <w:spacing w:val="7"/>
          <w:sz w:val="16"/>
          <w:szCs w:val="16"/>
        </w:rPr>
        <w:t xml:space="preserve"> </w:t>
      </w:r>
      <w:r w:rsidRPr="006E05F1">
        <w:rPr>
          <w:rFonts w:eastAsia="Myriad Pro" w:cs="Myriad Pro"/>
          <w:sz w:val="16"/>
          <w:szCs w:val="16"/>
        </w:rPr>
        <w:t>der</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e</w:t>
      </w:r>
      <w:r w:rsidRPr="006E05F1">
        <w:rPr>
          <w:rFonts w:eastAsia="Myriad Pro" w:cs="Myriad Pro"/>
          <w:spacing w:val="-2"/>
          <w:sz w:val="16"/>
          <w:szCs w:val="16"/>
        </w:rPr>
        <w:t>r</w:t>
      </w:r>
      <w:r w:rsidRPr="006E05F1">
        <w:rPr>
          <w:rFonts w:eastAsia="Myriad Pro" w:cs="Myriad Pro"/>
          <w:sz w:val="16"/>
          <w:szCs w:val="16"/>
        </w:rPr>
        <w:t>öf</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n</w:t>
      </w:r>
      <w:r w:rsidRPr="006E05F1">
        <w:rPr>
          <w:rFonts w:eastAsia="Myriad Pro" w:cs="Myriad Pro"/>
          <w:sz w:val="16"/>
          <w:szCs w:val="16"/>
        </w:rPr>
        <w:t>tlichungsti</w:t>
      </w:r>
      <w:r w:rsidRPr="006E05F1">
        <w:rPr>
          <w:rFonts w:eastAsia="Myriad Pro" w:cs="Myriad Pro"/>
          <w:spacing w:val="-1"/>
          <w:sz w:val="16"/>
          <w:szCs w:val="16"/>
        </w:rPr>
        <w:t>t</w:t>
      </w:r>
      <w:r w:rsidRPr="006E05F1">
        <w:rPr>
          <w:rFonts w:eastAsia="Myriad Pro" w:cs="Myriad Pro"/>
          <w:sz w:val="16"/>
          <w:szCs w:val="16"/>
        </w:rPr>
        <w:t>el</w:t>
      </w:r>
      <w:r w:rsidRPr="006E05F1">
        <w:rPr>
          <w:rFonts w:eastAsia="Myriad Pro" w:cs="Myriad Pro"/>
          <w:spacing w:val="5"/>
          <w:sz w:val="16"/>
          <w:szCs w:val="16"/>
        </w:rPr>
        <w:t xml:space="preserve"> </w:t>
      </w:r>
      <w:r w:rsidRPr="006E05F1">
        <w:rPr>
          <w:rFonts w:eastAsia="Myriad Pro" w:cs="Myriad Pro"/>
          <w:sz w:val="16"/>
          <w:szCs w:val="16"/>
        </w:rPr>
        <w:t>wie</w:t>
      </w:r>
      <w:r w:rsidRPr="006E05F1">
        <w:rPr>
          <w:rFonts w:eastAsia="Myriad Pro" w:cs="Myriad Pro"/>
          <w:spacing w:val="7"/>
          <w:sz w:val="16"/>
          <w:szCs w:val="16"/>
        </w:rPr>
        <w:t xml:space="preserve"> </w:t>
      </w:r>
      <w:r w:rsidRPr="006E05F1">
        <w:rPr>
          <w:rFonts w:eastAsia="Myriad Pro" w:cs="Myriad Pro"/>
          <w:sz w:val="16"/>
          <w:szCs w:val="16"/>
        </w:rPr>
        <w:t>auf dem</w:t>
      </w:r>
      <w:r w:rsidRPr="006E05F1">
        <w:rPr>
          <w:rFonts w:eastAsia="Myriad Pro" w:cs="Myriad Pro"/>
          <w:spacing w:val="7"/>
          <w:sz w:val="16"/>
          <w:szCs w:val="16"/>
        </w:rPr>
        <w:t xml:space="preserve"> </w:t>
      </w:r>
      <w:r w:rsidRPr="006E05F1">
        <w:rPr>
          <w:rFonts w:eastAsia="Myriad Pro" w:cs="Myriad Pro"/>
          <w:spacing w:val="-2"/>
          <w:sz w:val="16"/>
          <w:szCs w:val="16"/>
        </w:rPr>
        <w:t>C</w:t>
      </w:r>
      <w:r w:rsidRPr="006E05F1">
        <w:rPr>
          <w:rFonts w:eastAsia="Myriad Pro" w:cs="Myriad Pro"/>
          <w:spacing w:val="-1"/>
          <w:sz w:val="16"/>
          <w:szCs w:val="16"/>
        </w:rPr>
        <w:t>o</w:t>
      </w:r>
      <w:r w:rsidRPr="006E05F1">
        <w:rPr>
          <w:rFonts w:eastAsia="Myriad Pro" w:cs="Myriad Pro"/>
          <w:spacing w:val="-2"/>
          <w:sz w:val="16"/>
          <w:szCs w:val="16"/>
        </w:rPr>
        <w:t>v</w:t>
      </w:r>
      <w:r w:rsidRPr="006E05F1">
        <w:rPr>
          <w:rFonts w:eastAsia="Myriad Pro" w:cs="Myriad Pro"/>
          <w:sz w:val="16"/>
          <w:szCs w:val="16"/>
        </w:rPr>
        <w:t>er</w:t>
      </w:r>
      <w:r w:rsidRPr="006E05F1">
        <w:rPr>
          <w:rFonts w:eastAsia="Myriad Pro" w:cs="Myriad Pro"/>
          <w:spacing w:val="7"/>
          <w:sz w:val="16"/>
          <w:szCs w:val="16"/>
        </w:rPr>
        <w:t xml:space="preserve"> </w:t>
      </w:r>
      <w:r w:rsidRPr="006E05F1">
        <w:rPr>
          <w:rFonts w:eastAsia="Myriad Pro" w:cs="Myriad Pro"/>
          <w:sz w:val="16"/>
          <w:szCs w:val="16"/>
        </w:rPr>
        <w:t>angegeben.</w:t>
      </w:r>
      <w:r w:rsidRPr="006E05F1">
        <w:rPr>
          <w:rFonts w:eastAsia="Myriad Pro" w:cs="Myriad Pro"/>
          <w:spacing w:val="7"/>
          <w:sz w:val="16"/>
          <w:szCs w:val="16"/>
        </w:rPr>
        <w:t xml:space="preserve"> </w:t>
      </w:r>
      <w:r w:rsidRPr="006E05F1">
        <w:rPr>
          <w:rFonts w:eastAsia="Myriad Pro" w:cs="Myriad Pro"/>
          <w:sz w:val="16"/>
          <w:szCs w:val="16"/>
        </w:rPr>
        <w:t>BBSR</w:t>
      </w:r>
      <w:r w:rsidRPr="006E05F1">
        <w:rPr>
          <w:rFonts w:eastAsia="Myriad Pro" w:cs="Myriad Pro"/>
          <w:spacing w:val="2"/>
          <w:sz w:val="16"/>
          <w:szCs w:val="16"/>
        </w:rPr>
        <w:t>-</w:t>
      </w:r>
      <w:r w:rsidRPr="006E05F1">
        <w:rPr>
          <w:rFonts w:eastAsia="Myriad Pro" w:cs="Myriad Pro"/>
          <w:sz w:val="16"/>
          <w:szCs w:val="16"/>
        </w:rPr>
        <w:t>Onlin</w:t>
      </w:r>
      <w:r w:rsidRPr="006E05F1">
        <w:rPr>
          <w:rFonts w:eastAsia="Myriad Pro" w:cs="Myriad Pro"/>
          <w:spacing w:val="4"/>
          <w:sz w:val="16"/>
          <w:szCs w:val="16"/>
        </w:rPr>
        <w:t>e</w:t>
      </w:r>
      <w:r w:rsidRPr="006E05F1">
        <w:rPr>
          <w:rFonts w:eastAsia="Myriad Pro" w:cs="Myriad Pro"/>
          <w:sz w:val="16"/>
          <w:szCs w:val="16"/>
        </w:rPr>
        <w:t>-</w:t>
      </w:r>
      <w:r w:rsidRPr="006E05F1">
        <w:rPr>
          <w:rFonts w:eastAsia="Myriad Pro" w:cs="Myriad Pro"/>
          <w:spacing w:val="-2"/>
          <w:sz w:val="16"/>
          <w:szCs w:val="16"/>
        </w:rPr>
        <w:t>P</w:t>
      </w:r>
      <w:r w:rsidRPr="006E05F1">
        <w:rPr>
          <w:rFonts w:eastAsia="Myriad Pro" w:cs="Myriad Pro"/>
          <w:sz w:val="16"/>
          <w:szCs w:val="16"/>
        </w:rPr>
        <w:t>ubli</w:t>
      </w:r>
      <w:r w:rsidRPr="006E05F1">
        <w:rPr>
          <w:rFonts w:eastAsia="Myriad Pro" w:cs="Myriad Pro"/>
          <w:spacing w:val="3"/>
          <w:sz w:val="16"/>
          <w:szCs w:val="16"/>
        </w:rPr>
        <w:t>k</w:t>
      </w:r>
      <w:r w:rsidRPr="006E05F1">
        <w:rPr>
          <w:rFonts w:eastAsia="Myriad Pro" w:cs="Myriad Pro"/>
          <w:spacing w:val="-1"/>
          <w:sz w:val="16"/>
          <w:szCs w:val="16"/>
        </w:rPr>
        <w:t>a</w:t>
      </w:r>
      <w:r w:rsidRPr="006E05F1">
        <w:rPr>
          <w:rFonts w:eastAsia="Myriad Pro" w:cs="Myriad Pro"/>
          <w:sz w:val="16"/>
          <w:szCs w:val="16"/>
        </w:rPr>
        <w:t>tion</w:t>
      </w:r>
      <w:r w:rsidRPr="006E05F1">
        <w:rPr>
          <w:rFonts w:eastAsia="Myriad Pro" w:cs="Myriad Pro"/>
          <w:spacing w:val="7"/>
          <w:sz w:val="16"/>
          <w:szCs w:val="16"/>
        </w:rPr>
        <w:t xml:space="preserve"> </w:t>
      </w:r>
      <w:r w:rsidRPr="006E05F1">
        <w:rPr>
          <w:rFonts w:eastAsia="Myriad Pro" w:cs="Myriad Pro"/>
          <w:sz w:val="16"/>
          <w:szCs w:val="16"/>
        </w:rPr>
        <w:t>X/202X,</w:t>
      </w:r>
      <w:r w:rsidRPr="006E05F1">
        <w:rPr>
          <w:rFonts w:eastAsia="Myriad Pro" w:cs="Myriad Pro"/>
          <w:spacing w:val="7"/>
          <w:sz w:val="16"/>
          <w:szCs w:val="16"/>
        </w:rPr>
        <w:t xml:space="preserve"> </w:t>
      </w:r>
      <w:r w:rsidRPr="006E05F1">
        <w:rPr>
          <w:rFonts w:eastAsia="Myriad Pro" w:cs="Myriad Pro"/>
          <w:spacing w:val="1"/>
          <w:sz w:val="16"/>
          <w:szCs w:val="16"/>
        </w:rPr>
        <w:t>B</w:t>
      </w:r>
      <w:r w:rsidRPr="006E05F1">
        <w:rPr>
          <w:rFonts w:eastAsia="Myriad Pro" w:cs="Myriad Pro"/>
          <w:sz w:val="16"/>
          <w:szCs w:val="16"/>
        </w:rPr>
        <w:t>onn,</w:t>
      </w:r>
      <w:r w:rsidRPr="006E05F1">
        <w:rPr>
          <w:rFonts w:eastAsia="Myriad Pro" w:cs="Myriad Pro"/>
          <w:spacing w:val="7"/>
          <w:sz w:val="16"/>
          <w:szCs w:val="16"/>
        </w:rPr>
        <w:t xml:space="preserve"> </w:t>
      </w:r>
      <w:r w:rsidRPr="006E05F1">
        <w:rPr>
          <w:rFonts w:eastAsia="Myriad Pro" w:cs="Myriad Pro"/>
          <w:spacing w:val="1"/>
          <w:sz w:val="16"/>
          <w:szCs w:val="16"/>
        </w:rPr>
        <w:t>M</w:t>
      </w:r>
      <w:r w:rsidRPr="006E05F1">
        <w:rPr>
          <w:rFonts w:eastAsia="Myriad Pro" w:cs="Myriad Pro"/>
          <w:sz w:val="16"/>
          <w:szCs w:val="16"/>
        </w:rPr>
        <w:t>on</w:t>
      </w:r>
      <w:r w:rsidRPr="006E05F1">
        <w:rPr>
          <w:rFonts w:eastAsia="Myriad Pro" w:cs="Myriad Pro"/>
          <w:spacing w:val="-1"/>
          <w:sz w:val="16"/>
          <w:szCs w:val="16"/>
        </w:rPr>
        <w:t>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Jah</w:t>
      </w:r>
      <w:r w:rsidRPr="006E05F1">
        <w:rPr>
          <w:rFonts w:eastAsia="Myriad Pro" w:cs="Myriad Pro"/>
          <w:spacing w:val="-8"/>
          <w:sz w:val="16"/>
          <w:szCs w:val="16"/>
        </w:rPr>
        <w:t>r</w:t>
      </w:r>
      <w:r w:rsidRPr="006E05F1">
        <w:rPr>
          <w:rFonts w:eastAsia="Myriad Pro" w:cs="Myriad Pro"/>
          <w:sz w:val="16"/>
          <w:szCs w:val="16"/>
        </w:rPr>
        <w:t>.</w:t>
      </w:r>
    </w:p>
    <w:p w14:paraId="08BE59A3" w14:textId="77777777" w:rsidR="00E61A83" w:rsidRDefault="006E05F1" w:rsidP="00A91F82">
      <w:pPr>
        <w:tabs>
          <w:tab w:val="left" w:pos="8108"/>
        </w:tabs>
        <w:spacing w:before="240" w:line="240" w:lineRule="atLeast"/>
        <w:rPr>
          <w:rFonts w:eastAsia="Myriad Pro" w:cs="Myriad Pro"/>
          <w:spacing w:val="8"/>
          <w:szCs w:val="20"/>
        </w:rPr>
        <w:sectPr w:rsidR="00E61A83" w:rsidSect="00E61A83">
          <w:pgSz w:w="11906" w:h="16838"/>
          <w:pgMar w:top="1701" w:right="1418" w:bottom="1701" w:left="1418" w:header="720" w:footer="709" w:gutter="0"/>
          <w:cols w:space="708"/>
          <w:vAlign w:val="bottom"/>
          <w:titlePg/>
          <w:docGrid w:linePitch="360"/>
        </w:sectPr>
      </w:pPr>
      <w:r w:rsidRPr="00FF1FE5">
        <w:rPr>
          <w:rFonts w:eastAsia="Myriad Pro" w:cs="Myriad Pro"/>
          <w:szCs w:val="20"/>
        </w:rPr>
        <w:t>ISSN</w:t>
      </w:r>
      <w:r w:rsidRPr="00FF1FE5">
        <w:rPr>
          <w:rFonts w:eastAsia="Myriad Pro" w:cs="Myriad Pro"/>
          <w:spacing w:val="8"/>
          <w:szCs w:val="20"/>
        </w:rPr>
        <w:t xml:space="preserve"> </w:t>
      </w:r>
      <w:r w:rsidRPr="00FF1FE5">
        <w:rPr>
          <w:rFonts w:eastAsia="Myriad Pro" w:cs="Myriad Pro"/>
          <w:szCs w:val="20"/>
        </w:rPr>
        <w:t>1868-0097</w:t>
      </w:r>
      <w:r w:rsidR="00FF1FE5">
        <w:rPr>
          <w:rFonts w:eastAsia="Myriad Pro" w:cs="Myriad Pro"/>
          <w:szCs w:val="20"/>
        </w:rPr>
        <w:tab/>
      </w:r>
      <w:r w:rsidRPr="00FF1FE5">
        <w:rPr>
          <w:rFonts w:eastAsia="Myriad Pro" w:cs="Myriad Pro"/>
          <w:spacing w:val="1"/>
          <w:szCs w:val="20"/>
        </w:rPr>
        <w:t>B</w:t>
      </w:r>
      <w:r w:rsidRPr="00FF1FE5">
        <w:rPr>
          <w:rFonts w:eastAsia="Myriad Pro" w:cs="Myriad Pro"/>
          <w:szCs w:val="20"/>
        </w:rPr>
        <w:t>onn</w:t>
      </w:r>
      <w:r w:rsidRPr="00FF1FE5">
        <w:rPr>
          <w:rFonts w:eastAsia="Myriad Pro" w:cs="Myriad Pro"/>
          <w:spacing w:val="8"/>
          <w:szCs w:val="20"/>
        </w:rPr>
        <w:t xml:space="preserve"> </w:t>
      </w:r>
      <w:r w:rsidR="002A7D3A">
        <w:rPr>
          <w:rFonts w:eastAsia="Myriad Pro" w:cs="Myriad Pro"/>
          <w:spacing w:val="8"/>
          <w:szCs w:val="20"/>
        </w:rPr>
        <w:t>Jahr</w:t>
      </w:r>
    </w:p>
    <w:sdt>
      <w:sdtPr>
        <w:rPr>
          <w:rFonts w:eastAsiaTheme="minorHAnsi" w:cstheme="minorBidi"/>
          <w:b/>
          <w:color w:val="auto"/>
          <w:sz w:val="20"/>
          <w:szCs w:val="22"/>
          <w:lang w:eastAsia="en-US"/>
        </w:rPr>
        <w:id w:val="-1353568845"/>
        <w:docPartObj>
          <w:docPartGallery w:val="Table of Contents"/>
          <w:docPartUnique/>
        </w:docPartObj>
      </w:sdtPr>
      <w:sdtEndPr>
        <w:rPr>
          <w:b w:val="0"/>
          <w:bCs/>
        </w:rPr>
      </w:sdtEndPr>
      <w:sdtContent>
        <w:p w14:paraId="6B641639" w14:textId="68F94AD6" w:rsidR="005C71CA" w:rsidRPr="00CB2C35" w:rsidRDefault="005C71CA" w:rsidP="002F79BC">
          <w:pPr>
            <w:pStyle w:val="Inhaltsverzeichnisberschrift"/>
            <w:spacing w:after="360"/>
            <w:rPr>
              <w:rFonts w:ascii="Minion Pro SmBd" w:hAnsi="Minion Pro SmBd"/>
            </w:rPr>
          </w:pPr>
          <w:r w:rsidRPr="00CB2C35">
            <w:rPr>
              <w:rFonts w:ascii="Minion Pro SmBd" w:hAnsi="Minion Pro SmBd"/>
            </w:rPr>
            <w:t>Inhaltsverzeichnis</w:t>
          </w:r>
        </w:p>
        <w:p w14:paraId="194D46AE" w14:textId="54FC819C" w:rsidR="00775F15" w:rsidRDefault="00775F15">
          <w:pPr>
            <w:pStyle w:val="Verzeichnis1"/>
            <w:rPr>
              <w:rFonts w:asciiTheme="minorHAnsi" w:eastAsiaTheme="minorEastAsia" w:hAnsiTheme="minorHAnsi" w:cstheme="minorBidi"/>
              <w:b w:val="0"/>
              <w:noProof/>
              <w:szCs w:val="22"/>
            </w:rPr>
          </w:pPr>
          <w:r>
            <w:rPr>
              <w:bCs/>
            </w:rPr>
            <w:fldChar w:fldCharType="begin"/>
          </w:r>
          <w:r>
            <w:rPr>
              <w:bCs/>
            </w:rPr>
            <w:instrText xml:space="preserve"> TOC \h \z \t "Überschrift 1;2;Überschrift 2;3;Überschrift;1" </w:instrText>
          </w:r>
          <w:r>
            <w:rPr>
              <w:bCs/>
            </w:rPr>
            <w:fldChar w:fldCharType="separate"/>
          </w:r>
          <w:hyperlink w:anchor="_Toc72476878" w:history="1">
            <w:r w:rsidRPr="00116765">
              <w:rPr>
                <w:rStyle w:val="Hyperlink"/>
                <w:noProof/>
              </w:rPr>
              <w:t>Kurzfassung</w:t>
            </w:r>
            <w:r>
              <w:rPr>
                <w:noProof/>
                <w:webHidden/>
              </w:rPr>
              <w:tab/>
            </w:r>
            <w:r>
              <w:rPr>
                <w:noProof/>
                <w:webHidden/>
              </w:rPr>
              <w:fldChar w:fldCharType="begin"/>
            </w:r>
            <w:r>
              <w:rPr>
                <w:noProof/>
                <w:webHidden/>
              </w:rPr>
              <w:instrText xml:space="preserve"> PAGEREF _Toc72476878 \h </w:instrText>
            </w:r>
            <w:r>
              <w:rPr>
                <w:noProof/>
                <w:webHidden/>
              </w:rPr>
            </w:r>
            <w:r>
              <w:rPr>
                <w:noProof/>
                <w:webHidden/>
              </w:rPr>
              <w:fldChar w:fldCharType="separate"/>
            </w:r>
            <w:r>
              <w:rPr>
                <w:noProof/>
                <w:webHidden/>
              </w:rPr>
              <w:t>5</w:t>
            </w:r>
            <w:r>
              <w:rPr>
                <w:noProof/>
                <w:webHidden/>
              </w:rPr>
              <w:fldChar w:fldCharType="end"/>
            </w:r>
          </w:hyperlink>
        </w:p>
        <w:p w14:paraId="449D5176" w14:textId="47E853BF" w:rsidR="00775F15" w:rsidRDefault="005F5F98">
          <w:pPr>
            <w:pStyle w:val="Verzeichnis1"/>
            <w:rPr>
              <w:rFonts w:asciiTheme="minorHAnsi" w:eastAsiaTheme="minorEastAsia" w:hAnsiTheme="minorHAnsi" w:cstheme="minorBidi"/>
              <w:b w:val="0"/>
              <w:noProof/>
              <w:szCs w:val="22"/>
            </w:rPr>
          </w:pPr>
          <w:hyperlink w:anchor="_Toc72476879" w:history="1">
            <w:r w:rsidR="00775F15" w:rsidRPr="00116765">
              <w:rPr>
                <w:rStyle w:val="Hyperlink"/>
                <w:noProof/>
                <w:lang w:val="en-US"/>
              </w:rPr>
              <w:t>Abstract in English</w:t>
            </w:r>
            <w:r w:rsidR="00775F15">
              <w:rPr>
                <w:noProof/>
                <w:webHidden/>
              </w:rPr>
              <w:tab/>
            </w:r>
            <w:r w:rsidR="00775F15">
              <w:rPr>
                <w:noProof/>
                <w:webHidden/>
              </w:rPr>
              <w:fldChar w:fldCharType="begin"/>
            </w:r>
            <w:r w:rsidR="00775F15">
              <w:rPr>
                <w:noProof/>
                <w:webHidden/>
              </w:rPr>
              <w:instrText xml:space="preserve"> PAGEREF _Toc72476879 \h </w:instrText>
            </w:r>
            <w:r w:rsidR="00775F15">
              <w:rPr>
                <w:noProof/>
                <w:webHidden/>
              </w:rPr>
            </w:r>
            <w:r w:rsidR="00775F15">
              <w:rPr>
                <w:noProof/>
                <w:webHidden/>
              </w:rPr>
              <w:fldChar w:fldCharType="separate"/>
            </w:r>
            <w:r w:rsidR="00775F15">
              <w:rPr>
                <w:noProof/>
                <w:webHidden/>
              </w:rPr>
              <w:t>6</w:t>
            </w:r>
            <w:r w:rsidR="00775F15">
              <w:rPr>
                <w:noProof/>
                <w:webHidden/>
              </w:rPr>
              <w:fldChar w:fldCharType="end"/>
            </w:r>
          </w:hyperlink>
        </w:p>
        <w:p w14:paraId="624AE3F2" w14:textId="00749C44" w:rsidR="00775F15" w:rsidRDefault="005F5F98">
          <w:pPr>
            <w:pStyle w:val="Verzeichnis2"/>
            <w:rPr>
              <w:rFonts w:asciiTheme="minorHAnsi" w:eastAsiaTheme="minorEastAsia" w:hAnsiTheme="minorHAnsi" w:cstheme="minorBidi"/>
              <w:b w:val="0"/>
              <w:noProof/>
              <w:szCs w:val="22"/>
            </w:rPr>
          </w:pPr>
          <w:hyperlink w:anchor="_Toc72476880" w:history="1">
            <w:r w:rsidR="00775F15" w:rsidRPr="00116765">
              <w:rPr>
                <w:rStyle w:val="Hyperlink"/>
                <w:noProof/>
              </w:rPr>
              <w:t>Einführung [-Was]</w:t>
            </w:r>
            <w:r w:rsidR="00775F15">
              <w:rPr>
                <w:noProof/>
                <w:webHidden/>
              </w:rPr>
              <w:tab/>
            </w:r>
            <w:r w:rsidR="00775F15">
              <w:rPr>
                <w:noProof/>
                <w:webHidden/>
              </w:rPr>
              <w:fldChar w:fldCharType="begin"/>
            </w:r>
            <w:r w:rsidR="00775F15">
              <w:rPr>
                <w:noProof/>
                <w:webHidden/>
              </w:rPr>
              <w:instrText xml:space="preserve"> PAGEREF _Toc72476880 \h </w:instrText>
            </w:r>
            <w:r w:rsidR="00775F15">
              <w:rPr>
                <w:noProof/>
                <w:webHidden/>
              </w:rPr>
            </w:r>
            <w:r w:rsidR="00775F15">
              <w:rPr>
                <w:noProof/>
                <w:webHidden/>
              </w:rPr>
              <w:fldChar w:fldCharType="separate"/>
            </w:r>
            <w:r w:rsidR="00775F15">
              <w:rPr>
                <w:noProof/>
                <w:webHidden/>
              </w:rPr>
              <w:t>7</w:t>
            </w:r>
            <w:r w:rsidR="00775F15">
              <w:rPr>
                <w:noProof/>
                <w:webHidden/>
              </w:rPr>
              <w:fldChar w:fldCharType="end"/>
            </w:r>
          </w:hyperlink>
        </w:p>
        <w:p w14:paraId="6E17B113" w14:textId="06FE51BF" w:rsidR="00775F15" w:rsidRDefault="005F5F98">
          <w:pPr>
            <w:pStyle w:val="Verzeichnis3"/>
            <w:tabs>
              <w:tab w:val="right" w:pos="9060"/>
            </w:tabs>
            <w:rPr>
              <w:rFonts w:asciiTheme="minorHAnsi" w:eastAsiaTheme="minorEastAsia" w:hAnsiTheme="minorHAnsi"/>
              <w:noProof/>
              <w:sz w:val="22"/>
              <w:lang w:eastAsia="de-DE"/>
            </w:rPr>
          </w:pPr>
          <w:hyperlink w:anchor="_Toc72476881" w:history="1">
            <w:r w:rsidR="00775F15" w:rsidRPr="00116765">
              <w:rPr>
                <w:rStyle w:val="Hyperlink"/>
                <w:noProof/>
                <w:lang w:val="en-US"/>
              </w:rPr>
              <w:t>Themenfeld</w:t>
            </w:r>
            <w:r w:rsidR="00775F15">
              <w:rPr>
                <w:noProof/>
                <w:webHidden/>
              </w:rPr>
              <w:tab/>
            </w:r>
            <w:r w:rsidR="00775F15">
              <w:rPr>
                <w:noProof/>
                <w:webHidden/>
              </w:rPr>
              <w:fldChar w:fldCharType="begin"/>
            </w:r>
            <w:r w:rsidR="00775F15">
              <w:rPr>
                <w:noProof/>
                <w:webHidden/>
              </w:rPr>
              <w:instrText xml:space="preserve"> PAGEREF _Toc72476881 \h </w:instrText>
            </w:r>
            <w:r w:rsidR="00775F15">
              <w:rPr>
                <w:noProof/>
                <w:webHidden/>
              </w:rPr>
            </w:r>
            <w:r w:rsidR="00775F15">
              <w:rPr>
                <w:noProof/>
                <w:webHidden/>
              </w:rPr>
              <w:fldChar w:fldCharType="separate"/>
            </w:r>
            <w:r w:rsidR="00775F15">
              <w:rPr>
                <w:noProof/>
                <w:webHidden/>
              </w:rPr>
              <w:t>7</w:t>
            </w:r>
            <w:r w:rsidR="00775F15">
              <w:rPr>
                <w:noProof/>
                <w:webHidden/>
              </w:rPr>
              <w:fldChar w:fldCharType="end"/>
            </w:r>
          </w:hyperlink>
        </w:p>
        <w:p w14:paraId="1DF110E7" w14:textId="54F83A99" w:rsidR="00775F15" w:rsidRDefault="005F5F98">
          <w:pPr>
            <w:pStyle w:val="Verzeichnis3"/>
            <w:tabs>
              <w:tab w:val="right" w:pos="9060"/>
            </w:tabs>
            <w:rPr>
              <w:rFonts w:asciiTheme="minorHAnsi" w:eastAsiaTheme="minorEastAsia" w:hAnsiTheme="minorHAnsi"/>
              <w:noProof/>
              <w:sz w:val="22"/>
              <w:lang w:eastAsia="de-DE"/>
            </w:rPr>
          </w:pPr>
          <w:hyperlink w:anchor="_Toc72476882" w:history="1">
            <w:r w:rsidR="00775F15" w:rsidRPr="00116765">
              <w:rPr>
                <w:rStyle w:val="Hyperlink"/>
                <w:noProof/>
                <w:lang w:val="en-US"/>
              </w:rPr>
              <w:t>Untersuchungsgegenstand</w:t>
            </w:r>
            <w:r w:rsidR="00775F15">
              <w:rPr>
                <w:noProof/>
                <w:webHidden/>
              </w:rPr>
              <w:tab/>
            </w:r>
            <w:r w:rsidR="00775F15">
              <w:rPr>
                <w:noProof/>
                <w:webHidden/>
              </w:rPr>
              <w:fldChar w:fldCharType="begin"/>
            </w:r>
            <w:r w:rsidR="00775F15">
              <w:rPr>
                <w:noProof/>
                <w:webHidden/>
              </w:rPr>
              <w:instrText xml:space="preserve"> PAGEREF _Toc72476882 \h </w:instrText>
            </w:r>
            <w:r w:rsidR="00775F15">
              <w:rPr>
                <w:noProof/>
                <w:webHidden/>
              </w:rPr>
            </w:r>
            <w:r w:rsidR="00775F15">
              <w:rPr>
                <w:noProof/>
                <w:webHidden/>
              </w:rPr>
              <w:fldChar w:fldCharType="separate"/>
            </w:r>
            <w:r w:rsidR="00775F15">
              <w:rPr>
                <w:noProof/>
                <w:webHidden/>
              </w:rPr>
              <w:t>8</w:t>
            </w:r>
            <w:r w:rsidR="00775F15">
              <w:rPr>
                <w:noProof/>
                <w:webHidden/>
              </w:rPr>
              <w:fldChar w:fldCharType="end"/>
            </w:r>
          </w:hyperlink>
        </w:p>
        <w:p w14:paraId="44223014" w14:textId="515F6D90" w:rsidR="00775F15" w:rsidRDefault="005F5F98">
          <w:pPr>
            <w:pStyle w:val="Verzeichnis2"/>
            <w:rPr>
              <w:rFonts w:asciiTheme="minorHAnsi" w:eastAsiaTheme="minorEastAsia" w:hAnsiTheme="minorHAnsi" w:cstheme="minorBidi"/>
              <w:b w:val="0"/>
              <w:noProof/>
              <w:szCs w:val="22"/>
            </w:rPr>
          </w:pPr>
          <w:hyperlink w:anchor="_Toc72476883" w:history="1">
            <w:r w:rsidR="00775F15" w:rsidRPr="00116765">
              <w:rPr>
                <w:rStyle w:val="Hyperlink"/>
                <w:noProof/>
                <w:lang w:val="en-US"/>
              </w:rPr>
              <w:t>Problemstellung [-Warum]</w:t>
            </w:r>
            <w:r w:rsidR="00775F15">
              <w:rPr>
                <w:noProof/>
                <w:webHidden/>
              </w:rPr>
              <w:tab/>
            </w:r>
            <w:r w:rsidR="00775F15">
              <w:rPr>
                <w:noProof/>
                <w:webHidden/>
              </w:rPr>
              <w:fldChar w:fldCharType="begin"/>
            </w:r>
            <w:r w:rsidR="00775F15">
              <w:rPr>
                <w:noProof/>
                <w:webHidden/>
              </w:rPr>
              <w:instrText xml:space="preserve"> PAGEREF _Toc72476883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6E9B5803" w14:textId="3C093404" w:rsidR="00775F15" w:rsidRDefault="005F5F98">
          <w:pPr>
            <w:pStyle w:val="Verzeichnis3"/>
            <w:tabs>
              <w:tab w:val="right" w:pos="9060"/>
            </w:tabs>
            <w:rPr>
              <w:rFonts w:asciiTheme="minorHAnsi" w:eastAsiaTheme="minorEastAsia" w:hAnsiTheme="minorHAnsi"/>
              <w:noProof/>
              <w:sz w:val="22"/>
              <w:lang w:eastAsia="de-DE"/>
            </w:rPr>
          </w:pPr>
          <w:hyperlink w:anchor="_Toc72476884" w:history="1">
            <w:r w:rsidR="00775F15" w:rsidRPr="00116765">
              <w:rPr>
                <w:rStyle w:val="Hyperlink"/>
                <w:noProof/>
                <w:lang w:val="en-US"/>
              </w:rPr>
              <w:t>Stand der Forschung/Baupraxis</w:t>
            </w:r>
            <w:r w:rsidR="00775F15">
              <w:rPr>
                <w:noProof/>
                <w:webHidden/>
              </w:rPr>
              <w:tab/>
            </w:r>
            <w:r w:rsidR="00775F15">
              <w:rPr>
                <w:noProof/>
                <w:webHidden/>
              </w:rPr>
              <w:fldChar w:fldCharType="begin"/>
            </w:r>
            <w:r w:rsidR="00775F15">
              <w:rPr>
                <w:noProof/>
                <w:webHidden/>
              </w:rPr>
              <w:instrText xml:space="preserve"> PAGEREF _Toc72476884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588C68BE" w14:textId="234C2C9F" w:rsidR="00775F15" w:rsidRDefault="005F5F98">
          <w:pPr>
            <w:pStyle w:val="Verzeichnis3"/>
            <w:tabs>
              <w:tab w:val="right" w:pos="9060"/>
            </w:tabs>
            <w:rPr>
              <w:rFonts w:asciiTheme="minorHAnsi" w:eastAsiaTheme="minorEastAsia" w:hAnsiTheme="minorHAnsi"/>
              <w:noProof/>
              <w:sz w:val="22"/>
              <w:lang w:eastAsia="de-DE"/>
            </w:rPr>
          </w:pPr>
          <w:hyperlink w:anchor="_Toc72476885" w:history="1">
            <w:r w:rsidR="00775F15" w:rsidRPr="00116765">
              <w:rPr>
                <w:rStyle w:val="Hyperlink"/>
                <w:noProof/>
              </w:rPr>
              <w:t>(daraus folgend) Forschungslücke/Entwicklungsbedarf</w:t>
            </w:r>
            <w:r w:rsidR="00775F15">
              <w:rPr>
                <w:noProof/>
                <w:webHidden/>
              </w:rPr>
              <w:tab/>
            </w:r>
            <w:r w:rsidR="00775F15">
              <w:rPr>
                <w:noProof/>
                <w:webHidden/>
              </w:rPr>
              <w:fldChar w:fldCharType="begin"/>
            </w:r>
            <w:r w:rsidR="00775F15">
              <w:rPr>
                <w:noProof/>
                <w:webHidden/>
              </w:rPr>
              <w:instrText xml:space="preserve"> PAGEREF _Toc72476885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1D9B3264" w14:textId="2CA8045E" w:rsidR="00775F15" w:rsidRDefault="005F5F98">
          <w:pPr>
            <w:pStyle w:val="Verzeichnis2"/>
            <w:rPr>
              <w:rFonts w:asciiTheme="minorHAnsi" w:eastAsiaTheme="minorEastAsia" w:hAnsiTheme="minorHAnsi" w:cstheme="minorBidi"/>
              <w:b w:val="0"/>
              <w:noProof/>
              <w:szCs w:val="22"/>
            </w:rPr>
          </w:pPr>
          <w:hyperlink w:anchor="_Toc72476886" w:history="1">
            <w:r w:rsidR="00775F15" w:rsidRPr="00116765">
              <w:rPr>
                <w:rStyle w:val="Hyperlink"/>
                <w:noProof/>
              </w:rPr>
              <w:t>Zielstellung [-Wofür]</w:t>
            </w:r>
            <w:r w:rsidR="00775F15">
              <w:rPr>
                <w:noProof/>
                <w:webHidden/>
              </w:rPr>
              <w:tab/>
            </w:r>
            <w:r w:rsidR="00775F15">
              <w:rPr>
                <w:noProof/>
                <w:webHidden/>
              </w:rPr>
              <w:fldChar w:fldCharType="begin"/>
            </w:r>
            <w:r w:rsidR="00775F15">
              <w:rPr>
                <w:noProof/>
                <w:webHidden/>
              </w:rPr>
              <w:instrText xml:space="preserve"> PAGEREF _Toc72476886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65E8F959" w14:textId="06C137E7" w:rsidR="00775F15" w:rsidRDefault="005F5F98">
          <w:pPr>
            <w:pStyle w:val="Verzeichnis3"/>
            <w:tabs>
              <w:tab w:val="right" w:pos="9060"/>
            </w:tabs>
            <w:rPr>
              <w:rFonts w:asciiTheme="minorHAnsi" w:eastAsiaTheme="minorEastAsia" w:hAnsiTheme="minorHAnsi"/>
              <w:noProof/>
              <w:sz w:val="22"/>
              <w:lang w:eastAsia="de-DE"/>
            </w:rPr>
          </w:pPr>
          <w:hyperlink w:anchor="_Toc72476887" w:history="1">
            <w:r w:rsidR="00775F15" w:rsidRPr="00116765">
              <w:rPr>
                <w:rStyle w:val="Hyperlink"/>
                <w:noProof/>
              </w:rPr>
              <w:t>Konkrete Projektziele</w:t>
            </w:r>
            <w:r w:rsidR="00775F15">
              <w:rPr>
                <w:noProof/>
                <w:webHidden/>
              </w:rPr>
              <w:tab/>
            </w:r>
            <w:r w:rsidR="00775F15">
              <w:rPr>
                <w:noProof/>
                <w:webHidden/>
              </w:rPr>
              <w:fldChar w:fldCharType="begin"/>
            </w:r>
            <w:r w:rsidR="00775F15">
              <w:rPr>
                <w:noProof/>
                <w:webHidden/>
              </w:rPr>
              <w:instrText xml:space="preserve"> PAGEREF _Toc72476887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35B2AF10" w14:textId="03C312DF" w:rsidR="00775F15" w:rsidRDefault="005F5F98">
          <w:pPr>
            <w:pStyle w:val="Verzeichnis3"/>
            <w:tabs>
              <w:tab w:val="right" w:pos="9060"/>
            </w:tabs>
            <w:rPr>
              <w:rFonts w:asciiTheme="minorHAnsi" w:eastAsiaTheme="minorEastAsia" w:hAnsiTheme="minorHAnsi"/>
              <w:noProof/>
              <w:sz w:val="22"/>
              <w:lang w:eastAsia="de-DE"/>
            </w:rPr>
          </w:pPr>
          <w:hyperlink w:anchor="_Toc72476888" w:history="1">
            <w:r w:rsidR="00775F15" w:rsidRPr="00116765">
              <w:rPr>
                <w:rStyle w:val="Hyperlink"/>
                <w:noProof/>
              </w:rPr>
              <w:t>Übergeordnete Ziele und der Beitrag des Projekts dazu</w:t>
            </w:r>
            <w:r w:rsidR="00775F15">
              <w:rPr>
                <w:noProof/>
                <w:webHidden/>
              </w:rPr>
              <w:tab/>
            </w:r>
            <w:r w:rsidR="00775F15">
              <w:rPr>
                <w:noProof/>
                <w:webHidden/>
              </w:rPr>
              <w:fldChar w:fldCharType="begin"/>
            </w:r>
            <w:r w:rsidR="00775F15">
              <w:rPr>
                <w:noProof/>
                <w:webHidden/>
              </w:rPr>
              <w:instrText xml:space="preserve"> PAGEREF _Toc72476888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22F2C996" w14:textId="4FB87E4A" w:rsidR="00775F15" w:rsidRDefault="005F5F98">
          <w:pPr>
            <w:pStyle w:val="Verzeichnis2"/>
            <w:rPr>
              <w:rFonts w:asciiTheme="minorHAnsi" w:eastAsiaTheme="minorEastAsia" w:hAnsiTheme="minorHAnsi" w:cstheme="minorBidi"/>
              <w:b w:val="0"/>
              <w:noProof/>
              <w:szCs w:val="22"/>
            </w:rPr>
          </w:pPr>
          <w:hyperlink w:anchor="_Toc72476889" w:history="1">
            <w:r w:rsidR="00775F15" w:rsidRPr="00116765">
              <w:rPr>
                <w:rStyle w:val="Hyperlink"/>
                <w:noProof/>
                <w:lang w:val="en-US"/>
              </w:rPr>
              <w:t>Forschungsdesign [-Wie]</w:t>
            </w:r>
            <w:r w:rsidR="00775F15">
              <w:rPr>
                <w:noProof/>
                <w:webHidden/>
              </w:rPr>
              <w:tab/>
            </w:r>
            <w:r w:rsidR="00775F15">
              <w:rPr>
                <w:noProof/>
                <w:webHidden/>
              </w:rPr>
              <w:fldChar w:fldCharType="begin"/>
            </w:r>
            <w:r w:rsidR="00775F15">
              <w:rPr>
                <w:noProof/>
                <w:webHidden/>
              </w:rPr>
              <w:instrText xml:space="preserve"> PAGEREF _Toc72476889 \h </w:instrText>
            </w:r>
            <w:r w:rsidR="00775F15">
              <w:rPr>
                <w:noProof/>
                <w:webHidden/>
              </w:rPr>
            </w:r>
            <w:r w:rsidR="00775F15">
              <w:rPr>
                <w:noProof/>
                <w:webHidden/>
              </w:rPr>
              <w:fldChar w:fldCharType="separate"/>
            </w:r>
            <w:r w:rsidR="00775F15">
              <w:rPr>
                <w:noProof/>
                <w:webHidden/>
              </w:rPr>
              <w:t>11</w:t>
            </w:r>
            <w:r w:rsidR="00775F15">
              <w:rPr>
                <w:noProof/>
                <w:webHidden/>
              </w:rPr>
              <w:fldChar w:fldCharType="end"/>
            </w:r>
          </w:hyperlink>
        </w:p>
        <w:p w14:paraId="572C51FD" w14:textId="0D3951A0" w:rsidR="00775F15" w:rsidRDefault="005F5F98">
          <w:pPr>
            <w:pStyle w:val="Verzeichnis3"/>
            <w:tabs>
              <w:tab w:val="right" w:pos="9060"/>
            </w:tabs>
            <w:rPr>
              <w:rFonts w:asciiTheme="minorHAnsi" w:eastAsiaTheme="minorEastAsia" w:hAnsiTheme="minorHAnsi"/>
              <w:noProof/>
              <w:sz w:val="22"/>
              <w:lang w:eastAsia="de-DE"/>
            </w:rPr>
          </w:pPr>
          <w:hyperlink w:anchor="_Toc72476890" w:history="1">
            <w:r w:rsidR="00775F15" w:rsidRPr="00116765">
              <w:rPr>
                <w:rStyle w:val="Hyperlink"/>
                <w:noProof/>
                <w:lang w:val="en-US"/>
              </w:rPr>
              <w:t>Arbeitshypothesen</w:t>
            </w:r>
            <w:r w:rsidR="00775F15">
              <w:rPr>
                <w:noProof/>
                <w:webHidden/>
              </w:rPr>
              <w:tab/>
            </w:r>
            <w:r w:rsidR="00775F15">
              <w:rPr>
                <w:noProof/>
                <w:webHidden/>
              </w:rPr>
              <w:fldChar w:fldCharType="begin"/>
            </w:r>
            <w:r w:rsidR="00775F15">
              <w:rPr>
                <w:noProof/>
                <w:webHidden/>
              </w:rPr>
              <w:instrText xml:space="preserve"> PAGEREF _Toc72476890 \h </w:instrText>
            </w:r>
            <w:r w:rsidR="00775F15">
              <w:rPr>
                <w:noProof/>
                <w:webHidden/>
              </w:rPr>
            </w:r>
            <w:r w:rsidR="00775F15">
              <w:rPr>
                <w:noProof/>
                <w:webHidden/>
              </w:rPr>
              <w:fldChar w:fldCharType="separate"/>
            </w:r>
            <w:r w:rsidR="00775F15">
              <w:rPr>
                <w:noProof/>
                <w:webHidden/>
              </w:rPr>
              <w:t>11</w:t>
            </w:r>
            <w:r w:rsidR="00775F15">
              <w:rPr>
                <w:noProof/>
                <w:webHidden/>
              </w:rPr>
              <w:fldChar w:fldCharType="end"/>
            </w:r>
          </w:hyperlink>
        </w:p>
        <w:p w14:paraId="5A523039" w14:textId="04B8F0A9" w:rsidR="00775F15" w:rsidRDefault="005F5F98">
          <w:pPr>
            <w:pStyle w:val="Verzeichnis3"/>
            <w:tabs>
              <w:tab w:val="right" w:pos="9060"/>
            </w:tabs>
            <w:rPr>
              <w:rFonts w:asciiTheme="minorHAnsi" w:eastAsiaTheme="minorEastAsia" w:hAnsiTheme="minorHAnsi"/>
              <w:noProof/>
              <w:sz w:val="22"/>
              <w:lang w:eastAsia="de-DE"/>
            </w:rPr>
          </w:pPr>
          <w:hyperlink w:anchor="_Toc72476891" w:history="1">
            <w:r w:rsidR="00775F15" w:rsidRPr="00116765">
              <w:rPr>
                <w:rStyle w:val="Hyperlink"/>
                <w:noProof/>
                <w:lang w:val="en-US"/>
              </w:rPr>
              <w:t>Methodischer Ansatz</w:t>
            </w:r>
            <w:r w:rsidR="00775F15">
              <w:rPr>
                <w:noProof/>
                <w:webHidden/>
              </w:rPr>
              <w:tab/>
            </w:r>
            <w:r w:rsidR="00775F15">
              <w:rPr>
                <w:noProof/>
                <w:webHidden/>
              </w:rPr>
              <w:fldChar w:fldCharType="begin"/>
            </w:r>
            <w:r w:rsidR="00775F15">
              <w:rPr>
                <w:noProof/>
                <w:webHidden/>
              </w:rPr>
              <w:instrText xml:space="preserve"> PAGEREF _Toc72476891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1E10E854" w14:textId="7607F923" w:rsidR="00775F15" w:rsidRDefault="005F5F98">
          <w:pPr>
            <w:pStyle w:val="Verzeichnis3"/>
            <w:tabs>
              <w:tab w:val="right" w:pos="9060"/>
            </w:tabs>
            <w:rPr>
              <w:rFonts w:asciiTheme="minorHAnsi" w:eastAsiaTheme="minorEastAsia" w:hAnsiTheme="minorHAnsi"/>
              <w:noProof/>
              <w:sz w:val="22"/>
              <w:lang w:eastAsia="de-DE"/>
            </w:rPr>
          </w:pPr>
          <w:hyperlink w:anchor="_Toc72476892" w:history="1">
            <w:r w:rsidR="00775F15" w:rsidRPr="00116765">
              <w:rPr>
                <w:rStyle w:val="Hyperlink"/>
                <w:noProof/>
                <w:lang w:val="en-US"/>
              </w:rPr>
              <w:t>Projektteam und Organisation, Kooperationspartner</w:t>
            </w:r>
            <w:r w:rsidR="00775F15">
              <w:rPr>
                <w:noProof/>
                <w:webHidden/>
              </w:rPr>
              <w:tab/>
            </w:r>
            <w:r w:rsidR="00775F15">
              <w:rPr>
                <w:noProof/>
                <w:webHidden/>
              </w:rPr>
              <w:fldChar w:fldCharType="begin"/>
            </w:r>
            <w:r w:rsidR="00775F15">
              <w:rPr>
                <w:noProof/>
                <w:webHidden/>
              </w:rPr>
              <w:instrText xml:space="preserve"> PAGEREF _Toc72476892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09ADAE65" w14:textId="1B4A2E2E" w:rsidR="00775F15" w:rsidRDefault="005F5F98">
          <w:pPr>
            <w:pStyle w:val="Verzeichnis3"/>
            <w:tabs>
              <w:tab w:val="right" w:pos="9060"/>
            </w:tabs>
            <w:rPr>
              <w:rFonts w:asciiTheme="minorHAnsi" w:eastAsiaTheme="minorEastAsia" w:hAnsiTheme="minorHAnsi"/>
              <w:noProof/>
              <w:sz w:val="22"/>
              <w:lang w:eastAsia="de-DE"/>
            </w:rPr>
          </w:pPr>
          <w:hyperlink w:anchor="_Toc72476893" w:history="1">
            <w:r w:rsidR="00775F15" w:rsidRPr="00116765">
              <w:rPr>
                <w:rStyle w:val="Hyperlink"/>
                <w:noProof/>
              </w:rPr>
              <w:t>Arbeitspakete und Meilensteine</w:t>
            </w:r>
            <w:r w:rsidR="00775F15">
              <w:rPr>
                <w:noProof/>
                <w:webHidden/>
              </w:rPr>
              <w:tab/>
            </w:r>
            <w:r w:rsidR="00775F15">
              <w:rPr>
                <w:noProof/>
                <w:webHidden/>
              </w:rPr>
              <w:fldChar w:fldCharType="begin"/>
            </w:r>
            <w:r w:rsidR="00775F15">
              <w:rPr>
                <w:noProof/>
                <w:webHidden/>
              </w:rPr>
              <w:instrText xml:space="preserve"> PAGEREF _Toc72476893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6707FDEE" w14:textId="6D08900E" w:rsidR="00775F15" w:rsidRDefault="005F5F98">
          <w:pPr>
            <w:pStyle w:val="Verzeichnis2"/>
            <w:rPr>
              <w:rFonts w:asciiTheme="minorHAnsi" w:eastAsiaTheme="minorEastAsia" w:hAnsiTheme="minorHAnsi" w:cstheme="minorBidi"/>
              <w:b w:val="0"/>
              <w:noProof/>
              <w:szCs w:val="22"/>
            </w:rPr>
          </w:pPr>
          <w:hyperlink w:anchor="_Toc72476894" w:history="1">
            <w:r w:rsidR="00775F15" w:rsidRPr="00116765">
              <w:rPr>
                <w:rStyle w:val="Hyperlink"/>
                <w:noProof/>
              </w:rPr>
              <w:t>Projektverlauf – Hauptteil, „Beweisführung“</w:t>
            </w:r>
            <w:r w:rsidR="00775F15">
              <w:rPr>
                <w:noProof/>
                <w:webHidden/>
              </w:rPr>
              <w:tab/>
            </w:r>
            <w:r w:rsidR="00775F15">
              <w:rPr>
                <w:noProof/>
                <w:webHidden/>
              </w:rPr>
              <w:fldChar w:fldCharType="begin"/>
            </w:r>
            <w:r w:rsidR="00775F15">
              <w:rPr>
                <w:noProof/>
                <w:webHidden/>
              </w:rPr>
              <w:instrText xml:space="preserve"> PAGEREF _Toc72476894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8A577DE" w14:textId="725F82B9" w:rsidR="00775F15" w:rsidRDefault="005F5F98">
          <w:pPr>
            <w:pStyle w:val="Verzeichnis3"/>
            <w:tabs>
              <w:tab w:val="right" w:pos="9060"/>
            </w:tabs>
            <w:rPr>
              <w:rFonts w:asciiTheme="minorHAnsi" w:eastAsiaTheme="minorEastAsia" w:hAnsiTheme="minorHAnsi"/>
              <w:noProof/>
              <w:sz w:val="22"/>
              <w:lang w:eastAsia="de-DE"/>
            </w:rPr>
          </w:pPr>
          <w:hyperlink w:anchor="_Toc72476895" w:history="1">
            <w:r w:rsidR="00775F15" w:rsidRPr="00116765">
              <w:rPr>
                <w:rStyle w:val="Hyperlink"/>
                <w:noProof/>
              </w:rPr>
              <w:t>Darstellung der durchgeführten Arbeiten und der Erkenntnisse daraus (inkl. Zwischenergebnisse und Meilensteine)</w:t>
            </w:r>
            <w:r w:rsidR="00775F15">
              <w:rPr>
                <w:noProof/>
                <w:webHidden/>
              </w:rPr>
              <w:tab/>
            </w:r>
            <w:r w:rsidR="00775F15">
              <w:rPr>
                <w:noProof/>
                <w:webHidden/>
              </w:rPr>
              <w:fldChar w:fldCharType="begin"/>
            </w:r>
            <w:r w:rsidR="00775F15">
              <w:rPr>
                <w:noProof/>
                <w:webHidden/>
              </w:rPr>
              <w:instrText xml:space="preserve"> PAGEREF _Toc72476895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EF44269" w14:textId="42BD0CD9" w:rsidR="00775F15" w:rsidRDefault="005F5F98">
          <w:pPr>
            <w:pStyle w:val="Verzeichnis3"/>
            <w:tabs>
              <w:tab w:val="right" w:pos="9060"/>
            </w:tabs>
            <w:rPr>
              <w:rFonts w:asciiTheme="minorHAnsi" w:eastAsiaTheme="minorEastAsia" w:hAnsiTheme="minorHAnsi"/>
              <w:noProof/>
              <w:sz w:val="22"/>
              <w:lang w:eastAsia="de-DE"/>
            </w:rPr>
          </w:pPr>
          <w:hyperlink w:anchor="_Toc72476896" w:history="1">
            <w:r w:rsidR="00775F15" w:rsidRPr="00116765">
              <w:rPr>
                <w:rStyle w:val="Hyperlink"/>
                <w:noProof/>
              </w:rPr>
              <w:t>Beschreibung und Begründung von möglichen Änderungen gegenüber dem ursprünglichen Antrag</w:t>
            </w:r>
            <w:r w:rsidR="00775F15">
              <w:rPr>
                <w:noProof/>
                <w:webHidden/>
              </w:rPr>
              <w:tab/>
            </w:r>
            <w:r w:rsidR="00775F15">
              <w:rPr>
                <w:noProof/>
                <w:webHidden/>
              </w:rPr>
              <w:fldChar w:fldCharType="begin"/>
            </w:r>
            <w:r w:rsidR="00775F15">
              <w:rPr>
                <w:noProof/>
                <w:webHidden/>
              </w:rPr>
              <w:instrText xml:space="preserve"> PAGEREF _Toc72476896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BA489EA" w14:textId="44ABBFC0" w:rsidR="00775F15" w:rsidRDefault="005F5F98">
          <w:pPr>
            <w:pStyle w:val="Verzeichnis2"/>
            <w:rPr>
              <w:rFonts w:asciiTheme="minorHAnsi" w:eastAsiaTheme="minorEastAsia" w:hAnsiTheme="minorHAnsi" w:cstheme="minorBidi"/>
              <w:b w:val="0"/>
              <w:noProof/>
              <w:szCs w:val="22"/>
            </w:rPr>
          </w:pPr>
          <w:hyperlink w:anchor="_Toc72476897" w:history="1">
            <w:r w:rsidR="00775F15" w:rsidRPr="00116765">
              <w:rPr>
                <w:rStyle w:val="Hyperlink"/>
                <w:noProof/>
              </w:rPr>
              <w:t>Ergebnisse</w:t>
            </w:r>
            <w:r w:rsidR="00775F15">
              <w:rPr>
                <w:noProof/>
                <w:webHidden/>
              </w:rPr>
              <w:tab/>
            </w:r>
            <w:r w:rsidR="00775F15">
              <w:rPr>
                <w:noProof/>
                <w:webHidden/>
              </w:rPr>
              <w:fldChar w:fldCharType="begin"/>
            </w:r>
            <w:r w:rsidR="00775F15">
              <w:rPr>
                <w:noProof/>
                <w:webHidden/>
              </w:rPr>
              <w:instrText xml:space="preserve"> PAGEREF _Toc72476897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324BB2B2" w14:textId="5E63715B" w:rsidR="00775F15" w:rsidRDefault="005F5F98">
          <w:pPr>
            <w:pStyle w:val="Verzeichnis3"/>
            <w:tabs>
              <w:tab w:val="right" w:pos="9060"/>
            </w:tabs>
            <w:rPr>
              <w:rFonts w:asciiTheme="minorHAnsi" w:eastAsiaTheme="minorEastAsia" w:hAnsiTheme="minorHAnsi"/>
              <w:noProof/>
              <w:sz w:val="22"/>
              <w:lang w:eastAsia="de-DE"/>
            </w:rPr>
          </w:pPr>
          <w:hyperlink w:anchor="_Toc72476898" w:history="1">
            <w:r w:rsidR="00775F15" w:rsidRPr="00116765">
              <w:rPr>
                <w:rStyle w:val="Hyperlink"/>
                <w:noProof/>
              </w:rPr>
              <w:t>Zusammenführung der Zwischenergebnisse zum Endergebnis</w:t>
            </w:r>
            <w:r w:rsidR="00775F15">
              <w:rPr>
                <w:noProof/>
                <w:webHidden/>
              </w:rPr>
              <w:tab/>
            </w:r>
            <w:r w:rsidR="00775F15">
              <w:rPr>
                <w:noProof/>
                <w:webHidden/>
              </w:rPr>
              <w:fldChar w:fldCharType="begin"/>
            </w:r>
            <w:r w:rsidR="00775F15">
              <w:rPr>
                <w:noProof/>
                <w:webHidden/>
              </w:rPr>
              <w:instrText xml:space="preserve"> PAGEREF _Toc72476898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1D132498" w14:textId="158C18AF" w:rsidR="00775F15" w:rsidRDefault="005F5F98">
          <w:pPr>
            <w:pStyle w:val="Verzeichnis3"/>
            <w:tabs>
              <w:tab w:val="right" w:pos="9060"/>
            </w:tabs>
            <w:rPr>
              <w:rFonts w:asciiTheme="minorHAnsi" w:eastAsiaTheme="minorEastAsia" w:hAnsiTheme="minorHAnsi"/>
              <w:noProof/>
              <w:sz w:val="22"/>
              <w:lang w:eastAsia="de-DE"/>
            </w:rPr>
          </w:pPr>
          <w:hyperlink w:anchor="_Toc72476899" w:history="1">
            <w:r w:rsidR="00775F15" w:rsidRPr="00116765">
              <w:rPr>
                <w:rStyle w:val="Hyperlink"/>
                <w:noProof/>
              </w:rPr>
              <w:t>Bewertung/Diskussion/Zielerreichung – Einordnung in den wissenschaftlichen Kontext inkl. möglicherweise bekannt gewordenen Ergebnissen von dritter Seite</w:t>
            </w:r>
            <w:r w:rsidR="00775F15">
              <w:rPr>
                <w:noProof/>
                <w:webHidden/>
              </w:rPr>
              <w:tab/>
            </w:r>
            <w:r w:rsidR="00775F15">
              <w:rPr>
                <w:noProof/>
                <w:webHidden/>
              </w:rPr>
              <w:fldChar w:fldCharType="begin"/>
            </w:r>
            <w:r w:rsidR="00775F15">
              <w:rPr>
                <w:noProof/>
                <w:webHidden/>
              </w:rPr>
              <w:instrText xml:space="preserve"> PAGEREF _Toc72476899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026F8B1A" w14:textId="657C9A11" w:rsidR="00775F15" w:rsidRDefault="005F5F98">
          <w:pPr>
            <w:pStyle w:val="Verzeichnis3"/>
            <w:tabs>
              <w:tab w:val="right" w:pos="9060"/>
            </w:tabs>
            <w:rPr>
              <w:rFonts w:asciiTheme="minorHAnsi" w:eastAsiaTheme="minorEastAsia" w:hAnsiTheme="minorHAnsi"/>
              <w:noProof/>
              <w:sz w:val="22"/>
              <w:lang w:eastAsia="de-DE"/>
            </w:rPr>
          </w:pPr>
          <w:hyperlink w:anchor="_Toc72476900" w:history="1">
            <w:r w:rsidR="00775F15" w:rsidRPr="00116765">
              <w:rPr>
                <w:rStyle w:val="Hyperlink"/>
                <w:noProof/>
              </w:rPr>
              <w:t>Wissenschaftliche Abschlussfähigkeit</w:t>
            </w:r>
            <w:r w:rsidR="00775F15">
              <w:rPr>
                <w:noProof/>
                <w:webHidden/>
              </w:rPr>
              <w:tab/>
            </w:r>
            <w:r w:rsidR="00775F15">
              <w:rPr>
                <w:noProof/>
                <w:webHidden/>
              </w:rPr>
              <w:fldChar w:fldCharType="begin"/>
            </w:r>
            <w:r w:rsidR="00775F15">
              <w:rPr>
                <w:noProof/>
                <w:webHidden/>
              </w:rPr>
              <w:instrText xml:space="preserve"> PAGEREF _Toc72476900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0C381A8C" w14:textId="58F13A01" w:rsidR="00775F15" w:rsidRDefault="005F5F98">
          <w:pPr>
            <w:pStyle w:val="Verzeichnis3"/>
            <w:tabs>
              <w:tab w:val="right" w:pos="9060"/>
            </w:tabs>
            <w:rPr>
              <w:rFonts w:asciiTheme="minorHAnsi" w:eastAsiaTheme="minorEastAsia" w:hAnsiTheme="minorHAnsi"/>
              <w:noProof/>
              <w:sz w:val="22"/>
              <w:lang w:eastAsia="de-DE"/>
            </w:rPr>
          </w:pPr>
          <w:hyperlink w:anchor="_Toc72476901" w:history="1">
            <w:r w:rsidR="00775F15" w:rsidRPr="00116765">
              <w:rPr>
                <w:rStyle w:val="Hyperlink"/>
                <w:noProof/>
              </w:rPr>
              <w:t>(Bau)praktische Anschlussfähigkeit über den Abschlussbericht hinausgehender Output</w:t>
            </w:r>
            <w:r w:rsidR="00775F15">
              <w:rPr>
                <w:noProof/>
                <w:webHidden/>
              </w:rPr>
              <w:tab/>
            </w:r>
            <w:r w:rsidR="00775F15">
              <w:rPr>
                <w:noProof/>
                <w:webHidden/>
              </w:rPr>
              <w:fldChar w:fldCharType="begin"/>
            </w:r>
            <w:r w:rsidR="00775F15">
              <w:rPr>
                <w:noProof/>
                <w:webHidden/>
              </w:rPr>
              <w:instrText xml:space="preserve"> PAGEREF _Toc72476901 \h </w:instrText>
            </w:r>
            <w:r w:rsidR="00775F15">
              <w:rPr>
                <w:noProof/>
                <w:webHidden/>
              </w:rPr>
            </w:r>
            <w:r w:rsidR="00775F15">
              <w:rPr>
                <w:noProof/>
                <w:webHidden/>
              </w:rPr>
              <w:fldChar w:fldCharType="separate"/>
            </w:r>
            <w:r w:rsidR="00775F15">
              <w:rPr>
                <w:noProof/>
                <w:webHidden/>
              </w:rPr>
              <w:t>16</w:t>
            </w:r>
            <w:r w:rsidR="00775F15">
              <w:rPr>
                <w:noProof/>
                <w:webHidden/>
              </w:rPr>
              <w:fldChar w:fldCharType="end"/>
            </w:r>
          </w:hyperlink>
        </w:p>
        <w:p w14:paraId="5F5F25E1" w14:textId="1E4E4144" w:rsidR="00775F15" w:rsidRDefault="005F5F98">
          <w:pPr>
            <w:pStyle w:val="Verzeichnis2"/>
            <w:rPr>
              <w:rFonts w:asciiTheme="minorHAnsi" w:eastAsiaTheme="minorEastAsia" w:hAnsiTheme="minorHAnsi" w:cstheme="minorBidi"/>
              <w:b w:val="0"/>
              <w:noProof/>
              <w:szCs w:val="22"/>
            </w:rPr>
          </w:pPr>
          <w:hyperlink w:anchor="_Toc72476902" w:history="1">
            <w:r w:rsidR="00775F15" w:rsidRPr="00116765">
              <w:rPr>
                <w:rStyle w:val="Hyperlink"/>
                <w:noProof/>
              </w:rPr>
              <w:t>optional: Schlussworte (Fazit, Ausblick etc.)</w:t>
            </w:r>
            <w:r w:rsidR="00775F15">
              <w:rPr>
                <w:noProof/>
                <w:webHidden/>
              </w:rPr>
              <w:tab/>
            </w:r>
            <w:r w:rsidR="00775F15">
              <w:rPr>
                <w:noProof/>
                <w:webHidden/>
              </w:rPr>
              <w:fldChar w:fldCharType="begin"/>
            </w:r>
            <w:r w:rsidR="00775F15">
              <w:rPr>
                <w:noProof/>
                <w:webHidden/>
              </w:rPr>
              <w:instrText xml:space="preserve"> PAGEREF _Toc72476902 \h </w:instrText>
            </w:r>
            <w:r w:rsidR="00775F15">
              <w:rPr>
                <w:noProof/>
                <w:webHidden/>
              </w:rPr>
            </w:r>
            <w:r w:rsidR="00775F15">
              <w:rPr>
                <w:noProof/>
                <w:webHidden/>
              </w:rPr>
              <w:fldChar w:fldCharType="separate"/>
            </w:r>
            <w:r w:rsidR="00775F15">
              <w:rPr>
                <w:noProof/>
                <w:webHidden/>
              </w:rPr>
              <w:t>17</w:t>
            </w:r>
            <w:r w:rsidR="00775F15">
              <w:rPr>
                <w:noProof/>
                <w:webHidden/>
              </w:rPr>
              <w:fldChar w:fldCharType="end"/>
            </w:r>
          </w:hyperlink>
        </w:p>
        <w:p w14:paraId="603D2256" w14:textId="0C81374D" w:rsidR="00775F15" w:rsidRDefault="005F5F98">
          <w:pPr>
            <w:pStyle w:val="Verzeichnis2"/>
            <w:rPr>
              <w:rFonts w:asciiTheme="minorHAnsi" w:eastAsiaTheme="minorEastAsia" w:hAnsiTheme="minorHAnsi" w:cstheme="minorBidi"/>
              <w:b w:val="0"/>
              <w:noProof/>
              <w:szCs w:val="22"/>
            </w:rPr>
          </w:pPr>
          <w:hyperlink w:anchor="_Toc72476903" w:history="1">
            <w:r w:rsidR="00775F15" w:rsidRPr="00116765">
              <w:rPr>
                <w:rStyle w:val="Hyperlink"/>
                <w:noProof/>
              </w:rPr>
              <w:t>Mitwirkende</w:t>
            </w:r>
            <w:r w:rsidR="00775F15">
              <w:rPr>
                <w:noProof/>
                <w:webHidden/>
              </w:rPr>
              <w:tab/>
            </w:r>
            <w:r w:rsidR="00775F15">
              <w:rPr>
                <w:noProof/>
                <w:webHidden/>
              </w:rPr>
              <w:fldChar w:fldCharType="begin"/>
            </w:r>
            <w:r w:rsidR="00775F15">
              <w:rPr>
                <w:noProof/>
                <w:webHidden/>
              </w:rPr>
              <w:instrText xml:space="preserve"> PAGEREF _Toc72476903 \h </w:instrText>
            </w:r>
            <w:r w:rsidR="00775F15">
              <w:rPr>
                <w:noProof/>
                <w:webHidden/>
              </w:rPr>
            </w:r>
            <w:r w:rsidR="00775F15">
              <w:rPr>
                <w:noProof/>
                <w:webHidden/>
              </w:rPr>
              <w:fldChar w:fldCharType="separate"/>
            </w:r>
            <w:r w:rsidR="00775F15">
              <w:rPr>
                <w:noProof/>
                <w:webHidden/>
              </w:rPr>
              <w:t>18</w:t>
            </w:r>
            <w:r w:rsidR="00775F15">
              <w:rPr>
                <w:noProof/>
                <w:webHidden/>
              </w:rPr>
              <w:fldChar w:fldCharType="end"/>
            </w:r>
          </w:hyperlink>
        </w:p>
        <w:p w14:paraId="245B2698" w14:textId="214D6C45" w:rsidR="00775F15" w:rsidRDefault="005F5F98">
          <w:pPr>
            <w:pStyle w:val="Verzeichnis3"/>
            <w:tabs>
              <w:tab w:val="right" w:pos="9060"/>
            </w:tabs>
            <w:rPr>
              <w:rFonts w:asciiTheme="minorHAnsi" w:eastAsiaTheme="minorEastAsia" w:hAnsiTheme="minorHAnsi"/>
              <w:noProof/>
              <w:sz w:val="22"/>
              <w:lang w:eastAsia="de-DE"/>
            </w:rPr>
          </w:pPr>
          <w:hyperlink w:anchor="_Toc72476904" w:history="1">
            <w:r w:rsidR="00775F15" w:rsidRPr="00116765">
              <w:rPr>
                <w:rStyle w:val="Hyperlink"/>
                <w:noProof/>
              </w:rPr>
              <w:t>Kurzbiographien</w:t>
            </w:r>
            <w:r w:rsidR="00775F15">
              <w:rPr>
                <w:noProof/>
                <w:webHidden/>
              </w:rPr>
              <w:tab/>
            </w:r>
            <w:r w:rsidR="00775F15">
              <w:rPr>
                <w:noProof/>
                <w:webHidden/>
              </w:rPr>
              <w:fldChar w:fldCharType="begin"/>
            </w:r>
            <w:r w:rsidR="00775F15">
              <w:rPr>
                <w:noProof/>
                <w:webHidden/>
              </w:rPr>
              <w:instrText xml:space="preserve"> PAGEREF _Toc72476904 \h </w:instrText>
            </w:r>
            <w:r w:rsidR="00775F15">
              <w:rPr>
                <w:noProof/>
                <w:webHidden/>
              </w:rPr>
            </w:r>
            <w:r w:rsidR="00775F15">
              <w:rPr>
                <w:noProof/>
                <w:webHidden/>
              </w:rPr>
              <w:fldChar w:fldCharType="separate"/>
            </w:r>
            <w:r w:rsidR="00775F15">
              <w:rPr>
                <w:noProof/>
                <w:webHidden/>
              </w:rPr>
              <w:t>19</w:t>
            </w:r>
            <w:r w:rsidR="00775F15">
              <w:rPr>
                <w:noProof/>
                <w:webHidden/>
              </w:rPr>
              <w:fldChar w:fldCharType="end"/>
            </w:r>
          </w:hyperlink>
        </w:p>
        <w:p w14:paraId="57E45787" w14:textId="0BFCE4C5" w:rsidR="00775F15" w:rsidRDefault="005F5F98">
          <w:pPr>
            <w:pStyle w:val="Verzeichnis2"/>
            <w:rPr>
              <w:rFonts w:asciiTheme="minorHAnsi" w:eastAsiaTheme="minorEastAsia" w:hAnsiTheme="minorHAnsi" w:cstheme="minorBidi"/>
              <w:b w:val="0"/>
              <w:noProof/>
              <w:szCs w:val="22"/>
            </w:rPr>
          </w:pPr>
          <w:hyperlink w:anchor="_Toc72476905" w:history="1">
            <w:r w:rsidR="00775F15" w:rsidRPr="00116765">
              <w:rPr>
                <w:rStyle w:val="Hyperlink"/>
                <w:noProof/>
              </w:rPr>
              <w:t>Verzeichnisse</w:t>
            </w:r>
            <w:r w:rsidR="00775F15">
              <w:rPr>
                <w:noProof/>
                <w:webHidden/>
              </w:rPr>
              <w:tab/>
            </w:r>
            <w:r w:rsidR="00775F15">
              <w:rPr>
                <w:noProof/>
                <w:webHidden/>
              </w:rPr>
              <w:fldChar w:fldCharType="begin"/>
            </w:r>
            <w:r w:rsidR="00775F15">
              <w:rPr>
                <w:noProof/>
                <w:webHidden/>
              </w:rPr>
              <w:instrText xml:space="preserve"> PAGEREF _Toc72476905 \h </w:instrText>
            </w:r>
            <w:r w:rsidR="00775F15">
              <w:rPr>
                <w:noProof/>
                <w:webHidden/>
              </w:rPr>
            </w:r>
            <w:r w:rsidR="00775F15">
              <w:rPr>
                <w:noProof/>
                <w:webHidden/>
              </w:rPr>
              <w:fldChar w:fldCharType="separate"/>
            </w:r>
            <w:r w:rsidR="00775F15">
              <w:rPr>
                <w:noProof/>
                <w:webHidden/>
              </w:rPr>
              <w:t>20</w:t>
            </w:r>
            <w:r w:rsidR="00775F15">
              <w:rPr>
                <w:noProof/>
                <w:webHidden/>
              </w:rPr>
              <w:fldChar w:fldCharType="end"/>
            </w:r>
          </w:hyperlink>
        </w:p>
        <w:p w14:paraId="6DFECCBA" w14:textId="788055B1" w:rsidR="00775F15" w:rsidRDefault="005F5F98">
          <w:pPr>
            <w:pStyle w:val="Verzeichnis3"/>
            <w:tabs>
              <w:tab w:val="right" w:pos="9060"/>
            </w:tabs>
            <w:rPr>
              <w:rFonts w:asciiTheme="minorHAnsi" w:eastAsiaTheme="minorEastAsia" w:hAnsiTheme="minorHAnsi"/>
              <w:noProof/>
              <w:sz w:val="22"/>
              <w:lang w:eastAsia="de-DE"/>
            </w:rPr>
          </w:pPr>
          <w:hyperlink w:anchor="_Toc72476906" w:history="1">
            <w:r w:rsidR="00775F15" w:rsidRPr="00116765">
              <w:rPr>
                <w:rStyle w:val="Hyperlink"/>
                <w:noProof/>
              </w:rPr>
              <w:t>Abbildungsverzeichnis</w:t>
            </w:r>
            <w:r w:rsidR="00775F15">
              <w:rPr>
                <w:noProof/>
                <w:webHidden/>
              </w:rPr>
              <w:tab/>
            </w:r>
            <w:r w:rsidR="00775F15">
              <w:rPr>
                <w:noProof/>
                <w:webHidden/>
              </w:rPr>
              <w:fldChar w:fldCharType="begin"/>
            </w:r>
            <w:r w:rsidR="00775F15">
              <w:rPr>
                <w:noProof/>
                <w:webHidden/>
              </w:rPr>
              <w:instrText xml:space="preserve"> PAGEREF _Toc72476906 \h </w:instrText>
            </w:r>
            <w:r w:rsidR="00775F15">
              <w:rPr>
                <w:noProof/>
                <w:webHidden/>
              </w:rPr>
            </w:r>
            <w:r w:rsidR="00775F15">
              <w:rPr>
                <w:noProof/>
                <w:webHidden/>
              </w:rPr>
              <w:fldChar w:fldCharType="separate"/>
            </w:r>
            <w:r w:rsidR="00775F15">
              <w:rPr>
                <w:noProof/>
                <w:webHidden/>
              </w:rPr>
              <w:t>21</w:t>
            </w:r>
            <w:r w:rsidR="00775F15">
              <w:rPr>
                <w:noProof/>
                <w:webHidden/>
              </w:rPr>
              <w:fldChar w:fldCharType="end"/>
            </w:r>
          </w:hyperlink>
        </w:p>
        <w:p w14:paraId="6300F0FB" w14:textId="0C09844E" w:rsidR="00775F15" w:rsidRDefault="005F5F98">
          <w:pPr>
            <w:pStyle w:val="Verzeichnis3"/>
            <w:tabs>
              <w:tab w:val="right" w:pos="9060"/>
            </w:tabs>
            <w:rPr>
              <w:rFonts w:asciiTheme="minorHAnsi" w:eastAsiaTheme="minorEastAsia" w:hAnsiTheme="minorHAnsi"/>
              <w:noProof/>
              <w:sz w:val="22"/>
              <w:lang w:eastAsia="de-DE"/>
            </w:rPr>
          </w:pPr>
          <w:hyperlink w:anchor="_Toc72476907" w:history="1">
            <w:r w:rsidR="00775F15" w:rsidRPr="00116765">
              <w:rPr>
                <w:rStyle w:val="Hyperlink"/>
                <w:noProof/>
              </w:rPr>
              <w:t>Tabellenverzeichnis</w:t>
            </w:r>
            <w:r w:rsidR="00775F15">
              <w:rPr>
                <w:noProof/>
                <w:webHidden/>
              </w:rPr>
              <w:tab/>
            </w:r>
            <w:r w:rsidR="00775F15">
              <w:rPr>
                <w:noProof/>
                <w:webHidden/>
              </w:rPr>
              <w:fldChar w:fldCharType="begin"/>
            </w:r>
            <w:r w:rsidR="00775F15">
              <w:rPr>
                <w:noProof/>
                <w:webHidden/>
              </w:rPr>
              <w:instrText xml:space="preserve"> PAGEREF _Toc72476907 \h </w:instrText>
            </w:r>
            <w:r w:rsidR="00775F15">
              <w:rPr>
                <w:noProof/>
                <w:webHidden/>
              </w:rPr>
            </w:r>
            <w:r w:rsidR="00775F15">
              <w:rPr>
                <w:noProof/>
                <w:webHidden/>
              </w:rPr>
              <w:fldChar w:fldCharType="separate"/>
            </w:r>
            <w:r w:rsidR="00775F15">
              <w:rPr>
                <w:noProof/>
                <w:webHidden/>
              </w:rPr>
              <w:t>22</w:t>
            </w:r>
            <w:r w:rsidR="00775F15">
              <w:rPr>
                <w:noProof/>
                <w:webHidden/>
              </w:rPr>
              <w:fldChar w:fldCharType="end"/>
            </w:r>
          </w:hyperlink>
        </w:p>
        <w:p w14:paraId="3629BF4D" w14:textId="66D77A2B" w:rsidR="00775F15" w:rsidRDefault="005F5F98">
          <w:pPr>
            <w:pStyle w:val="Verzeichnis2"/>
            <w:rPr>
              <w:rFonts w:asciiTheme="minorHAnsi" w:eastAsiaTheme="minorEastAsia" w:hAnsiTheme="minorHAnsi" w:cstheme="minorBidi"/>
              <w:b w:val="0"/>
              <w:noProof/>
              <w:szCs w:val="22"/>
            </w:rPr>
          </w:pPr>
          <w:hyperlink w:anchor="_Toc72476908" w:history="1">
            <w:r w:rsidR="00775F15" w:rsidRPr="00116765">
              <w:rPr>
                <w:rStyle w:val="Hyperlink"/>
                <w:noProof/>
              </w:rPr>
              <w:t>Anlagen</w:t>
            </w:r>
            <w:r w:rsidR="00775F15">
              <w:rPr>
                <w:noProof/>
                <w:webHidden/>
              </w:rPr>
              <w:tab/>
            </w:r>
            <w:r w:rsidR="00775F15">
              <w:rPr>
                <w:noProof/>
                <w:webHidden/>
              </w:rPr>
              <w:fldChar w:fldCharType="begin"/>
            </w:r>
            <w:r w:rsidR="00775F15">
              <w:rPr>
                <w:noProof/>
                <w:webHidden/>
              </w:rPr>
              <w:instrText xml:space="preserve"> PAGEREF _Toc72476908 \h </w:instrText>
            </w:r>
            <w:r w:rsidR="00775F15">
              <w:rPr>
                <w:noProof/>
                <w:webHidden/>
              </w:rPr>
            </w:r>
            <w:r w:rsidR="00775F15">
              <w:rPr>
                <w:noProof/>
                <w:webHidden/>
              </w:rPr>
              <w:fldChar w:fldCharType="separate"/>
            </w:r>
            <w:r w:rsidR="00775F15">
              <w:rPr>
                <w:noProof/>
                <w:webHidden/>
              </w:rPr>
              <w:t>23</w:t>
            </w:r>
            <w:r w:rsidR="00775F15">
              <w:rPr>
                <w:noProof/>
                <w:webHidden/>
              </w:rPr>
              <w:fldChar w:fldCharType="end"/>
            </w:r>
          </w:hyperlink>
        </w:p>
        <w:p w14:paraId="73E4E9F3" w14:textId="7A9CB8F2" w:rsidR="0083428D" w:rsidRDefault="00775F15" w:rsidP="0083428D">
          <w:pPr>
            <w:rPr>
              <w:bCs/>
            </w:rPr>
          </w:pPr>
          <w:r>
            <w:rPr>
              <w:bCs/>
            </w:rPr>
            <w:fldChar w:fldCharType="end"/>
          </w:r>
        </w:p>
      </w:sdtContent>
    </w:sdt>
    <w:p w14:paraId="3AC94912" w14:textId="625C6566" w:rsidR="00D976CC" w:rsidRPr="00267BF8" w:rsidRDefault="00D976CC" w:rsidP="00267BF8">
      <w:pPr>
        <w:pStyle w:val="berschrift"/>
      </w:pPr>
      <w:bookmarkStart w:id="1" w:name="_Toc72476878"/>
      <w:r w:rsidRPr="00267BF8">
        <w:rPr>
          <w:rStyle w:val="berschriftZchn"/>
          <w:b/>
        </w:rPr>
        <w:lastRenderedPageBreak/>
        <w:t>Kurzfassung</w:t>
      </w:r>
      <w:bookmarkEnd w:id="1"/>
    </w:p>
    <w:p w14:paraId="74488D6B" w14:textId="77777777" w:rsidR="00D976CC" w:rsidRPr="009314DA" w:rsidRDefault="00D976CC" w:rsidP="00FF3EF3">
      <w:pPr>
        <w:rPr>
          <w:rFonts w:eastAsia="Myriad Pro" w:cs="Myriad Pro"/>
          <w:szCs w:val="20"/>
        </w:rPr>
      </w:pPr>
      <w:r w:rsidRPr="009314DA">
        <w:rPr>
          <w:rFonts w:eastAsia="Myriad Pro" w:cs="Myriad Pro"/>
          <w:spacing w:val="-9"/>
          <w:szCs w:val="20"/>
        </w:rPr>
        <w:t>F</w:t>
      </w:r>
      <w:r w:rsidRPr="009314DA">
        <w:rPr>
          <w:rFonts w:eastAsia="Myriad Pro" w:cs="Myriad Pro"/>
          <w:szCs w:val="20"/>
        </w:rPr>
        <w:t>assen</w:t>
      </w:r>
      <w:r w:rsidRPr="009314DA">
        <w:rPr>
          <w:rFonts w:eastAsia="Myriad Pro" w:cs="Myriad Pro"/>
          <w:spacing w:val="7"/>
          <w:szCs w:val="20"/>
        </w:rPr>
        <w:t xml:space="preserve"> </w:t>
      </w:r>
      <w:r w:rsidRPr="009314DA">
        <w:rPr>
          <w:rFonts w:eastAsia="Myriad Pro" w:cs="Myriad Pro"/>
          <w:szCs w:val="20"/>
        </w:rPr>
        <w:t>Sie</w:t>
      </w:r>
      <w:r w:rsidRPr="009314DA">
        <w:rPr>
          <w:rFonts w:eastAsia="Myriad Pro" w:cs="Myriad Pro"/>
          <w:spacing w:val="7"/>
          <w:szCs w:val="20"/>
        </w:rPr>
        <w:t xml:space="preserve"> </w:t>
      </w:r>
      <w:r w:rsidRPr="009314DA">
        <w:rPr>
          <w:rFonts w:eastAsia="Myriad Pro" w:cs="Myriad Pro"/>
          <w:szCs w:val="20"/>
        </w:rPr>
        <w:t>hier</w:t>
      </w:r>
      <w:r w:rsidRPr="009314DA">
        <w:rPr>
          <w:rFonts w:eastAsia="Myriad Pro" w:cs="Myriad Pro"/>
          <w:spacing w:val="7"/>
          <w:szCs w:val="20"/>
        </w:rPr>
        <w:t xml:space="preserve"> </w:t>
      </w:r>
      <w:r w:rsidRPr="009314DA">
        <w:rPr>
          <w:rFonts w:eastAsia="Myriad Pro" w:cs="Myriad Pro"/>
          <w:spacing w:val="2"/>
          <w:szCs w:val="20"/>
        </w:rPr>
        <w:t>I</w:t>
      </w:r>
      <w:r w:rsidRPr="009314DA">
        <w:rPr>
          <w:rFonts w:eastAsia="Myriad Pro" w:cs="Myriad Pro"/>
          <w:szCs w:val="20"/>
        </w:rPr>
        <w:t>h</w:t>
      </w:r>
      <w:r w:rsidRPr="009314DA">
        <w:rPr>
          <w:rFonts w:eastAsia="Myriad Pro" w:cs="Myriad Pro"/>
          <w:spacing w:val="-2"/>
          <w:szCs w:val="20"/>
        </w:rPr>
        <w:t>r</w:t>
      </w:r>
      <w:r w:rsidRPr="009314DA">
        <w:rPr>
          <w:rFonts w:eastAsia="Myriad Pro" w:cs="Myriad Pro"/>
          <w:szCs w:val="20"/>
        </w:rPr>
        <w:t>en</w:t>
      </w:r>
      <w:r w:rsidRPr="009314DA">
        <w:rPr>
          <w:rFonts w:eastAsia="Myriad Pro" w:cs="Myriad Pro"/>
          <w:spacing w:val="7"/>
          <w:szCs w:val="20"/>
        </w:rPr>
        <w:t xml:space="preserve"> </w:t>
      </w:r>
      <w:r w:rsidRPr="009314DA">
        <w:rPr>
          <w:rFonts w:eastAsia="Myriad Pro" w:cs="Myriad Pro"/>
          <w:spacing w:val="-6"/>
          <w:szCs w:val="20"/>
        </w:rPr>
        <w:t>F</w:t>
      </w:r>
      <w:r w:rsidRPr="009314DA">
        <w:rPr>
          <w:rFonts w:eastAsia="Myriad Pro" w:cs="Myriad Pro"/>
          <w:szCs w:val="20"/>
        </w:rPr>
        <w:t>orschungsbe</w:t>
      </w:r>
      <w:r w:rsidRPr="009314DA">
        <w:rPr>
          <w:rFonts w:eastAsia="Myriad Pro" w:cs="Myriad Pro"/>
          <w:spacing w:val="1"/>
          <w:szCs w:val="20"/>
        </w:rPr>
        <w:t>r</w:t>
      </w:r>
      <w:r w:rsidRPr="009314DA">
        <w:rPr>
          <w:rFonts w:eastAsia="Myriad Pro" w:cs="Myriad Pro"/>
          <w:szCs w:val="20"/>
        </w:rPr>
        <w:t>ic</w:t>
      </w:r>
      <w:r w:rsidRPr="009314DA">
        <w:rPr>
          <w:rFonts w:eastAsia="Myriad Pro" w:cs="Myriad Pro"/>
          <w:spacing w:val="-1"/>
          <w:szCs w:val="20"/>
        </w:rPr>
        <w:t>h</w:t>
      </w:r>
      <w:r w:rsidRPr="009314DA">
        <w:rPr>
          <w:rFonts w:eastAsia="Myriad Pro" w:cs="Myriad Pro"/>
          <w:szCs w:val="20"/>
        </w:rPr>
        <w:t>t</w:t>
      </w:r>
      <w:r w:rsidRPr="009314DA">
        <w:rPr>
          <w:rFonts w:eastAsia="Myriad Pro" w:cs="Myriad Pro"/>
          <w:spacing w:val="7"/>
          <w:szCs w:val="20"/>
        </w:rPr>
        <w:t xml:space="preserve"> </w:t>
      </w:r>
      <w:r w:rsidRPr="009314DA">
        <w:rPr>
          <w:rFonts w:eastAsia="Myriad Pro" w:cs="Myriad Pro"/>
          <w:szCs w:val="20"/>
        </w:rPr>
        <w:t xml:space="preserve">zusammen. </w:t>
      </w:r>
      <w:r w:rsidRPr="009314DA">
        <w:rPr>
          <w:rFonts w:eastAsia="Myriad Pro" w:cs="Myriad Pro"/>
          <w:spacing w:val="-7"/>
          <w:szCs w:val="20"/>
        </w:rPr>
        <w:t>W</w:t>
      </w:r>
      <w:r w:rsidRPr="009314DA">
        <w:rPr>
          <w:rFonts w:eastAsia="Myriad Pro" w:cs="Myriad Pro"/>
          <w:szCs w:val="20"/>
        </w:rPr>
        <w:t>ese</w:t>
      </w:r>
      <w:r w:rsidRPr="009314DA">
        <w:rPr>
          <w:rFonts w:eastAsia="Myriad Pro" w:cs="Myriad Pro"/>
          <w:spacing w:val="-1"/>
          <w:szCs w:val="20"/>
        </w:rPr>
        <w:t>n</w:t>
      </w:r>
      <w:r w:rsidRPr="009314DA">
        <w:rPr>
          <w:rFonts w:eastAsia="Myriad Pro" w:cs="Myriad Pro"/>
          <w:szCs w:val="20"/>
        </w:rPr>
        <w:t>tliche</w:t>
      </w:r>
      <w:r w:rsidRPr="009314DA">
        <w:rPr>
          <w:rFonts w:eastAsia="Myriad Pro" w:cs="Myriad Pro"/>
          <w:spacing w:val="7"/>
          <w:szCs w:val="20"/>
        </w:rPr>
        <w:t xml:space="preserve"> </w:t>
      </w:r>
      <w:r w:rsidRPr="009314DA">
        <w:rPr>
          <w:rFonts w:eastAsia="Myriad Pro" w:cs="Myriad Pro"/>
          <w:spacing w:val="2"/>
          <w:szCs w:val="20"/>
        </w:rPr>
        <w:t>I</w:t>
      </w:r>
      <w:r w:rsidRPr="009314DA">
        <w:rPr>
          <w:rFonts w:eastAsia="Myriad Pro" w:cs="Myriad Pro"/>
          <w:szCs w:val="20"/>
        </w:rPr>
        <w:t>nhal</w:t>
      </w:r>
      <w:r w:rsidRPr="009314DA">
        <w:rPr>
          <w:rFonts w:eastAsia="Myriad Pro" w:cs="Myriad Pro"/>
          <w:spacing w:val="-1"/>
          <w:szCs w:val="20"/>
        </w:rPr>
        <w:t>t</w:t>
      </w:r>
      <w:r w:rsidRPr="009314DA">
        <w:rPr>
          <w:rFonts w:eastAsia="Myriad Pro" w:cs="Myriad Pro"/>
          <w:szCs w:val="20"/>
        </w:rPr>
        <w:t>e</w:t>
      </w:r>
      <w:r w:rsidRPr="009314DA">
        <w:rPr>
          <w:rFonts w:eastAsia="Myriad Pro" w:cs="Myriad Pro"/>
          <w:spacing w:val="7"/>
          <w:szCs w:val="20"/>
        </w:rPr>
        <w:t xml:space="preserve"> </w:t>
      </w:r>
      <w:r w:rsidRPr="009314DA">
        <w:rPr>
          <w:rFonts w:eastAsia="Myriad Pro" w:cs="Myriad Pro"/>
          <w:szCs w:val="20"/>
        </w:rPr>
        <w:t>sind:</w:t>
      </w:r>
      <w:r w:rsidRPr="009314DA">
        <w:rPr>
          <w:rFonts w:eastAsia="Myriad Pro" w:cs="Myriad Pro"/>
          <w:spacing w:val="7"/>
          <w:szCs w:val="20"/>
        </w:rPr>
        <w:t xml:space="preserve"> </w:t>
      </w:r>
      <w:r w:rsidRPr="009314DA">
        <w:rPr>
          <w:rFonts w:eastAsia="Myriad Pro" w:cs="Myriad Pro"/>
          <w:szCs w:val="20"/>
        </w:rPr>
        <w:t>Zie</w:t>
      </w:r>
      <w:r w:rsidRPr="009314DA">
        <w:rPr>
          <w:rFonts w:eastAsia="Myriad Pro" w:cs="Myriad Pro"/>
          <w:spacing w:val="-2"/>
          <w:szCs w:val="20"/>
        </w:rPr>
        <w:t>l</w:t>
      </w:r>
      <w:r w:rsidRPr="009314DA">
        <w:rPr>
          <w:rFonts w:eastAsia="Myriad Pro" w:cs="Myriad Pro"/>
          <w:szCs w:val="20"/>
        </w:rPr>
        <w:t>,</w:t>
      </w:r>
      <w:r w:rsidRPr="009314DA">
        <w:rPr>
          <w:rFonts w:eastAsia="Myriad Pro" w:cs="Myriad Pro"/>
          <w:spacing w:val="7"/>
          <w:szCs w:val="20"/>
        </w:rPr>
        <w:t xml:space="preserve"> </w:t>
      </w:r>
      <w:r w:rsidRPr="009314DA">
        <w:rPr>
          <w:rFonts w:eastAsia="Myriad Pro" w:cs="Myriad Pro"/>
          <w:spacing w:val="-6"/>
          <w:szCs w:val="20"/>
        </w:rPr>
        <w:t>F</w:t>
      </w:r>
      <w:r w:rsidRPr="009314DA">
        <w:rPr>
          <w:rFonts w:eastAsia="Myriad Pro" w:cs="Myriad Pro"/>
          <w:szCs w:val="20"/>
        </w:rPr>
        <w:t>orschungsf</w:t>
      </w:r>
      <w:r w:rsidRPr="009314DA">
        <w:rPr>
          <w:rFonts w:eastAsia="Myriad Pro" w:cs="Myriad Pro"/>
          <w:spacing w:val="-1"/>
          <w:szCs w:val="20"/>
        </w:rPr>
        <w:t>r</w:t>
      </w:r>
      <w:r w:rsidRPr="009314DA">
        <w:rPr>
          <w:rFonts w:eastAsia="Myriad Pro" w:cs="Myriad Pro"/>
          <w:szCs w:val="20"/>
        </w:rPr>
        <w:t>ag</w:t>
      </w:r>
      <w:r w:rsidRPr="009314DA">
        <w:rPr>
          <w:rFonts w:eastAsia="Myriad Pro" w:cs="Myriad Pro"/>
          <w:spacing w:val="-2"/>
          <w:szCs w:val="20"/>
        </w:rPr>
        <w:t>e</w:t>
      </w:r>
      <w:r w:rsidRPr="009314DA">
        <w:rPr>
          <w:rFonts w:eastAsia="Myriad Pro" w:cs="Myriad Pro"/>
          <w:szCs w:val="20"/>
        </w:rPr>
        <w:t>,</w:t>
      </w:r>
      <w:r w:rsidRPr="009314DA">
        <w:rPr>
          <w:rFonts w:eastAsia="Myriad Pro" w:cs="Myriad Pro"/>
          <w:spacing w:val="7"/>
          <w:szCs w:val="20"/>
        </w:rPr>
        <w:t xml:space="preserve"> </w:t>
      </w:r>
      <w:r w:rsidRPr="009314DA">
        <w:rPr>
          <w:rFonts w:eastAsia="Myriad Pro" w:cs="Myriad Pro"/>
          <w:szCs w:val="20"/>
        </w:rPr>
        <w:t>Ko</w:t>
      </w:r>
      <w:r w:rsidRPr="009314DA">
        <w:rPr>
          <w:rFonts w:eastAsia="Myriad Pro" w:cs="Myriad Pro"/>
          <w:spacing w:val="-1"/>
          <w:szCs w:val="20"/>
        </w:rPr>
        <w:t>nte</w:t>
      </w:r>
      <w:r w:rsidRPr="009314DA">
        <w:rPr>
          <w:rFonts w:eastAsia="Myriad Pro" w:cs="Myriad Pro"/>
          <w:spacing w:val="3"/>
          <w:szCs w:val="20"/>
        </w:rPr>
        <w:t>x</w:t>
      </w:r>
      <w:r w:rsidRPr="009314DA">
        <w:rPr>
          <w:rFonts w:eastAsia="Myriad Pro" w:cs="Myriad Pro"/>
          <w:spacing w:val="-1"/>
          <w:szCs w:val="20"/>
        </w:rPr>
        <w:t>t</w:t>
      </w:r>
      <w:r w:rsidRPr="009314DA">
        <w:rPr>
          <w:rFonts w:eastAsia="Myriad Pro" w:cs="Myriad Pro"/>
          <w:szCs w:val="20"/>
        </w:rPr>
        <w:t xml:space="preserve">, </w:t>
      </w:r>
      <w:r w:rsidRPr="009314DA">
        <w:rPr>
          <w:rFonts w:eastAsia="Myriad Pro" w:cs="Myriad Pro"/>
          <w:spacing w:val="1"/>
          <w:szCs w:val="20"/>
        </w:rPr>
        <w:t>M</w:t>
      </w:r>
      <w:r w:rsidRPr="009314DA">
        <w:rPr>
          <w:rFonts w:eastAsia="Myriad Pro" w:cs="Myriad Pro"/>
          <w:szCs w:val="20"/>
        </w:rPr>
        <w:t>ethoden,</w:t>
      </w:r>
      <w:r w:rsidRPr="009314DA">
        <w:rPr>
          <w:rFonts w:eastAsia="Myriad Pro" w:cs="Myriad Pro"/>
          <w:spacing w:val="-3"/>
          <w:szCs w:val="20"/>
        </w:rPr>
        <w:t xml:space="preserve"> </w:t>
      </w:r>
      <w:r w:rsidRPr="009314DA">
        <w:rPr>
          <w:rFonts w:eastAsia="Myriad Pro" w:cs="Myriad Pro"/>
          <w:spacing w:val="-1"/>
          <w:szCs w:val="20"/>
        </w:rPr>
        <w:t>A</w:t>
      </w:r>
      <w:r w:rsidRPr="009314DA">
        <w:rPr>
          <w:rFonts w:eastAsia="Myriad Pro" w:cs="Myriad Pro"/>
          <w:spacing w:val="1"/>
          <w:szCs w:val="20"/>
        </w:rPr>
        <w:t>r</w:t>
      </w:r>
      <w:r w:rsidRPr="009314DA">
        <w:rPr>
          <w:rFonts w:eastAsia="Myriad Pro" w:cs="Myriad Pro"/>
          <w:szCs w:val="20"/>
        </w:rPr>
        <w:t>beitsplan,</w:t>
      </w:r>
      <w:r w:rsidRPr="009314DA">
        <w:rPr>
          <w:rFonts w:eastAsia="Myriad Pro" w:cs="Myriad Pro"/>
          <w:spacing w:val="-3"/>
          <w:szCs w:val="20"/>
        </w:rPr>
        <w:t xml:space="preserve"> </w:t>
      </w:r>
      <w:r w:rsidRPr="009314DA">
        <w:rPr>
          <w:rFonts w:eastAsia="Myriad Pro" w:cs="Myriad Pro"/>
          <w:spacing w:val="-6"/>
          <w:szCs w:val="20"/>
        </w:rPr>
        <w:t>F</w:t>
      </w:r>
      <w:r w:rsidRPr="009314DA">
        <w:rPr>
          <w:rFonts w:eastAsia="Myriad Pro" w:cs="Myriad Pro"/>
          <w:szCs w:val="20"/>
        </w:rPr>
        <w:t>orschungsoutput</w:t>
      </w:r>
      <w:r w:rsidRPr="009314DA">
        <w:rPr>
          <w:rFonts w:eastAsia="Myriad Pro" w:cs="Myriad Pro"/>
          <w:spacing w:val="-3"/>
          <w:szCs w:val="20"/>
        </w:rPr>
        <w:t xml:space="preserve"> </w:t>
      </w:r>
      <w:r w:rsidRPr="009314DA">
        <w:rPr>
          <w:rFonts w:eastAsia="Myriad Pro" w:cs="Myriad Pro"/>
          <w:szCs w:val="20"/>
        </w:rPr>
        <w:t>und</w:t>
      </w:r>
      <w:r w:rsidRPr="009314DA">
        <w:rPr>
          <w:rFonts w:eastAsia="Myriad Pro" w:cs="Myriad Pro"/>
          <w:spacing w:val="-3"/>
          <w:szCs w:val="20"/>
        </w:rPr>
        <w:t xml:space="preserve"> </w:t>
      </w:r>
      <w:r w:rsidRPr="009314DA">
        <w:rPr>
          <w:rFonts w:eastAsia="Myriad Pro" w:cs="Myriad Pro"/>
          <w:spacing w:val="-1"/>
          <w:szCs w:val="20"/>
        </w:rPr>
        <w:t>A</w:t>
      </w:r>
      <w:r w:rsidRPr="009314DA">
        <w:rPr>
          <w:rFonts w:eastAsia="Myriad Pro" w:cs="Myriad Pro"/>
          <w:spacing w:val="-3"/>
          <w:szCs w:val="20"/>
        </w:rPr>
        <w:t>n</w:t>
      </w:r>
      <w:r w:rsidRPr="009314DA">
        <w:rPr>
          <w:rFonts w:eastAsia="Myriad Pro" w:cs="Myriad Pro"/>
          <w:spacing w:val="-2"/>
          <w:szCs w:val="20"/>
        </w:rPr>
        <w:t>w</w:t>
      </w:r>
      <w:r w:rsidRPr="009314DA">
        <w:rPr>
          <w:rFonts w:eastAsia="Myriad Pro" w:cs="Myriad Pro"/>
          <w:szCs w:val="20"/>
        </w:rPr>
        <w:t>endungsmöglichkei</w:t>
      </w:r>
      <w:r w:rsidRPr="009314DA">
        <w:rPr>
          <w:rFonts w:eastAsia="Myriad Pro" w:cs="Myriad Pro"/>
          <w:spacing w:val="-1"/>
          <w:szCs w:val="20"/>
        </w:rPr>
        <w:t>t</w:t>
      </w:r>
      <w:r w:rsidRPr="009314DA">
        <w:rPr>
          <w:rFonts w:eastAsia="Myriad Pro" w:cs="Myriad Pro"/>
          <w:szCs w:val="20"/>
        </w:rPr>
        <w:t>en.</w:t>
      </w:r>
      <w:r w:rsidRPr="009314DA">
        <w:rPr>
          <w:rFonts w:eastAsia="Myriad Pro" w:cs="Myriad Pro"/>
          <w:spacing w:val="-3"/>
          <w:szCs w:val="20"/>
        </w:rPr>
        <w:t xml:space="preserve"> </w:t>
      </w:r>
      <w:r w:rsidRPr="009314DA">
        <w:rPr>
          <w:rFonts w:eastAsia="Myriad Pro" w:cs="Myriad Pro"/>
          <w:spacing w:val="1"/>
          <w:szCs w:val="20"/>
        </w:rPr>
        <w:t>S</w:t>
      </w:r>
      <w:r w:rsidRPr="009314DA">
        <w:rPr>
          <w:rFonts w:eastAsia="Myriad Pro" w:cs="Myriad Pro"/>
          <w:szCs w:val="20"/>
        </w:rPr>
        <w:t>chließen</w:t>
      </w:r>
      <w:r w:rsidRPr="009314DA">
        <w:rPr>
          <w:rFonts w:eastAsia="Myriad Pro" w:cs="Myriad Pro"/>
          <w:spacing w:val="-3"/>
          <w:szCs w:val="20"/>
        </w:rPr>
        <w:t xml:space="preserve"> </w:t>
      </w:r>
      <w:r w:rsidRPr="009314DA">
        <w:rPr>
          <w:rFonts w:eastAsia="Myriad Pro" w:cs="Myriad Pro"/>
          <w:szCs w:val="20"/>
        </w:rPr>
        <w:t>Sie</w:t>
      </w:r>
      <w:r w:rsidRPr="009314DA">
        <w:rPr>
          <w:rFonts w:eastAsia="Myriad Pro" w:cs="Myriad Pro"/>
          <w:spacing w:val="-3"/>
          <w:szCs w:val="20"/>
        </w:rPr>
        <w:t xml:space="preserve"> </w:t>
      </w:r>
      <w:r w:rsidRPr="009314DA">
        <w:rPr>
          <w:rFonts w:eastAsia="Myriad Pro" w:cs="Myriad Pro"/>
          <w:szCs w:val="20"/>
        </w:rPr>
        <w:t>mit</w:t>
      </w:r>
      <w:r w:rsidRPr="009314DA">
        <w:rPr>
          <w:rFonts w:eastAsia="Myriad Pro" w:cs="Myriad Pro"/>
          <w:spacing w:val="-3"/>
          <w:szCs w:val="20"/>
        </w:rPr>
        <w:t xml:space="preserve"> </w:t>
      </w:r>
      <w:r w:rsidRPr="009314DA">
        <w:rPr>
          <w:rFonts w:eastAsia="Myriad Pro" w:cs="Myriad Pro"/>
          <w:szCs w:val="20"/>
        </w:rPr>
        <w:t>einer</w:t>
      </w:r>
      <w:r w:rsidRPr="009314DA">
        <w:rPr>
          <w:rFonts w:eastAsia="Myriad Pro" w:cs="Myriad Pro"/>
          <w:spacing w:val="-3"/>
          <w:szCs w:val="20"/>
        </w:rPr>
        <w:t xml:space="preserve"> </w:t>
      </w:r>
      <w:r w:rsidRPr="009314DA">
        <w:rPr>
          <w:rFonts w:eastAsia="Myriad Pro" w:cs="Myriad Pro"/>
          <w:spacing w:val="3"/>
          <w:szCs w:val="20"/>
        </w:rPr>
        <w:t>k</w:t>
      </w:r>
      <w:r w:rsidRPr="009314DA">
        <w:rPr>
          <w:rFonts w:eastAsia="Myriad Pro" w:cs="Myriad Pro"/>
          <w:spacing w:val="1"/>
          <w:szCs w:val="20"/>
        </w:rPr>
        <w:t>r</w:t>
      </w:r>
      <w:r w:rsidRPr="009314DA">
        <w:rPr>
          <w:rFonts w:eastAsia="Myriad Pro" w:cs="Myriad Pro"/>
          <w:szCs w:val="20"/>
        </w:rPr>
        <w:t xml:space="preserve">itischen </w:t>
      </w:r>
      <w:r w:rsidRPr="009314DA">
        <w:rPr>
          <w:rFonts w:eastAsia="Myriad Pro" w:cs="Myriad Pro"/>
          <w:spacing w:val="-4"/>
          <w:szCs w:val="20"/>
        </w:rPr>
        <w:t>W</w:t>
      </w:r>
      <w:r w:rsidRPr="009314DA">
        <w:rPr>
          <w:rFonts w:eastAsia="Myriad Pro" w:cs="Myriad Pro"/>
          <w:szCs w:val="20"/>
        </w:rPr>
        <w:t>ü</w:t>
      </w:r>
      <w:r w:rsidRPr="009314DA">
        <w:rPr>
          <w:rFonts w:eastAsia="Myriad Pro" w:cs="Myriad Pro"/>
          <w:spacing w:val="-2"/>
          <w:szCs w:val="20"/>
        </w:rPr>
        <w:t>r</w:t>
      </w:r>
      <w:r w:rsidRPr="009314DA">
        <w:rPr>
          <w:rFonts w:eastAsia="Myriad Pro" w:cs="Myriad Pro"/>
          <w:szCs w:val="20"/>
        </w:rPr>
        <w:t xml:space="preserve">digung der </w:t>
      </w:r>
      <w:r w:rsidRPr="009314DA">
        <w:rPr>
          <w:rFonts w:eastAsia="Myriad Pro" w:cs="Myriad Pro"/>
          <w:spacing w:val="-1"/>
          <w:szCs w:val="20"/>
        </w:rPr>
        <w:t>A</w:t>
      </w:r>
      <w:r w:rsidRPr="009314DA">
        <w:rPr>
          <w:rFonts w:eastAsia="Myriad Pro" w:cs="Myriad Pro"/>
          <w:spacing w:val="1"/>
          <w:szCs w:val="20"/>
        </w:rPr>
        <w:t>r</w:t>
      </w:r>
      <w:r w:rsidRPr="009314DA">
        <w:rPr>
          <w:rFonts w:eastAsia="Myriad Pro" w:cs="Myriad Pro"/>
          <w:szCs w:val="20"/>
        </w:rPr>
        <w:t>bei</w:t>
      </w:r>
      <w:r w:rsidRPr="009314DA">
        <w:rPr>
          <w:rFonts w:eastAsia="Myriad Pro" w:cs="Myriad Pro"/>
          <w:spacing w:val="-1"/>
          <w:szCs w:val="20"/>
        </w:rPr>
        <w:t>t</w:t>
      </w:r>
      <w:r w:rsidRPr="009314DA">
        <w:rPr>
          <w:rFonts w:eastAsia="Myriad Pro" w:cs="Myriad Pro"/>
          <w:szCs w:val="20"/>
        </w:rPr>
        <w:t xml:space="preserve">. Die </w:t>
      </w:r>
      <w:r w:rsidRPr="009314DA">
        <w:rPr>
          <w:rFonts w:eastAsia="Myriad Pro" w:cs="Myriad Pro"/>
          <w:spacing w:val="-1"/>
          <w:szCs w:val="20"/>
        </w:rPr>
        <w:t>K</w:t>
      </w:r>
      <w:r w:rsidRPr="009314DA">
        <w:rPr>
          <w:rFonts w:eastAsia="Myriad Pro" w:cs="Myriad Pro"/>
          <w:szCs w:val="20"/>
        </w:rPr>
        <w:t>u</w:t>
      </w:r>
      <w:r w:rsidRPr="009314DA">
        <w:rPr>
          <w:rFonts w:eastAsia="Myriad Pro" w:cs="Myriad Pro"/>
          <w:spacing w:val="2"/>
          <w:szCs w:val="20"/>
        </w:rPr>
        <w:t>r</w:t>
      </w:r>
      <w:r w:rsidRPr="009314DA">
        <w:rPr>
          <w:rFonts w:eastAsia="Myriad Pro" w:cs="Myriad Pro"/>
          <w:szCs w:val="20"/>
        </w:rPr>
        <w:t>zfassung soll</w:t>
      </w:r>
      <w:r w:rsidRPr="009314DA">
        <w:rPr>
          <w:rFonts w:eastAsia="Myriad Pro" w:cs="Myriad Pro"/>
          <w:spacing w:val="-1"/>
          <w:szCs w:val="20"/>
        </w:rPr>
        <w:t>t</w:t>
      </w:r>
      <w:r w:rsidRPr="009314DA">
        <w:rPr>
          <w:rFonts w:eastAsia="Myriad Pro" w:cs="Myriad Pro"/>
          <w:szCs w:val="20"/>
        </w:rPr>
        <w:t>e nic</w:t>
      </w:r>
      <w:r w:rsidRPr="009314DA">
        <w:rPr>
          <w:rFonts w:eastAsia="Myriad Pro" w:cs="Myriad Pro"/>
          <w:spacing w:val="-1"/>
          <w:szCs w:val="20"/>
        </w:rPr>
        <w:t>h</w:t>
      </w:r>
      <w:r w:rsidRPr="009314DA">
        <w:rPr>
          <w:rFonts w:eastAsia="Myriad Pro" w:cs="Myriad Pro"/>
          <w:szCs w:val="20"/>
        </w:rPr>
        <w:t xml:space="preserve">t mehr als </w:t>
      </w:r>
      <w:r w:rsidRPr="009314DA">
        <w:rPr>
          <w:rFonts w:eastAsia="Myriad Pro" w:cs="Myriad Pro"/>
          <w:spacing w:val="5"/>
          <w:szCs w:val="20"/>
        </w:rPr>
        <w:t>z</w:t>
      </w:r>
      <w:r w:rsidRPr="009314DA">
        <w:rPr>
          <w:rFonts w:eastAsia="Myriad Pro" w:cs="Myriad Pro"/>
          <w:spacing w:val="-2"/>
          <w:szCs w:val="20"/>
        </w:rPr>
        <w:t>w</w:t>
      </w:r>
      <w:r w:rsidRPr="009314DA">
        <w:rPr>
          <w:rFonts w:eastAsia="Myriad Pro" w:cs="Myriad Pro"/>
          <w:szCs w:val="20"/>
        </w:rPr>
        <w:t>ei DIN A4-</w:t>
      </w:r>
      <w:r w:rsidRPr="009314DA">
        <w:rPr>
          <w:rFonts w:eastAsia="Myriad Pro" w:cs="Myriad Pro"/>
          <w:spacing w:val="1"/>
          <w:szCs w:val="20"/>
        </w:rPr>
        <w:t>S</w:t>
      </w:r>
      <w:r w:rsidRPr="009314DA">
        <w:rPr>
          <w:rFonts w:eastAsia="Myriad Pro" w:cs="Myriad Pro"/>
          <w:szCs w:val="20"/>
        </w:rPr>
        <w:t>ei</w:t>
      </w:r>
      <w:r w:rsidRPr="009314DA">
        <w:rPr>
          <w:rFonts w:eastAsia="Myriad Pro" w:cs="Myriad Pro"/>
          <w:spacing w:val="-1"/>
          <w:szCs w:val="20"/>
        </w:rPr>
        <w:t>t</w:t>
      </w:r>
      <w:r w:rsidRPr="009314DA">
        <w:rPr>
          <w:rFonts w:eastAsia="Myriad Pro" w:cs="Myriad Pro"/>
          <w:szCs w:val="20"/>
        </w:rPr>
        <w:t>en umfassen.</w:t>
      </w:r>
    </w:p>
    <w:p w14:paraId="1DA12D4F" w14:textId="77777777" w:rsidR="00FF3EF3" w:rsidRPr="00FF3EF3" w:rsidRDefault="00FF3EF3" w:rsidP="00D976CC">
      <w:pPr>
        <w:rPr>
          <w:noProof/>
          <w:lang w:val="en-US"/>
        </w:rPr>
      </w:pPr>
      <w:r w:rsidRPr="00FF3EF3">
        <w:rPr>
          <w:noProof/>
          <w:lang w:val="en-US"/>
        </w:rPr>
        <w:t>Lorem ipsum dolor sit amet, consectetuer adipiscing elit. Maecenas porttitor congue massa. Fusce posuere, magna sed pulvinar ultricies, purus lectus malesuada libero, sit amet commodo magna eros quis urna.</w:t>
      </w:r>
    </w:p>
    <w:p w14:paraId="5FC3C5E5" w14:textId="77777777" w:rsidR="00FF3EF3" w:rsidRPr="00FF3EF3" w:rsidRDefault="00FF3EF3" w:rsidP="00D976CC">
      <w:pPr>
        <w:rPr>
          <w:noProof/>
          <w:lang w:val="en-US"/>
        </w:rPr>
      </w:pPr>
      <w:r w:rsidRPr="00FF3EF3">
        <w:rPr>
          <w:noProof/>
          <w:lang w:val="en-US"/>
        </w:rPr>
        <w:t>Nunc viverra imperdiet enim. Fusce est. Vivamus a tellus.</w:t>
      </w:r>
    </w:p>
    <w:p w14:paraId="510A69B6" w14:textId="77777777" w:rsidR="00FF3EF3" w:rsidRPr="00FF3EF3" w:rsidRDefault="00FF3EF3" w:rsidP="00D976CC">
      <w:pPr>
        <w:rPr>
          <w:noProof/>
          <w:lang w:val="en-US"/>
        </w:rPr>
      </w:pPr>
      <w:r w:rsidRPr="00FF3EF3">
        <w:rPr>
          <w:noProof/>
          <w:lang w:val="en-US"/>
        </w:rPr>
        <w:t>Pellentesque habitant morbi tristique senectus et netus et malesuada fames ac turpis egestas. Proin pharetra nonummy pede. Mauris et orci.</w:t>
      </w:r>
    </w:p>
    <w:p w14:paraId="15E7C425" w14:textId="77777777" w:rsidR="00E44ABE" w:rsidRPr="00B66C63" w:rsidRDefault="00FF3EF3" w:rsidP="00B66C63">
      <w:pPr>
        <w:pStyle w:val="AufzhlungmitQuadrat"/>
      </w:pPr>
      <w:r w:rsidRPr="00B66C63">
        <w:t>Aenean nec lorem. In porttitor. Donec laoreet nonummy augue.</w:t>
      </w:r>
      <w:r w:rsidR="00E44ABE" w:rsidRPr="00B66C63">
        <w:t xml:space="preserve"> </w:t>
      </w:r>
    </w:p>
    <w:p w14:paraId="5889177D" w14:textId="77777777" w:rsidR="00E44ABE" w:rsidRPr="00B66C63" w:rsidRDefault="00FF3EF3" w:rsidP="00B66C63">
      <w:pPr>
        <w:pStyle w:val="AufzhlungmitQuadrat"/>
      </w:pPr>
      <w:r w:rsidRPr="00B66C63">
        <w:t>Suspendisse dui purus, scelerisque at</w:t>
      </w:r>
      <w:r w:rsidR="00E44ABE" w:rsidRPr="00B66C63">
        <w:t xml:space="preserve">. </w:t>
      </w:r>
    </w:p>
    <w:p w14:paraId="7DC7A1AB" w14:textId="77777777" w:rsidR="00E44ABE" w:rsidRPr="00B66C63" w:rsidRDefault="00E44ABE" w:rsidP="00B66C63">
      <w:pPr>
        <w:pStyle w:val="AufzhlungmitQuadrat"/>
      </w:pPr>
      <w:r w:rsidRPr="00B66C63">
        <w:t>V</w:t>
      </w:r>
      <w:r w:rsidR="00FF3EF3" w:rsidRPr="00B66C63">
        <w:t>ulputate vitae, pretium mattis, nunc</w:t>
      </w:r>
      <w:r w:rsidRPr="00B66C63">
        <w:t>.</w:t>
      </w:r>
      <w:r w:rsidR="00FF3EF3" w:rsidRPr="00B66C63">
        <w:t xml:space="preserve"> </w:t>
      </w:r>
    </w:p>
    <w:p w14:paraId="69BCEABC" w14:textId="77777777" w:rsidR="00E44ABE" w:rsidRPr="00B66C63" w:rsidRDefault="00FF3EF3" w:rsidP="00B66C63">
      <w:pPr>
        <w:pStyle w:val="AufzhlungmitQuadrat"/>
      </w:pPr>
      <w:r w:rsidRPr="00B66C63">
        <w:t xml:space="preserve">Mauris eget neque at sem venenatis eleifend. </w:t>
      </w:r>
    </w:p>
    <w:p w14:paraId="4B93430C" w14:textId="71A533B0" w:rsidR="00FF3EF3" w:rsidRPr="00E44ABE" w:rsidRDefault="00FF3EF3" w:rsidP="00E44ABE">
      <w:pPr>
        <w:rPr>
          <w:lang w:val="en-US"/>
        </w:rPr>
      </w:pPr>
      <w:r w:rsidRPr="00E44ABE">
        <w:rPr>
          <w:noProof/>
          <w:lang w:val="en-US"/>
        </w:rPr>
        <w:t>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40C63081" w14:textId="77777777" w:rsidR="00FF3EF3" w:rsidRDefault="00FF3EF3" w:rsidP="00D976CC">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7BCEDB3C" w14:textId="77777777" w:rsidR="00FF3EF3" w:rsidRDefault="00FF3EF3" w:rsidP="00D976CC">
      <w:pPr>
        <w:rPr>
          <w:noProof/>
          <w:lang w:val="en-US"/>
        </w:rPr>
      </w:pPr>
      <w:r>
        <w:rPr>
          <w:noProof/>
          <w:lang w:val="en-US"/>
        </w:rPr>
        <w:t>Nunc viverra imperdiet enim. Fusce est. Vivamus a tellus.</w:t>
      </w:r>
    </w:p>
    <w:p w14:paraId="62EB259B" w14:textId="77777777" w:rsidR="00FF3EF3" w:rsidRDefault="00FF3EF3" w:rsidP="00D976CC">
      <w:pPr>
        <w:rPr>
          <w:noProof/>
          <w:lang w:val="en-US"/>
        </w:rPr>
      </w:pPr>
      <w:r>
        <w:rPr>
          <w:noProof/>
          <w:lang w:val="en-US"/>
        </w:rPr>
        <w:t>Pellentesque habitant morbi tristique senectus et netus et malesuada fames ac turpis egestas. Proin pharetra nonummy pede. Mauris et orci.</w:t>
      </w:r>
    </w:p>
    <w:p w14:paraId="0C7F370B" w14:textId="77777777" w:rsidR="00FF3EF3" w:rsidRDefault="00FF3EF3" w:rsidP="00D976CC">
      <w:pPr>
        <w:rPr>
          <w:noProof/>
          <w:lang w:val="en-US"/>
        </w:rPr>
      </w:pPr>
      <w:r>
        <w:rPr>
          <w:noProof/>
          <w:lang w:val="en-US"/>
        </w:rPr>
        <w:t>Aenean nec lorem. In porttitor. Donec laoreet nonummy augue.</w:t>
      </w:r>
    </w:p>
    <w:p w14:paraId="4E39A76F" w14:textId="6A8681B7" w:rsidR="00FF3EF3" w:rsidRDefault="00FF3EF3" w:rsidP="00D976CC">
      <w:pPr>
        <w:rPr>
          <w:lang w:val="en-US"/>
        </w:rPr>
      </w:pPr>
      <w:r>
        <w:rPr>
          <w:noProof/>
          <w:lang w:val="en-US"/>
        </w:rPr>
        <w:t>Suspendisse dui purus, scelerisque at, vulputate vitae, pretium mattis, nunc. Mauris eget neque at sem venenatis eleifend. Ut nonummy.</w:t>
      </w:r>
    </w:p>
    <w:p w14:paraId="445C6A8B" w14:textId="77777777" w:rsidR="00FF3EF3" w:rsidRPr="00FF3EF3" w:rsidRDefault="00FF3EF3" w:rsidP="00FF3EF3">
      <w:pPr>
        <w:rPr>
          <w:lang w:val="en-US"/>
        </w:rPr>
      </w:pPr>
      <w:r w:rsidRPr="00FF3EF3">
        <w:rPr>
          <w:noProof/>
          <w:lang w:val="en-US"/>
        </w:rPr>
        <w:t>Suspendisse dui purus, scelerisque at, vulputate vitae, pretium mattis, nunc. Mauris eget neque at sem venenatis eleifend. Ut nonummy.</w:t>
      </w:r>
      <w:r>
        <w:rPr>
          <w:noProof/>
          <w:lang w:val="en-US"/>
        </w:rPr>
        <w:t xml:space="preserve"> </w:t>
      </w:r>
      <w:r w:rsidRPr="00FF3EF3">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FF3EF3">
        <w:rPr>
          <w:noProof/>
          <w:lang w:val="en-US"/>
        </w:rPr>
        <w:t>Nunc viverra imperdiet enim. Fusce est. Vivamus a tellus.</w:t>
      </w:r>
      <w:r>
        <w:rPr>
          <w:noProof/>
          <w:lang w:val="en-US"/>
        </w:rPr>
        <w:t xml:space="preserve"> </w:t>
      </w:r>
      <w:r w:rsidRPr="00FF3EF3">
        <w:rPr>
          <w:noProof/>
          <w:lang w:val="en-US"/>
        </w:rPr>
        <w:t>Pellentesque habitant morbi tristique senectus et netus et malesuada fames ac turpis egestas. Proin pharetra nonummy pede. Mauris et orci.</w:t>
      </w:r>
      <w:r>
        <w:rPr>
          <w:noProof/>
          <w:lang w:val="en-US"/>
        </w:rPr>
        <w:t xml:space="preserve"> </w:t>
      </w:r>
      <w:r w:rsidRPr="00FF3EF3">
        <w:rPr>
          <w:noProof/>
          <w:lang w:val="en-US"/>
        </w:rPr>
        <w:t>Aenean nec lorem. In porttitor. Donec laoreet nonummy augue.</w:t>
      </w:r>
      <w:r>
        <w:rPr>
          <w:noProof/>
          <w:lang w:val="en-US"/>
        </w:rPr>
        <w:t xml:space="preserve"> </w:t>
      </w:r>
      <w:r w:rsidRPr="00FF3EF3">
        <w:rPr>
          <w:noProof/>
          <w:lang w:val="en-US"/>
        </w:rPr>
        <w:t>Suspendisse dui purus, scelerisque at, vulputate vitae, pretium mattis, nunc. Mauris eget neque at sem venenatis eleifend. Ut nonummy.</w:t>
      </w:r>
    </w:p>
    <w:p w14:paraId="28704085" w14:textId="77777777" w:rsidR="00FF3EF3" w:rsidRDefault="00FF3EF3"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756808FA" w14:textId="77777777" w:rsidR="00FF3EF3" w:rsidRDefault="00FF3EF3" w:rsidP="00FF3EF3">
      <w:pPr>
        <w:rPr>
          <w:noProof/>
          <w:lang w:val="en-US"/>
        </w:rPr>
      </w:pPr>
      <w:r>
        <w:rPr>
          <w:noProof/>
          <w:lang w:val="en-US"/>
        </w:rPr>
        <w:t>Nunc viverra imperdiet enim. Fusce est. Vivamus a tellus.</w:t>
      </w:r>
    </w:p>
    <w:p w14:paraId="24D6F67C" w14:textId="152D959A" w:rsidR="00E44ABE" w:rsidRDefault="00FF3EF3" w:rsidP="00FF3EF3">
      <w:pPr>
        <w:rPr>
          <w:noProof/>
          <w:lang w:val="en-US"/>
        </w:rPr>
      </w:pPr>
      <w:r>
        <w:rPr>
          <w:noProof/>
          <w:lang w:val="en-US"/>
        </w:rPr>
        <w:t>Suspendisse dui purus, scelerisque at, vulputate vitae, pretium mattis, nunc. Mauris eget neque at sem venenatis eleifend. Ut nonummy.</w:t>
      </w:r>
      <w:r w:rsidR="00E44ABE">
        <w:rPr>
          <w:noProof/>
          <w:lang w:val="en-US"/>
        </w:rPr>
        <w:t xml:space="preserve"> </w:t>
      </w:r>
      <w:r w:rsidR="00E44ABE">
        <w:rPr>
          <w:noProof/>
          <w:lang w:val="en-US"/>
        </w:rPr>
        <w:br w:type="page"/>
      </w:r>
    </w:p>
    <w:p w14:paraId="6D3A0472" w14:textId="58745EF6" w:rsidR="005C71CA" w:rsidRPr="007D720E" w:rsidRDefault="005C71CA" w:rsidP="00267BF8">
      <w:pPr>
        <w:pStyle w:val="berschrift"/>
        <w:rPr>
          <w:lang w:val="en-US"/>
        </w:rPr>
      </w:pPr>
      <w:bookmarkStart w:id="2" w:name="_Toc72476879"/>
      <w:r w:rsidRPr="007D720E">
        <w:rPr>
          <w:rStyle w:val="berschriftZchn"/>
          <w:b/>
          <w:lang w:val="en-US"/>
        </w:rPr>
        <w:lastRenderedPageBreak/>
        <w:t>Abstract</w:t>
      </w:r>
      <w:r w:rsidR="00885C4C">
        <w:rPr>
          <w:rStyle w:val="berschriftZchn"/>
          <w:b/>
          <w:lang w:val="en-US"/>
        </w:rPr>
        <w:t xml:space="preserve"> in English</w:t>
      </w:r>
      <w:bookmarkEnd w:id="2"/>
    </w:p>
    <w:p w14:paraId="176AA368"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5740BCB4" w14:textId="77777777" w:rsidR="005C71CA" w:rsidRDefault="005C71CA" w:rsidP="00FF3EF3">
      <w:pPr>
        <w:rPr>
          <w:noProof/>
          <w:lang w:val="en-US"/>
        </w:rPr>
      </w:pPr>
      <w:r>
        <w:rPr>
          <w:noProof/>
          <w:lang w:val="en-US"/>
        </w:rPr>
        <w:t>Nunc viverra imperdiet enim. Fusce est. Vivamus a tellus.</w:t>
      </w:r>
    </w:p>
    <w:p w14:paraId="3E3CC0E6"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44AC4101" w14:textId="77777777" w:rsidR="005C71CA" w:rsidRDefault="005C71CA" w:rsidP="00FF3EF3">
      <w:pPr>
        <w:rPr>
          <w:noProof/>
          <w:lang w:val="en-US"/>
        </w:rPr>
      </w:pPr>
      <w:r>
        <w:rPr>
          <w:noProof/>
          <w:lang w:val="en-US"/>
        </w:rPr>
        <w:t>Aenean nec lorem. In porttitor. Donec laoreet nonummy augue.</w:t>
      </w:r>
    </w:p>
    <w:p w14:paraId="3C7BE155" w14:textId="43F15556" w:rsidR="00FF3EF3" w:rsidRDefault="005C71CA" w:rsidP="00FF3EF3">
      <w:pPr>
        <w:rPr>
          <w:lang w:val="en-US"/>
        </w:rPr>
      </w:pPr>
      <w:r>
        <w:rPr>
          <w:noProof/>
          <w:lang w:val="en-US"/>
        </w:rPr>
        <w:t>Suspendisse dui purus, scelerisque at, vulputate vitae, pretium mattis, nunc. Mauris eget neque at sem venenatis eleifend. Ut nonummy.</w:t>
      </w:r>
    </w:p>
    <w:p w14:paraId="138D083B"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0615F5F8" w14:textId="77777777" w:rsidR="005C71CA" w:rsidRDefault="005C71CA" w:rsidP="00FF3EF3">
      <w:pPr>
        <w:rPr>
          <w:noProof/>
          <w:lang w:val="en-US"/>
        </w:rPr>
      </w:pPr>
      <w:r>
        <w:rPr>
          <w:noProof/>
          <w:lang w:val="en-US"/>
        </w:rPr>
        <w:t>Nunc viverra imperdiet enim. Fusce est. Vivamus a tellus.</w:t>
      </w:r>
    </w:p>
    <w:p w14:paraId="524DED69"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654CEFD9" w14:textId="77777777" w:rsidR="005C71CA" w:rsidRDefault="005C71CA" w:rsidP="00FF3EF3">
      <w:pPr>
        <w:rPr>
          <w:noProof/>
          <w:lang w:val="en-US"/>
        </w:rPr>
      </w:pPr>
      <w:r>
        <w:rPr>
          <w:noProof/>
          <w:lang w:val="en-US"/>
        </w:rPr>
        <w:t>Aenean nec lorem. In porttitor. Donec laoreet nonummy augue.</w:t>
      </w:r>
    </w:p>
    <w:p w14:paraId="486F3854" w14:textId="31A865F6" w:rsidR="005C71CA" w:rsidRDefault="005C71CA" w:rsidP="00FF3EF3">
      <w:pPr>
        <w:rPr>
          <w:lang w:val="en-US"/>
        </w:rPr>
      </w:pPr>
      <w:r>
        <w:rPr>
          <w:noProof/>
          <w:lang w:val="en-US"/>
        </w:rPr>
        <w:t>Suspendisse dui purus, scelerisque at, vulputate vitae, pretium mattis, nunc. Mauris eget neque at sem venenatis eleifend. Ut nonummy.</w:t>
      </w:r>
    </w:p>
    <w:p w14:paraId="166CD819"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096C28E0" w14:textId="77777777" w:rsidR="005C71CA" w:rsidRDefault="005C71CA" w:rsidP="00FF3EF3">
      <w:pPr>
        <w:rPr>
          <w:noProof/>
          <w:lang w:val="en-US"/>
        </w:rPr>
      </w:pPr>
      <w:r>
        <w:rPr>
          <w:noProof/>
          <w:lang w:val="en-US"/>
        </w:rPr>
        <w:t>Nunc viverra imperdiet enim. Fusce est. Vivamus a tellus.</w:t>
      </w:r>
    </w:p>
    <w:p w14:paraId="20E8FA2A"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2A571B20" w14:textId="77777777" w:rsidR="005C71CA" w:rsidRDefault="005C71CA" w:rsidP="00FF3EF3">
      <w:pPr>
        <w:rPr>
          <w:noProof/>
          <w:lang w:val="en-US"/>
        </w:rPr>
      </w:pPr>
      <w:r>
        <w:rPr>
          <w:noProof/>
          <w:lang w:val="en-US"/>
        </w:rPr>
        <w:t>Aenean nec lorem. In porttitor. Donec laoreet nonummy augue.</w:t>
      </w:r>
    </w:p>
    <w:p w14:paraId="637E96F2" w14:textId="77777777" w:rsidR="0083433A" w:rsidRPr="00E55934" w:rsidRDefault="005C71CA" w:rsidP="00FF3EF3">
      <w:pPr>
        <w:rPr>
          <w:noProof/>
        </w:rPr>
        <w:sectPr w:rsidR="0083433A" w:rsidRPr="00E55934" w:rsidSect="00E713C0">
          <w:headerReference w:type="default" r:id="rId16"/>
          <w:footerReference w:type="default" r:id="rId17"/>
          <w:pgSz w:w="11906" w:h="16838"/>
          <w:pgMar w:top="1701" w:right="1418" w:bottom="1701" w:left="1418" w:header="709" w:footer="709" w:gutter="0"/>
          <w:cols w:space="708"/>
          <w:titlePg/>
          <w:docGrid w:linePitch="360"/>
        </w:sectPr>
      </w:pPr>
      <w:r>
        <w:rPr>
          <w:noProof/>
          <w:lang w:val="en-US"/>
        </w:rPr>
        <w:t xml:space="preserve">Suspendisse dui purus, scelerisque at, vulputate vitae, pretium mattis, nunc. </w:t>
      </w:r>
      <w:r w:rsidRPr="00E55934">
        <w:rPr>
          <w:noProof/>
        </w:rPr>
        <w:t>Mauris eget neque at sem venenatis eleifend. Ut nonummy.</w:t>
      </w:r>
    </w:p>
    <w:p w14:paraId="1CB3117C" w14:textId="52CAB3E1" w:rsidR="002F79BC" w:rsidRPr="002F79BC" w:rsidRDefault="002F79BC" w:rsidP="00775F15">
      <w:pPr>
        <w:pStyle w:val="berschrift1"/>
      </w:pPr>
      <w:bookmarkStart w:id="3" w:name="_Toc71185028"/>
      <w:bookmarkStart w:id="4" w:name="_Toc72476880"/>
      <w:r w:rsidRPr="002F79BC">
        <w:lastRenderedPageBreak/>
        <w:t>Einführung</w:t>
      </w:r>
      <w:bookmarkEnd w:id="3"/>
      <w:bookmarkEnd w:id="4"/>
    </w:p>
    <w:p w14:paraId="1CB27440" w14:textId="77777777" w:rsidR="002F79BC" w:rsidRPr="002F79BC" w:rsidRDefault="002F79BC" w:rsidP="002F79BC">
      <w:pPr>
        <w:keepNext/>
        <w:jc w:val="left"/>
      </w:pPr>
      <w:r w:rsidRPr="002F79BC">
        <w:rPr>
          <w:noProof/>
          <w:lang w:eastAsia="de-DE"/>
        </w:rPr>
        <w:drawing>
          <wp:inline distT="0" distB="0" distL="0" distR="0" wp14:anchorId="7320E506" wp14:editId="148F0A93">
            <wp:extent cx="5760000" cy="3232800"/>
            <wp:effectExtent l="0" t="0" r="0" b="5715"/>
            <wp:docPr id="12" name="Bild 3" descr="Beispiel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 3" descr="Beispielbil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3232800"/>
                    </a:xfrm>
                    <a:prstGeom prst="rect">
                      <a:avLst/>
                    </a:prstGeom>
                    <a:noFill/>
                    <a:ln>
                      <a:noFill/>
                    </a:ln>
                  </pic:spPr>
                </pic:pic>
              </a:graphicData>
            </a:graphic>
          </wp:inline>
        </w:drawing>
      </w:r>
    </w:p>
    <w:p w14:paraId="0522898E" w14:textId="4CB97055" w:rsidR="002F79BC" w:rsidRPr="002F79BC" w:rsidRDefault="002F79BC" w:rsidP="002F79BC">
      <w:pPr>
        <w:pStyle w:val="Bild-Quelle"/>
      </w:pPr>
      <w:bookmarkStart w:id="5" w:name="_Toc70160204"/>
      <w:bookmarkStart w:id="6" w:name="_Toc70772753"/>
      <w:r w:rsidRPr="002F79BC">
        <w:t>Bild: Heinrich Mustermann</w:t>
      </w:r>
      <w:r w:rsidR="008156B8">
        <w:t>,</w:t>
      </w:r>
      <w:r w:rsidRPr="002F79BC">
        <w:t xml:space="preserve"> BBSR</w:t>
      </w:r>
    </w:p>
    <w:p w14:paraId="1903B8F2" w14:textId="77777777" w:rsidR="002F79BC" w:rsidRPr="002F79BC" w:rsidRDefault="002F79BC" w:rsidP="002F79BC">
      <w:pPr>
        <w:pStyle w:val="Beschriftung"/>
      </w:pPr>
      <w:r w:rsidRPr="002F79BC">
        <w:t>Ich bin eine Bildbeschr</w:t>
      </w:r>
      <w:bookmarkEnd w:id="5"/>
      <w:r w:rsidRPr="002F79BC">
        <w:t xml:space="preserve">eibung in der Schriftgröße 8 Punkt und stehe bevorzugt unter einem Foto. </w:t>
      </w:r>
    </w:p>
    <w:p w14:paraId="3EDAE3C5" w14:textId="77777777" w:rsidR="002F79BC" w:rsidRPr="002F79BC" w:rsidRDefault="002F79BC" w:rsidP="002F79BC">
      <w:pPr>
        <w:pStyle w:val="Beschriftung"/>
      </w:pPr>
      <w:r w:rsidRPr="002F79BC">
        <w:t>Mein Abstand zum Foto beträgt 6 mm</w:t>
      </w:r>
      <w:bookmarkEnd w:id="6"/>
    </w:p>
    <w:p w14:paraId="6E60DDD2" w14:textId="77777777" w:rsidR="002F79BC" w:rsidRPr="002F79BC" w:rsidRDefault="002F79BC" w:rsidP="002F79BC">
      <w:pPr>
        <w:pStyle w:val="berschrift2"/>
        <w:rPr>
          <w:lang w:val="en-US"/>
        </w:rPr>
      </w:pPr>
      <w:bookmarkStart w:id="7" w:name="_Toc71185029"/>
      <w:bookmarkStart w:id="8" w:name="_Toc72476881"/>
      <w:r w:rsidRPr="002F79BC">
        <w:rPr>
          <w:lang w:val="en-US"/>
        </w:rPr>
        <w:t>Themenfeld</w:t>
      </w:r>
      <w:bookmarkEnd w:id="7"/>
      <w:bookmarkEnd w:id="8"/>
    </w:p>
    <w:p w14:paraId="152AB8A7" w14:textId="77777777" w:rsidR="002F79BC" w:rsidRPr="002F79BC" w:rsidRDefault="002F79BC" w:rsidP="002F79BC">
      <w:pPr>
        <w:rPr>
          <w:noProof/>
          <w:lang w:val="en-US"/>
        </w:rPr>
      </w:pPr>
      <w:r w:rsidRPr="002F79BC">
        <w:rPr>
          <w:noProof/>
          <w:lang w:val="en-US"/>
        </w:rPr>
        <w:t>Lorem ipsum dolor sit amet, consectetuer adipiscing elit. Maecenas porttitor congue massa. Fusce posuere, magna sed pulvinar ultricies, purus lectus malesuada libero, sit amet commodo magna eros quis urna.</w:t>
      </w:r>
      <w:r w:rsidRPr="002F79BC">
        <w:rPr>
          <w:noProof/>
          <w:sz w:val="16"/>
          <w:vertAlign w:val="superscript"/>
          <w:lang w:val="en-US"/>
          <w14:ligatures w14:val="standard"/>
        </w:rPr>
        <w:footnoteReference w:id="1"/>
      </w:r>
    </w:p>
    <w:p w14:paraId="22FA9FC8" w14:textId="77777777" w:rsidR="002F79BC" w:rsidRPr="002F79BC" w:rsidRDefault="002F79BC" w:rsidP="002F79BC">
      <w:pPr>
        <w:rPr>
          <w:noProof/>
          <w:lang w:val="en-US"/>
        </w:rPr>
      </w:pPr>
      <w:r w:rsidRPr="002F79BC">
        <w:rPr>
          <w:noProof/>
          <w:lang w:val="en-US"/>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w:t>
      </w:r>
      <w:r w:rsidRPr="002F79BC">
        <w:rPr>
          <w:noProof/>
          <w:sz w:val="16"/>
          <w:vertAlign w:val="superscript"/>
          <w:lang w:val="en-US"/>
          <w14:ligatures w14:val="standard"/>
        </w:rPr>
        <w:footnoteReference w:id="2"/>
      </w:r>
      <w:r w:rsidRPr="002F79BC">
        <w:rPr>
          <w:noProof/>
          <w:lang w:val="en-US"/>
        </w:rPr>
        <w:t xml:space="preserv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03D08F94" w14:textId="2951DEFC" w:rsidR="002F79BC" w:rsidRDefault="002F79BC" w:rsidP="002F79BC">
      <w:pPr>
        <w:rPr>
          <w:noProof/>
          <w:lang w:val="en-US"/>
        </w:rPr>
      </w:pPr>
      <w:r w:rsidRPr="002F79BC">
        <w:rPr>
          <w:noProof/>
          <w:lang w:val="en-US"/>
        </w:rPr>
        <w:t>Suspendisse dui purus, scelerisque at, vulputate vitae, pretium mattis, nunc. Mauris eget neque at sem venenatis eleifend. Ut nonummy.</w:t>
      </w:r>
      <w:r>
        <w:rPr>
          <w:noProof/>
          <w:lang w:val="en-US"/>
        </w:rPr>
        <w:br w:type="page"/>
      </w:r>
    </w:p>
    <w:p w14:paraId="13786296" w14:textId="0C8BA0FD" w:rsidR="002D4AD7" w:rsidRPr="00E07F82" w:rsidRDefault="00C04F8B" w:rsidP="004B753D">
      <w:pPr>
        <w:pStyle w:val="berschrift2"/>
        <w:rPr>
          <w:lang w:val="en-US"/>
        </w:rPr>
      </w:pPr>
      <w:bookmarkStart w:id="9" w:name="_Toc72476882"/>
      <w:r w:rsidRPr="00E07F82">
        <w:rPr>
          <w:rStyle w:val="berschrift2Zchn"/>
          <w:b/>
          <w:lang w:val="en-US"/>
        </w:rPr>
        <w:lastRenderedPageBreak/>
        <w:t>Untersuchungsgegenstand</w:t>
      </w:r>
      <w:bookmarkEnd w:id="9"/>
    </w:p>
    <w:p w14:paraId="37B495E6" w14:textId="04640FBB" w:rsidR="00C04F8B" w:rsidRPr="00C04F8B" w:rsidRDefault="00C04F8B" w:rsidP="00F67580">
      <w:pPr>
        <w:rPr>
          <w:noProof/>
          <w:lang w:val="en-US"/>
        </w:rPr>
      </w:pPr>
      <w:r w:rsidRPr="00BF21FC">
        <w:rPr>
          <w:noProof/>
          <w:lang w:val="en-US"/>
        </w:rPr>
        <w:t xml:space="preserve">Lorem ipsum dolor sit amet, consectetuer adipiscing elit. </w:t>
      </w:r>
      <w:r w:rsidRPr="00C04F8B">
        <w:rPr>
          <w:noProof/>
          <w:lang w:val="en-US"/>
        </w:rPr>
        <w:t>Maecenas porttitor congue massa. Fusce posuere, magna sed pulvinar ultricies, purus lectus malesuada libero, sit amet commodo magna eros quis urna.</w:t>
      </w:r>
      <w:r>
        <w:rPr>
          <w:noProof/>
          <w:lang w:val="en-US"/>
        </w:rPr>
        <w:t xml:space="preserve"> </w:t>
      </w:r>
      <w:r w:rsidRPr="00C04F8B">
        <w:rPr>
          <w:noProof/>
          <w:lang w:val="en-US"/>
        </w:rPr>
        <w:t>Nunc viverra imperdiet enim. Fusce est. Vivamus a tellus.</w:t>
      </w:r>
      <w:r>
        <w:rPr>
          <w:noProof/>
          <w:lang w:val="en-US"/>
        </w:rPr>
        <w:t xml:space="preserve"> </w:t>
      </w:r>
      <w:r w:rsidRPr="00C04F8B">
        <w:rPr>
          <w:noProof/>
          <w:lang w:val="en-US"/>
        </w:rPr>
        <w:t>Pellentesque habitant morbi tristique senectus et netus et malesuada fames ac turpis egestas. Proin pharetra nonummy pede. Mauris et orci.</w:t>
      </w:r>
    </w:p>
    <w:p w14:paraId="42BC9D24" w14:textId="261F7B56" w:rsidR="00C04F8B" w:rsidRPr="00C04F8B" w:rsidRDefault="00C04F8B" w:rsidP="00F67580">
      <w:pPr>
        <w:rPr>
          <w:noProof/>
          <w:lang w:val="en-US"/>
        </w:rPr>
      </w:pPr>
      <w:r w:rsidRPr="00C04F8B">
        <w:rPr>
          <w:noProof/>
          <w:lang w:val="en-US"/>
        </w:rPr>
        <w:t>Aenean nec lorem. In porttitor. Donec laoreet nonummy augue</w:t>
      </w:r>
      <w:r w:rsidRPr="00E153EF">
        <w:rPr>
          <w:rStyle w:val="QuelleformatierenZchn"/>
          <w:lang w:val="en-US"/>
        </w:rPr>
        <w:t>.</w:t>
      </w:r>
    </w:p>
    <w:p w14:paraId="03F8BD1A" w14:textId="23658FCC" w:rsidR="00C04F8B" w:rsidRDefault="00C04F8B" w:rsidP="00F67580">
      <w:pPr>
        <w:rPr>
          <w:noProof/>
          <w:lang w:val="en-US"/>
        </w:rPr>
      </w:pPr>
      <w:r w:rsidRPr="00C04F8B">
        <w:rPr>
          <w:noProof/>
          <w:lang w:val="en-US"/>
        </w:rPr>
        <w:t>Suspendisse dui purus, scelerisque at, vulputate vitae, pretium mattis, nunc. Mauris eget neque at sem venenatis eleifend. Ut nonummy.</w:t>
      </w:r>
      <w:r>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w:t>
      </w:r>
      <w:r w:rsidR="00E6484D">
        <w:rPr>
          <w:rStyle w:val="Funotenzeichen"/>
          <w:noProof/>
          <w:lang w:val="en-US"/>
        </w:rPr>
        <w:footnoteReference w:id="3"/>
      </w:r>
      <w:r>
        <w:rPr>
          <w:noProof/>
          <w:lang w:val="en-US"/>
        </w:rPr>
        <w:t xml:space="preserve"> fames ac turpis egestas. Proin pharetra nonummy pede. Mauris et orci.</w:t>
      </w:r>
    </w:p>
    <w:p w14:paraId="42667517" w14:textId="3CFBA2ED" w:rsidR="00333C55" w:rsidRPr="00E55934" w:rsidRDefault="00C04F8B" w:rsidP="00C04F8B">
      <w:pPr>
        <w:rPr>
          <w:noProof/>
        </w:rPr>
      </w:pPr>
      <w:r>
        <w:rPr>
          <w:noProof/>
          <w:lang w:val="en-US"/>
        </w:rPr>
        <w:t>Aenean nec lorem. In porttitor. Donec laoreet nonummy augue.</w:t>
      </w:r>
      <w:r w:rsidR="00333C55">
        <w:rPr>
          <w:noProof/>
          <w:lang w:val="en-US"/>
        </w:rPr>
        <w:t xml:space="preserve"> </w:t>
      </w:r>
      <w:r>
        <w:rPr>
          <w:noProof/>
          <w:lang w:val="en-US"/>
        </w:rPr>
        <w:t xml:space="preserve">Suspendisse dui purus, scelerisque at, vulputate vitae, pretium mattis, nunc. </w:t>
      </w:r>
      <w:r w:rsidRPr="00E55934">
        <w:rPr>
          <w:noProof/>
          <w:lang w:val="en-US"/>
        </w:rPr>
        <w:t xml:space="preserve">Mauris eget neque at sem venenatis eleifend. </w:t>
      </w:r>
      <w:r w:rsidRPr="00333C55">
        <w:rPr>
          <w:noProof/>
          <w:lang w:val="en-US"/>
        </w:rPr>
        <w:t>Ut nonummy.</w:t>
      </w:r>
      <w:r w:rsidR="00333C55" w:rsidRPr="00333C55">
        <w:rPr>
          <w:noProof/>
          <w:lang w:val="en-US"/>
        </w:rPr>
        <w:t xml:space="preserve"> Lorem ipsum dolor sit amet, consectetuer adipiscing elit. Maecenas porttitor congue massa. Fusce posuere, magna sed pulvinar ultricies, purus lectus malesuada libero, sit amet commodo magna eros quis urna.</w:t>
      </w:r>
      <w:r w:rsidR="00333C55">
        <w:rPr>
          <w:noProof/>
          <w:lang w:val="en-US"/>
        </w:rPr>
        <w:t xml:space="preserve"> </w:t>
      </w:r>
      <w:r w:rsidR="00333C55" w:rsidRPr="00333C55">
        <w:rPr>
          <w:noProof/>
          <w:lang w:val="en-US"/>
        </w:rPr>
        <w:t>Nunc viverra imperdiet enim. Fusce est. Vivamus a tellus.</w:t>
      </w:r>
      <w:r w:rsidR="00333C55">
        <w:rPr>
          <w:noProof/>
          <w:lang w:val="en-US"/>
        </w:rPr>
        <w:t xml:space="preserve"> </w:t>
      </w:r>
      <w:r w:rsidR="00333C55" w:rsidRPr="00333C55">
        <w:rPr>
          <w:noProof/>
          <w:lang w:val="en-US"/>
        </w:rPr>
        <w:t xml:space="preserve">Pellentesque habitant morbi tristique senectus et netus et malesuada fames ac turpis egestas. </w:t>
      </w:r>
      <w:r w:rsidR="00333C55" w:rsidRPr="000934CA">
        <w:rPr>
          <w:noProof/>
          <w:lang w:val="en-US"/>
        </w:rPr>
        <w:t xml:space="preserve">Proin pharetra nonummy pede. </w:t>
      </w:r>
      <w:r w:rsidR="00333C55" w:rsidRPr="00E55934">
        <w:rPr>
          <w:noProof/>
        </w:rPr>
        <w:t>Mauris</w:t>
      </w:r>
      <w:r w:rsidR="00323BCE">
        <w:rPr>
          <w:rStyle w:val="Funotenzeichen"/>
          <w:noProof/>
        </w:rPr>
        <w:footnoteReference w:id="4"/>
      </w:r>
      <w:r w:rsidR="00333C55" w:rsidRPr="00E55934">
        <w:rPr>
          <w:noProof/>
        </w:rPr>
        <w:t xml:space="preserve"> et orci.</w:t>
      </w:r>
    </w:p>
    <w:p w14:paraId="0EA0EE78" w14:textId="1E7980AE" w:rsidR="00333C55" w:rsidRPr="00F64AB5" w:rsidRDefault="00333C55" w:rsidP="00313C07">
      <w:pPr>
        <w:pStyle w:val="AbbildungAufzhlung"/>
        <w:rPr>
          <w:rStyle w:val="AbbildungBeschriftungZchn"/>
        </w:rPr>
      </w:pPr>
      <w:bookmarkStart w:id="10" w:name="_Toc70160205"/>
      <w:bookmarkStart w:id="11" w:name="_Toc72478868"/>
      <w:r w:rsidRPr="00F64AB5">
        <w:t xml:space="preserve">Abbildung </w:t>
      </w:r>
      <w:fldSimple w:instr=" STYLEREF 1 \s ">
        <w:r w:rsidR="00897A43">
          <w:rPr>
            <w:noProof/>
          </w:rPr>
          <w:t>0</w:t>
        </w:r>
      </w:fldSimple>
      <w:r w:rsidR="00897A43">
        <w:t>.</w:t>
      </w:r>
      <w:fldSimple w:instr=" SEQ Abbildung \* ARABIC \s 1 ">
        <w:r w:rsidR="00897A43">
          <w:rPr>
            <w:noProof/>
          </w:rPr>
          <w:t>1</w:t>
        </w:r>
      </w:fldSimple>
      <w:r w:rsidRPr="00C5760C">
        <w:t xml:space="preserve"> </w:t>
      </w:r>
      <w:r w:rsidR="00C96EFE" w:rsidRPr="00F64AB5">
        <w:rPr>
          <w:rStyle w:val="AbbildungBeschriftungZchn"/>
        </w:rPr>
        <w:t>I</w:t>
      </w:r>
      <w:r w:rsidRPr="00F64AB5">
        <w:rPr>
          <w:rStyle w:val="AbbildungBeschriftungZchn"/>
        </w:rPr>
        <w:t>ch bin eine Abbildungsüberschrift und stehe bevorzugt über einer Abbildung</w:t>
      </w:r>
      <w:bookmarkEnd w:id="10"/>
      <w:bookmarkEnd w:id="11"/>
    </w:p>
    <w:p w14:paraId="5AC6F9E8" w14:textId="48E0F724" w:rsidR="00C04F8B" w:rsidRPr="00C04F8B" w:rsidRDefault="00333C55" w:rsidP="00C04F8B">
      <w:pPr>
        <w:rPr>
          <w:lang w:val="en-US"/>
        </w:rPr>
      </w:pPr>
      <w:r>
        <w:rPr>
          <w:noProof/>
          <w:lang w:eastAsia="de-DE"/>
        </w:rPr>
        <w:drawing>
          <wp:inline distT="0" distB="0" distL="0" distR="0" wp14:anchorId="794486AC" wp14:editId="19F54065">
            <wp:extent cx="5755005" cy="3240000"/>
            <wp:effectExtent l="0" t="0" r="8255" b="0"/>
            <wp:docPr id="15" name="Grafik 15" descr="Beispiel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Beispielgrafik"/>
                    <pic:cNvPicPr>
                      <a:picLocks noChangeAspect="1" noChangeArrowheads="1"/>
                    </pic:cNvPicPr>
                  </pic:nvPicPr>
                  <pic:blipFill rotWithShape="1">
                    <a:blip r:embed="rId19">
                      <a:extLst>
                        <a:ext uri="{28A0092B-C50C-407E-A947-70E740481C1C}">
                          <a14:useLocalDpi xmlns:a14="http://schemas.microsoft.com/office/drawing/2010/main" val="0"/>
                        </a:ext>
                      </a:extLst>
                    </a:blip>
                    <a:srcRect t="1035" b="5537"/>
                    <a:stretch/>
                  </pic:blipFill>
                  <pic:spPr bwMode="auto">
                    <a:xfrm>
                      <a:off x="0" y="0"/>
                      <a:ext cx="5755005"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2929" w14:textId="06740444" w:rsidR="004A1ED8" w:rsidRDefault="004A1ED8">
      <w:pPr>
        <w:spacing w:after="160" w:line="259" w:lineRule="auto"/>
        <w:jc w:val="left"/>
        <w:rPr>
          <w:rFonts w:ascii="Myriad Pro Light" w:eastAsiaTheme="majorEastAsia" w:hAnsi="Myriad Pro Light" w:cstheme="majorBidi"/>
          <w:b/>
          <w:color w:val="336873"/>
          <w:sz w:val="36"/>
          <w:szCs w:val="32"/>
          <w:lang w:val="en-US"/>
        </w:rPr>
      </w:pPr>
      <w:r>
        <w:rPr>
          <w:lang w:val="en-US"/>
        </w:rPr>
        <w:br w:type="page"/>
      </w:r>
    </w:p>
    <w:p w14:paraId="38E967F0" w14:textId="039AE2D8" w:rsidR="009F18F0" w:rsidRPr="008156B8" w:rsidRDefault="009F18F0" w:rsidP="00775F15">
      <w:pPr>
        <w:pStyle w:val="berschrift1"/>
        <w:rPr>
          <w:lang w:val="en-US"/>
        </w:rPr>
      </w:pPr>
      <w:bookmarkStart w:id="12" w:name="_Toc72476883"/>
      <w:r w:rsidRPr="008156B8">
        <w:rPr>
          <w:lang w:val="en-US"/>
        </w:rPr>
        <w:lastRenderedPageBreak/>
        <w:t>Problemstellung</w:t>
      </w:r>
      <w:bookmarkEnd w:id="12"/>
    </w:p>
    <w:p w14:paraId="7BE66690" w14:textId="2B541645" w:rsidR="00947C79" w:rsidRDefault="009F18F0" w:rsidP="00F67580">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Pellentesque habitant morbi tristique senectus et netus et malesuada fames ac turpis egestas. Proin pharetra nonummy pede. Mauris et orci.</w:t>
      </w:r>
      <w:r w:rsidR="00947C79">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w:t>
      </w:r>
    </w:p>
    <w:p w14:paraId="6ACF1479" w14:textId="7B94735A" w:rsidR="009F18F0" w:rsidRPr="00E07F82" w:rsidRDefault="009F18F0" w:rsidP="004B753D">
      <w:pPr>
        <w:pStyle w:val="berschrift2"/>
        <w:rPr>
          <w:lang w:val="en-US"/>
        </w:rPr>
      </w:pPr>
      <w:bookmarkStart w:id="13" w:name="_Toc72476884"/>
      <w:r w:rsidRPr="00E07F82">
        <w:rPr>
          <w:rStyle w:val="berschrift2Zchn"/>
          <w:b/>
          <w:lang w:val="en-US"/>
        </w:rPr>
        <w:t>Stand der Forschung/Baupraxis</w:t>
      </w:r>
      <w:bookmarkEnd w:id="13"/>
    </w:p>
    <w:p w14:paraId="5C3E6DFB" w14:textId="315D8884" w:rsidR="009F18F0" w:rsidRPr="00370E24" w:rsidRDefault="009F18F0" w:rsidP="00F67580">
      <w:pPr>
        <w:rPr>
          <w:noProof/>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E07F82">
        <w:rPr>
          <w:noProof/>
          <w:lang w:val="en-US"/>
        </w:rPr>
        <w:t xml:space="preserve">Nunc viverra imperdiet enim. Fusce est. </w:t>
      </w:r>
      <w:r w:rsidRPr="00947C79">
        <w:rPr>
          <w:noProof/>
          <w:lang w:val="en-US"/>
        </w:rPr>
        <w:t>Vivamus a tellus.</w:t>
      </w:r>
      <w:r w:rsidR="00947C79" w:rsidRPr="00947C79">
        <w:rPr>
          <w:noProof/>
          <w:lang w:val="en-US"/>
        </w:rPr>
        <w:t xml:space="preserve"> </w:t>
      </w:r>
      <w:r w:rsidR="00947C79">
        <w:rPr>
          <w:noProof/>
          <w:lang w:val="en-US"/>
        </w:rPr>
        <w:t xml:space="preserve">Pellentesque habitant morbi tristique senectus et netus et malesuada fames ac turpis egestas. Proin pharetra nonummy pede. Mauris et orci. Aenean nec lorem. In porttitor. Donec laoreet nonummy augue. Suspendisse dui purus, scelerisque at, vulputate vitae, pretium mattis, nunc. </w:t>
      </w:r>
      <w:r w:rsidR="00947C79" w:rsidRPr="00E07F82">
        <w:rPr>
          <w:noProof/>
        </w:rPr>
        <w:t>Mauris eget neque at sem venenatis eleifend. Ut nonummy.</w:t>
      </w:r>
    </w:p>
    <w:p w14:paraId="3A394AB3" w14:textId="5C033C31" w:rsidR="00B102AB" w:rsidRPr="009D5106" w:rsidRDefault="00B102AB" w:rsidP="00313C07">
      <w:pPr>
        <w:pStyle w:val="AbbildungAufzhlung"/>
      </w:pPr>
      <w:bookmarkStart w:id="14" w:name="_Toc72478927"/>
      <w:r w:rsidRPr="00697C26">
        <w:t xml:space="preserve">Tabelle </w:t>
      </w:r>
      <w:fldSimple w:instr=" STYLEREF 1 \s ">
        <w:r w:rsidR="002F3949">
          <w:rPr>
            <w:noProof/>
          </w:rPr>
          <w:t>0</w:t>
        </w:r>
      </w:fldSimple>
      <w:r w:rsidR="002F3949">
        <w:t>.</w:t>
      </w:r>
      <w:fldSimple w:instr=" SEQ Tabelle \* ARABIC \s 1 ">
        <w:r w:rsidR="002F3949">
          <w:rPr>
            <w:noProof/>
          </w:rPr>
          <w:t>1</w:t>
        </w:r>
      </w:fldSimple>
      <w:r w:rsidRPr="00697C26">
        <w:t xml:space="preserve"> </w:t>
      </w:r>
      <w:r w:rsidRPr="009D5106">
        <w:t>Beispieltabelle</w:t>
      </w:r>
      <w:bookmarkEnd w:id="14"/>
    </w:p>
    <w:tbl>
      <w:tblPr>
        <w:tblStyle w:val="UBATabellegrau"/>
        <w:tblW w:w="5000" w:type="pct"/>
        <w:tblInd w:w="0" w:type="dxa"/>
        <w:tblLook w:val="0020" w:firstRow="1" w:lastRow="0" w:firstColumn="0" w:lastColumn="0" w:noHBand="0" w:noVBand="0"/>
      </w:tblPr>
      <w:tblGrid>
        <w:gridCol w:w="1831"/>
        <w:gridCol w:w="1829"/>
        <w:gridCol w:w="1829"/>
        <w:gridCol w:w="1829"/>
        <w:gridCol w:w="1752"/>
      </w:tblGrid>
      <w:tr w:rsidR="00267BF8" w:rsidRPr="00267BF8" w14:paraId="39E6895A" w14:textId="77777777" w:rsidTr="00D94F77">
        <w:trPr>
          <w:cnfStyle w:val="100000000000" w:firstRow="1" w:lastRow="0" w:firstColumn="0" w:lastColumn="0" w:oddVBand="0" w:evenVBand="0" w:oddHBand="0" w:evenHBand="0" w:firstRowFirstColumn="0" w:firstRowLastColumn="0" w:lastRowFirstColumn="0" w:lastRowLastColumn="0"/>
          <w:trHeight w:val="170"/>
        </w:trPr>
        <w:tc>
          <w:tcPr>
            <w:tcW w:w="1009" w:type="pct"/>
            <w:shd w:val="clear" w:color="auto" w:fill="336873"/>
          </w:tcPr>
          <w:p w14:paraId="113D09D9" w14:textId="77777777" w:rsidR="00B102AB" w:rsidRPr="00267BF8" w:rsidRDefault="00B102AB" w:rsidP="00775F15">
            <w:pPr>
              <w:keepLines/>
              <w:rPr>
                <w:color w:val="FFFFFF" w:themeColor="background1"/>
              </w:rPr>
            </w:pPr>
            <w:r w:rsidRPr="00267BF8">
              <w:rPr>
                <w:color w:val="FFFFFF" w:themeColor="background1"/>
              </w:rPr>
              <w:t>Tabellenkopf</w:t>
            </w:r>
          </w:p>
        </w:tc>
        <w:tc>
          <w:tcPr>
            <w:tcW w:w="1008" w:type="pct"/>
            <w:shd w:val="clear" w:color="auto" w:fill="336873"/>
          </w:tcPr>
          <w:p w14:paraId="6DAF8B2B" w14:textId="77777777" w:rsidR="00B102AB" w:rsidRPr="00267BF8" w:rsidRDefault="00B102AB" w:rsidP="00A86D56">
            <w:pPr>
              <w:keepLines/>
              <w:rPr>
                <w:color w:val="FFFFFF" w:themeColor="background1"/>
              </w:rPr>
            </w:pPr>
            <w:r w:rsidRPr="00267BF8">
              <w:rPr>
                <w:color w:val="FFFFFF" w:themeColor="background1"/>
              </w:rPr>
              <w:t>Tabellenkopf</w:t>
            </w:r>
          </w:p>
        </w:tc>
        <w:tc>
          <w:tcPr>
            <w:tcW w:w="1008" w:type="pct"/>
            <w:shd w:val="clear" w:color="auto" w:fill="336873"/>
          </w:tcPr>
          <w:p w14:paraId="027AD973" w14:textId="77777777" w:rsidR="00B102AB" w:rsidRPr="00267BF8" w:rsidRDefault="00B102AB" w:rsidP="00A86D56">
            <w:pPr>
              <w:keepLines/>
              <w:rPr>
                <w:color w:val="FFFFFF" w:themeColor="background1"/>
              </w:rPr>
            </w:pPr>
            <w:r w:rsidRPr="00267BF8">
              <w:rPr>
                <w:color w:val="FFFFFF" w:themeColor="background1"/>
              </w:rPr>
              <w:t>Tabellenkopf</w:t>
            </w:r>
          </w:p>
        </w:tc>
        <w:tc>
          <w:tcPr>
            <w:tcW w:w="1008" w:type="pct"/>
            <w:shd w:val="clear" w:color="auto" w:fill="336873"/>
          </w:tcPr>
          <w:p w14:paraId="3DF4C8C0" w14:textId="77777777" w:rsidR="00B102AB" w:rsidRPr="00267BF8" w:rsidRDefault="00B102AB" w:rsidP="00A86D56">
            <w:pPr>
              <w:keepLines/>
              <w:rPr>
                <w:color w:val="FFFFFF" w:themeColor="background1"/>
              </w:rPr>
            </w:pPr>
            <w:r w:rsidRPr="00267BF8">
              <w:rPr>
                <w:color w:val="FFFFFF" w:themeColor="background1"/>
              </w:rPr>
              <w:t>Tabellenkopf</w:t>
            </w:r>
          </w:p>
        </w:tc>
        <w:tc>
          <w:tcPr>
            <w:tcW w:w="966" w:type="pct"/>
            <w:shd w:val="clear" w:color="auto" w:fill="336873"/>
          </w:tcPr>
          <w:p w14:paraId="72C63B86" w14:textId="77777777" w:rsidR="00B102AB" w:rsidRPr="00267BF8" w:rsidRDefault="00B102AB" w:rsidP="00A86D56">
            <w:pPr>
              <w:keepLines/>
              <w:rPr>
                <w:color w:val="FFFFFF" w:themeColor="background1"/>
              </w:rPr>
            </w:pPr>
            <w:r w:rsidRPr="00267BF8">
              <w:rPr>
                <w:color w:val="FFFFFF" w:themeColor="background1"/>
              </w:rPr>
              <w:t>Tabellenkopf</w:t>
            </w:r>
          </w:p>
        </w:tc>
      </w:tr>
      <w:tr w:rsidR="00B102AB" w:rsidRPr="00267BF8" w14:paraId="53D25497" w14:textId="77777777" w:rsidTr="00A86D56">
        <w:tc>
          <w:tcPr>
            <w:tcW w:w="1009" w:type="pct"/>
          </w:tcPr>
          <w:p w14:paraId="5C301D55" w14:textId="77777777" w:rsidR="00B102AB" w:rsidRPr="00267BF8" w:rsidRDefault="00B102AB" w:rsidP="00775F15">
            <w:pPr>
              <w:spacing w:after="60"/>
            </w:pPr>
            <w:r w:rsidRPr="00267BF8">
              <w:t>Datenzeile</w:t>
            </w:r>
          </w:p>
        </w:tc>
        <w:tc>
          <w:tcPr>
            <w:tcW w:w="1008" w:type="pct"/>
          </w:tcPr>
          <w:p w14:paraId="3CE22557" w14:textId="77777777" w:rsidR="00B102AB" w:rsidRPr="00267BF8" w:rsidRDefault="00B102AB" w:rsidP="00A86D56">
            <w:pPr>
              <w:keepLines/>
              <w:spacing w:after="60"/>
            </w:pPr>
            <w:r w:rsidRPr="00267BF8">
              <w:t>0,00</w:t>
            </w:r>
          </w:p>
        </w:tc>
        <w:tc>
          <w:tcPr>
            <w:tcW w:w="1008" w:type="pct"/>
          </w:tcPr>
          <w:p w14:paraId="4ABF3DD1" w14:textId="77777777" w:rsidR="00B102AB" w:rsidRPr="00267BF8" w:rsidRDefault="00B102AB" w:rsidP="00A86D56">
            <w:pPr>
              <w:keepLines/>
              <w:spacing w:after="60"/>
            </w:pPr>
            <w:r w:rsidRPr="00267BF8">
              <w:t>0,00</w:t>
            </w:r>
          </w:p>
        </w:tc>
        <w:tc>
          <w:tcPr>
            <w:tcW w:w="1008" w:type="pct"/>
          </w:tcPr>
          <w:p w14:paraId="25B35225" w14:textId="77777777" w:rsidR="00B102AB" w:rsidRPr="00267BF8" w:rsidRDefault="00B102AB" w:rsidP="00A86D56">
            <w:pPr>
              <w:keepLines/>
              <w:spacing w:after="60"/>
            </w:pPr>
            <w:r w:rsidRPr="00267BF8">
              <w:t>0,00</w:t>
            </w:r>
          </w:p>
        </w:tc>
        <w:tc>
          <w:tcPr>
            <w:tcW w:w="966" w:type="pct"/>
          </w:tcPr>
          <w:p w14:paraId="6B631966" w14:textId="77777777" w:rsidR="00B102AB" w:rsidRPr="00267BF8" w:rsidRDefault="00B102AB" w:rsidP="00A86D56">
            <w:pPr>
              <w:keepLines/>
              <w:spacing w:after="60"/>
            </w:pPr>
            <w:r w:rsidRPr="00267BF8">
              <w:t>0,00</w:t>
            </w:r>
          </w:p>
        </w:tc>
      </w:tr>
      <w:tr w:rsidR="00B102AB" w:rsidRPr="00267BF8" w14:paraId="654D5ACA" w14:textId="77777777" w:rsidTr="00D94F77">
        <w:trPr>
          <w:cnfStyle w:val="000000010000" w:firstRow="0" w:lastRow="0" w:firstColumn="0" w:lastColumn="0" w:oddVBand="0" w:evenVBand="0" w:oddHBand="0" w:evenHBand="1" w:firstRowFirstColumn="0" w:firstRowLastColumn="0" w:lastRowFirstColumn="0" w:lastRowLastColumn="0"/>
        </w:trPr>
        <w:tc>
          <w:tcPr>
            <w:tcW w:w="1009" w:type="pct"/>
            <w:shd w:val="clear" w:color="auto" w:fill="E7E6E6" w:themeFill="background2"/>
          </w:tcPr>
          <w:p w14:paraId="47040C7B" w14:textId="77777777" w:rsidR="00B102AB" w:rsidRPr="00267BF8" w:rsidRDefault="00B102AB" w:rsidP="00775F15">
            <w:pPr>
              <w:spacing w:after="60"/>
            </w:pPr>
            <w:r w:rsidRPr="00267BF8">
              <w:t>Datenzeile</w:t>
            </w:r>
          </w:p>
        </w:tc>
        <w:tc>
          <w:tcPr>
            <w:tcW w:w="1008" w:type="pct"/>
            <w:shd w:val="clear" w:color="auto" w:fill="E7E6E6" w:themeFill="background2"/>
          </w:tcPr>
          <w:p w14:paraId="015FAC8B" w14:textId="77777777" w:rsidR="00B102AB" w:rsidRPr="00267BF8" w:rsidRDefault="00B102AB" w:rsidP="00A86D56">
            <w:pPr>
              <w:keepLines/>
              <w:spacing w:after="60"/>
            </w:pPr>
            <w:r w:rsidRPr="00267BF8">
              <w:t>0,00</w:t>
            </w:r>
          </w:p>
        </w:tc>
        <w:tc>
          <w:tcPr>
            <w:tcW w:w="1008" w:type="pct"/>
            <w:shd w:val="clear" w:color="auto" w:fill="E7E6E6" w:themeFill="background2"/>
          </w:tcPr>
          <w:p w14:paraId="4E6B0C83" w14:textId="77777777" w:rsidR="00B102AB" w:rsidRPr="00267BF8" w:rsidRDefault="00B102AB" w:rsidP="00A86D56">
            <w:pPr>
              <w:keepLines/>
              <w:spacing w:after="60"/>
            </w:pPr>
            <w:r w:rsidRPr="00267BF8">
              <w:t>0,00</w:t>
            </w:r>
          </w:p>
        </w:tc>
        <w:tc>
          <w:tcPr>
            <w:tcW w:w="1008" w:type="pct"/>
            <w:shd w:val="clear" w:color="auto" w:fill="E7E6E6" w:themeFill="background2"/>
          </w:tcPr>
          <w:p w14:paraId="7BCBEA62" w14:textId="77777777" w:rsidR="00B102AB" w:rsidRPr="00267BF8" w:rsidRDefault="00B102AB" w:rsidP="00A86D56">
            <w:pPr>
              <w:keepLines/>
              <w:spacing w:after="60"/>
            </w:pPr>
            <w:r w:rsidRPr="00267BF8">
              <w:t>0,00</w:t>
            </w:r>
          </w:p>
        </w:tc>
        <w:tc>
          <w:tcPr>
            <w:tcW w:w="966" w:type="pct"/>
            <w:shd w:val="clear" w:color="auto" w:fill="E7E6E6" w:themeFill="background2"/>
          </w:tcPr>
          <w:p w14:paraId="58EBB360" w14:textId="77777777" w:rsidR="00B102AB" w:rsidRPr="00267BF8" w:rsidRDefault="00B102AB" w:rsidP="00A86D56">
            <w:pPr>
              <w:keepLines/>
              <w:spacing w:after="60"/>
            </w:pPr>
            <w:r w:rsidRPr="00267BF8">
              <w:t>0,00</w:t>
            </w:r>
          </w:p>
        </w:tc>
      </w:tr>
      <w:tr w:rsidR="00B102AB" w:rsidRPr="00267BF8" w14:paraId="6E6D84B0" w14:textId="77777777" w:rsidTr="00A86D56">
        <w:tc>
          <w:tcPr>
            <w:tcW w:w="1009" w:type="pct"/>
          </w:tcPr>
          <w:p w14:paraId="63A0ED51" w14:textId="77777777" w:rsidR="00B102AB" w:rsidRPr="00267BF8" w:rsidRDefault="00B102AB" w:rsidP="00775F15">
            <w:pPr>
              <w:spacing w:after="60"/>
            </w:pPr>
            <w:r w:rsidRPr="00267BF8">
              <w:t>Datenzeile</w:t>
            </w:r>
          </w:p>
        </w:tc>
        <w:tc>
          <w:tcPr>
            <w:tcW w:w="1008" w:type="pct"/>
          </w:tcPr>
          <w:p w14:paraId="2FBD38E2" w14:textId="77777777" w:rsidR="00B102AB" w:rsidRPr="00267BF8" w:rsidRDefault="00B102AB" w:rsidP="00A86D56">
            <w:pPr>
              <w:keepLines/>
              <w:spacing w:after="60"/>
            </w:pPr>
            <w:r w:rsidRPr="00267BF8">
              <w:t>0,00</w:t>
            </w:r>
          </w:p>
        </w:tc>
        <w:tc>
          <w:tcPr>
            <w:tcW w:w="1008" w:type="pct"/>
          </w:tcPr>
          <w:p w14:paraId="093C04A1" w14:textId="77777777" w:rsidR="00B102AB" w:rsidRPr="00267BF8" w:rsidRDefault="00B102AB" w:rsidP="00A86D56">
            <w:pPr>
              <w:keepLines/>
              <w:spacing w:after="60"/>
            </w:pPr>
            <w:r w:rsidRPr="00267BF8">
              <w:t>0,00</w:t>
            </w:r>
          </w:p>
        </w:tc>
        <w:tc>
          <w:tcPr>
            <w:tcW w:w="1008" w:type="pct"/>
          </w:tcPr>
          <w:p w14:paraId="5E8A55C0" w14:textId="77777777" w:rsidR="00B102AB" w:rsidRPr="00267BF8" w:rsidRDefault="00B102AB" w:rsidP="00A86D56">
            <w:pPr>
              <w:keepLines/>
              <w:spacing w:after="60"/>
            </w:pPr>
            <w:r w:rsidRPr="00267BF8">
              <w:t>0,00</w:t>
            </w:r>
          </w:p>
        </w:tc>
        <w:tc>
          <w:tcPr>
            <w:tcW w:w="966" w:type="pct"/>
          </w:tcPr>
          <w:p w14:paraId="7C08889A" w14:textId="77777777" w:rsidR="00B102AB" w:rsidRPr="00267BF8" w:rsidRDefault="00B102AB" w:rsidP="00A86D56">
            <w:pPr>
              <w:keepLines/>
              <w:spacing w:after="60"/>
            </w:pPr>
            <w:r w:rsidRPr="00267BF8">
              <w:t>0,00</w:t>
            </w:r>
          </w:p>
        </w:tc>
      </w:tr>
      <w:tr w:rsidR="00B102AB" w:rsidRPr="00267BF8" w14:paraId="52B2040B" w14:textId="77777777" w:rsidTr="00D94F77">
        <w:trPr>
          <w:cnfStyle w:val="000000010000" w:firstRow="0" w:lastRow="0" w:firstColumn="0" w:lastColumn="0" w:oddVBand="0" w:evenVBand="0" w:oddHBand="0" w:evenHBand="1" w:firstRowFirstColumn="0" w:firstRowLastColumn="0" w:lastRowFirstColumn="0" w:lastRowLastColumn="0"/>
        </w:trPr>
        <w:tc>
          <w:tcPr>
            <w:tcW w:w="1009" w:type="pct"/>
            <w:shd w:val="clear" w:color="auto" w:fill="E7E6E6" w:themeFill="background2"/>
          </w:tcPr>
          <w:p w14:paraId="7A8840CE" w14:textId="77777777" w:rsidR="00B102AB" w:rsidRPr="00267BF8" w:rsidRDefault="00B102AB" w:rsidP="00775F15">
            <w:pPr>
              <w:spacing w:after="60"/>
            </w:pPr>
            <w:r w:rsidRPr="00267BF8">
              <w:t>Datenzeile</w:t>
            </w:r>
          </w:p>
        </w:tc>
        <w:tc>
          <w:tcPr>
            <w:tcW w:w="1008" w:type="pct"/>
            <w:shd w:val="clear" w:color="auto" w:fill="E7E6E6" w:themeFill="background2"/>
          </w:tcPr>
          <w:p w14:paraId="582B1C31" w14:textId="77777777" w:rsidR="00B102AB" w:rsidRPr="00267BF8" w:rsidRDefault="00B102AB" w:rsidP="00A86D56">
            <w:pPr>
              <w:keepLines/>
              <w:spacing w:after="60"/>
            </w:pPr>
            <w:r w:rsidRPr="00267BF8">
              <w:t>0,00</w:t>
            </w:r>
          </w:p>
        </w:tc>
        <w:tc>
          <w:tcPr>
            <w:tcW w:w="1008" w:type="pct"/>
            <w:shd w:val="clear" w:color="auto" w:fill="E7E6E6" w:themeFill="background2"/>
          </w:tcPr>
          <w:p w14:paraId="08E5594C" w14:textId="77777777" w:rsidR="00B102AB" w:rsidRPr="00267BF8" w:rsidRDefault="00B102AB" w:rsidP="00A86D56">
            <w:pPr>
              <w:keepLines/>
              <w:spacing w:after="60"/>
            </w:pPr>
            <w:r w:rsidRPr="00267BF8">
              <w:t>0,00</w:t>
            </w:r>
          </w:p>
        </w:tc>
        <w:tc>
          <w:tcPr>
            <w:tcW w:w="1008" w:type="pct"/>
            <w:shd w:val="clear" w:color="auto" w:fill="E7E6E6" w:themeFill="background2"/>
          </w:tcPr>
          <w:p w14:paraId="619F75C0" w14:textId="77777777" w:rsidR="00B102AB" w:rsidRPr="00267BF8" w:rsidRDefault="00B102AB" w:rsidP="00A86D56">
            <w:pPr>
              <w:keepLines/>
              <w:spacing w:after="60"/>
            </w:pPr>
            <w:r w:rsidRPr="00267BF8">
              <w:t>0,00</w:t>
            </w:r>
          </w:p>
        </w:tc>
        <w:tc>
          <w:tcPr>
            <w:tcW w:w="966" w:type="pct"/>
            <w:shd w:val="clear" w:color="auto" w:fill="E7E6E6" w:themeFill="background2"/>
          </w:tcPr>
          <w:p w14:paraId="3D7528FB" w14:textId="77777777" w:rsidR="00B102AB" w:rsidRPr="00267BF8" w:rsidRDefault="00B102AB" w:rsidP="00A86D56">
            <w:pPr>
              <w:keepLines/>
              <w:spacing w:after="60"/>
            </w:pPr>
            <w:r w:rsidRPr="00267BF8">
              <w:t>0,00</w:t>
            </w:r>
          </w:p>
        </w:tc>
      </w:tr>
      <w:tr w:rsidR="00B102AB" w:rsidRPr="00267BF8" w14:paraId="493C8438" w14:textId="77777777" w:rsidTr="00A86D56">
        <w:tc>
          <w:tcPr>
            <w:tcW w:w="1009" w:type="pct"/>
          </w:tcPr>
          <w:p w14:paraId="1251F231" w14:textId="77777777" w:rsidR="00B102AB" w:rsidRPr="00267BF8" w:rsidRDefault="00B102AB" w:rsidP="00775F15">
            <w:pPr>
              <w:spacing w:after="60"/>
              <w:rPr>
                <w:rStyle w:val="UBAFliesstextfett"/>
              </w:rPr>
            </w:pPr>
            <w:r w:rsidRPr="00267BF8">
              <w:rPr>
                <w:rStyle w:val="UBAFliesstextfett"/>
              </w:rPr>
              <w:t>Ergebnis</w:t>
            </w:r>
          </w:p>
        </w:tc>
        <w:tc>
          <w:tcPr>
            <w:tcW w:w="1008" w:type="pct"/>
          </w:tcPr>
          <w:p w14:paraId="6CC4ED42" w14:textId="77777777" w:rsidR="00B102AB" w:rsidRPr="00267BF8" w:rsidRDefault="00B102AB" w:rsidP="00A86D56">
            <w:pPr>
              <w:keepLines/>
              <w:spacing w:after="60"/>
              <w:rPr>
                <w:rStyle w:val="UBAFliesstextfett"/>
              </w:rPr>
            </w:pPr>
            <w:r w:rsidRPr="00267BF8">
              <w:rPr>
                <w:rStyle w:val="UBAFliesstextfett"/>
              </w:rPr>
              <w:t>0,00</w:t>
            </w:r>
          </w:p>
        </w:tc>
        <w:tc>
          <w:tcPr>
            <w:tcW w:w="1008" w:type="pct"/>
          </w:tcPr>
          <w:p w14:paraId="59CEE44D" w14:textId="77777777" w:rsidR="00B102AB" w:rsidRPr="00267BF8" w:rsidRDefault="00B102AB" w:rsidP="00A86D56">
            <w:pPr>
              <w:keepLines/>
              <w:spacing w:after="60"/>
              <w:rPr>
                <w:rStyle w:val="UBAFliesstextfett"/>
              </w:rPr>
            </w:pPr>
            <w:r w:rsidRPr="00267BF8">
              <w:rPr>
                <w:rStyle w:val="UBAFliesstextfett"/>
              </w:rPr>
              <w:t>0,00</w:t>
            </w:r>
          </w:p>
        </w:tc>
        <w:tc>
          <w:tcPr>
            <w:tcW w:w="1008" w:type="pct"/>
          </w:tcPr>
          <w:p w14:paraId="71194A64" w14:textId="77777777" w:rsidR="00B102AB" w:rsidRPr="00267BF8" w:rsidRDefault="00B102AB" w:rsidP="00A86D56">
            <w:pPr>
              <w:keepLines/>
              <w:spacing w:after="60"/>
              <w:rPr>
                <w:rStyle w:val="UBAFliesstextfett"/>
              </w:rPr>
            </w:pPr>
            <w:r w:rsidRPr="00267BF8">
              <w:rPr>
                <w:rStyle w:val="UBAFliesstextfett"/>
              </w:rPr>
              <w:t>0,00</w:t>
            </w:r>
          </w:p>
        </w:tc>
        <w:tc>
          <w:tcPr>
            <w:tcW w:w="966" w:type="pct"/>
          </w:tcPr>
          <w:p w14:paraId="7247D829" w14:textId="77777777" w:rsidR="00B102AB" w:rsidRPr="00267BF8" w:rsidRDefault="00B102AB" w:rsidP="00A86D56">
            <w:pPr>
              <w:keepLines/>
              <w:spacing w:after="60"/>
              <w:rPr>
                <w:rStyle w:val="UBAFliesstextfett"/>
              </w:rPr>
            </w:pPr>
            <w:r w:rsidRPr="00267BF8">
              <w:rPr>
                <w:rStyle w:val="UBAFliesstextfett"/>
              </w:rPr>
              <w:t>0,00</w:t>
            </w:r>
          </w:p>
        </w:tc>
      </w:tr>
    </w:tbl>
    <w:p w14:paraId="4C807C2B" w14:textId="6BEEB932" w:rsidR="009F18F0" w:rsidRPr="004B753D" w:rsidRDefault="009F18F0" w:rsidP="004B753D">
      <w:pPr>
        <w:pStyle w:val="berschrift2"/>
      </w:pPr>
      <w:bookmarkStart w:id="15" w:name="_Toc72476885"/>
      <w:r w:rsidRPr="004B753D">
        <w:rPr>
          <w:rStyle w:val="berschrift2Zchn"/>
          <w:b/>
        </w:rPr>
        <w:t>(daraus folgend) Forschungslücke/Entwicklungsbedarf</w:t>
      </w:r>
      <w:bookmarkEnd w:id="15"/>
    </w:p>
    <w:p w14:paraId="3EF472B5" w14:textId="182A52BF" w:rsidR="009F18F0" w:rsidRPr="00E55934" w:rsidRDefault="009F18F0" w:rsidP="009F18F0">
      <w:pPr>
        <w:rPr>
          <w:noProof/>
          <w:lang w:val="en-US"/>
        </w:rPr>
      </w:pPr>
      <w:r w:rsidRPr="009F18F0">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9F18F0">
        <w:rPr>
          <w:noProof/>
          <w:lang w:val="en-US"/>
        </w:rPr>
        <w:t>Nunc uris et orci.</w:t>
      </w:r>
      <w:r w:rsidR="00947C79">
        <w:rPr>
          <w:noProof/>
          <w:lang w:val="en-US"/>
        </w:rPr>
        <w:t xml:space="preserve"> </w:t>
      </w:r>
      <w:r w:rsidRPr="009F18F0">
        <w:rPr>
          <w:noProof/>
          <w:lang w:val="en-US"/>
        </w:rPr>
        <w:t>Aenean nec lorem. In porttitor. Donec laoreet nonummy augue.</w:t>
      </w:r>
      <w:r w:rsidR="00947C79">
        <w:rPr>
          <w:noProof/>
          <w:lang w:val="en-US"/>
        </w:rPr>
        <w:t xml:space="preserve"> </w:t>
      </w:r>
      <w:r w:rsidRPr="009F18F0">
        <w:rPr>
          <w:noProof/>
          <w:lang w:val="en-US"/>
        </w:rPr>
        <w:t xml:space="preserve">Suspendisse dui purus, scelerisque at, vulputate vitae, pretium mattis, nunc. </w:t>
      </w:r>
      <w:r w:rsidRPr="00E55934">
        <w:rPr>
          <w:noProof/>
          <w:lang w:val="en-US"/>
        </w:rPr>
        <w:t>Mauris eget neque at sem venenatis eleifend. Ut nonummy.</w:t>
      </w:r>
    </w:p>
    <w:p w14:paraId="30CA0C8A" w14:textId="543F5661" w:rsidR="009F18F0" w:rsidRPr="004B753D" w:rsidRDefault="009F18F0" w:rsidP="004B753D">
      <w:pPr>
        <w:pStyle w:val="berschrift3"/>
      </w:pPr>
      <w:r w:rsidRPr="004B753D">
        <w:rPr>
          <w:rStyle w:val="berschrift3Zchn"/>
          <w:b/>
        </w:rPr>
        <w:t>weitere Themen</w:t>
      </w:r>
    </w:p>
    <w:p w14:paraId="02315214" w14:textId="42F55D63" w:rsidR="00947C79" w:rsidRDefault="009F18F0" w:rsidP="009F18F0">
      <w:pPr>
        <w:rPr>
          <w:noProof/>
          <w:lang w:val="en-US"/>
        </w:rPr>
      </w:pPr>
      <w:r w:rsidRPr="009F18F0">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9F18F0">
        <w:rPr>
          <w:noProof/>
          <w:lang w:val="en-US"/>
        </w:rPr>
        <w:t>Nunc viverra imperdiet enim. Fusce est. Vivamus a tellus.</w:t>
      </w:r>
      <w:r w:rsidR="00947C79">
        <w:rPr>
          <w:noProof/>
          <w:lang w:val="en-US"/>
        </w:rPr>
        <w:t xml:space="preserve"> </w:t>
      </w:r>
      <w:r w:rsidRPr="009F18F0">
        <w:rPr>
          <w:noProof/>
          <w:lang w:val="en-US"/>
        </w:rPr>
        <w:t xml:space="preserve">Aenean nec lorem. In porttitor. </w:t>
      </w:r>
      <w:r w:rsidRPr="009347AE">
        <w:rPr>
          <w:noProof/>
          <w:lang w:val="en-US"/>
        </w:rPr>
        <w:t>Donec laoreet nonummy augue.</w:t>
      </w:r>
      <w:r w:rsidR="00947C79">
        <w:rPr>
          <w:noProof/>
          <w:lang w:val="en-US"/>
        </w:rPr>
        <w:t xml:space="preserve"> Lorem ipsum dolor sit amet, consectetuer adipiscing elit. Maecenas porttitor congue massa. Fusce posuere, magna sed pulvinar ultricies, purus lectus malesuada libero, sit amet commodo magna eros quis urna.</w:t>
      </w:r>
    </w:p>
    <w:p w14:paraId="3829DAE9" w14:textId="77777777" w:rsidR="00947C79" w:rsidRPr="003365A9" w:rsidRDefault="00947C79" w:rsidP="009F18F0">
      <w:pPr>
        <w:rPr>
          <w:noProof/>
        </w:rPr>
      </w:pPr>
      <w:r w:rsidRPr="003365A9">
        <w:rPr>
          <w:noProof/>
        </w:rPr>
        <w:t>Nunc viverra imperdiet enim. Fusce est. Vivamus a tellus.</w:t>
      </w:r>
    </w:p>
    <w:p w14:paraId="1222C082" w14:textId="58A42C6A" w:rsidR="009F18F0" w:rsidRPr="002F79BC" w:rsidRDefault="00F20287" w:rsidP="002F79BC">
      <w:pPr>
        <w:pStyle w:val="berschrift1"/>
      </w:pPr>
      <w:bookmarkStart w:id="16" w:name="_Toc72476886"/>
      <w:r w:rsidRPr="002F79BC">
        <w:lastRenderedPageBreak/>
        <w:t>Zielstellung</w:t>
      </w:r>
      <w:bookmarkEnd w:id="16"/>
    </w:p>
    <w:p w14:paraId="23D7C6D3" w14:textId="228819CE" w:rsidR="00947C79" w:rsidRPr="00E07F82" w:rsidRDefault="00F20287" w:rsidP="00F20287">
      <w:pPr>
        <w:rPr>
          <w:noProof/>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Pellentesque habitant morbi tristique senectus et netus et malesuada fames ac turpis egestas. Proin pharetra nonummy pede. Mauris et orci.</w:t>
      </w:r>
      <w:r w:rsidR="00947C79">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w:t>
      </w:r>
      <w:r w:rsidR="00947C79" w:rsidRPr="00E07F82">
        <w:rPr>
          <w:noProof/>
        </w:rPr>
        <w:t>Mauris eget neque at sem venenatis eleifend. Ut nonummy.</w:t>
      </w:r>
    </w:p>
    <w:p w14:paraId="7733E075" w14:textId="09482211" w:rsidR="00F20287" w:rsidRPr="004B753D" w:rsidRDefault="00F20287" w:rsidP="004B753D">
      <w:pPr>
        <w:pStyle w:val="berschrift2"/>
      </w:pPr>
      <w:bookmarkStart w:id="17" w:name="_Toc72476887"/>
      <w:r w:rsidRPr="004B753D">
        <w:rPr>
          <w:rStyle w:val="berschrift2Zchn"/>
          <w:b/>
        </w:rPr>
        <w:t>Konkrete Projektziele</w:t>
      </w:r>
      <w:bookmarkEnd w:id="17"/>
    </w:p>
    <w:p w14:paraId="31CEBC04" w14:textId="1F1E1ACF" w:rsidR="00947C79" w:rsidRPr="00947C79" w:rsidRDefault="00F20287" w:rsidP="00F20287">
      <w:pPr>
        <w:rPr>
          <w:noProof/>
          <w:lang w:val="en-US"/>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 xml:space="preserve">Pellentesque habitant morbi tristique senectus et netus et malesuada fames ac turpis egestas. </w:t>
      </w:r>
      <w:r w:rsidRPr="00E07F82">
        <w:rPr>
          <w:noProof/>
          <w:lang w:val="en-US"/>
        </w:rPr>
        <w:t xml:space="preserve">Proin pharetra nonummy pede. </w:t>
      </w:r>
      <w:r w:rsidRPr="00947C79">
        <w:rPr>
          <w:noProof/>
          <w:lang w:val="en-US"/>
        </w:rPr>
        <w:t>Mauris et orci.</w:t>
      </w:r>
      <w:r w:rsidR="00947C79" w:rsidRPr="00947C79">
        <w:rPr>
          <w:noProof/>
          <w:lang w:val="en-US"/>
        </w:rPr>
        <w:t xml:space="preserve"> 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00947C79" w:rsidRPr="00947C79">
        <w:rPr>
          <w:noProof/>
          <w:lang w:val="en-US"/>
        </w:rPr>
        <w:t>Nunc viverra imperdiet enim. Fusce est. Vivamus a tellus.</w:t>
      </w:r>
    </w:p>
    <w:p w14:paraId="5CCC60D4" w14:textId="4BEAFD22" w:rsidR="00947C79" w:rsidRDefault="00947C79" w:rsidP="00F20287">
      <w:pPr>
        <w:rPr>
          <w:noProof/>
        </w:rPr>
      </w:pPr>
      <w:r w:rsidRPr="00947C79">
        <w:rPr>
          <w:noProof/>
          <w:lang w:val="en-US"/>
        </w:rPr>
        <w:t>Pellentesque habitant morbi tristique senectus et netus et malesuada fames ac turpis egestas. Proin pharetra nonummy pede. Mauris et orci.</w:t>
      </w:r>
      <w:r>
        <w:rPr>
          <w:noProof/>
          <w:lang w:val="en-US"/>
        </w:rPr>
        <w:t xml:space="preserve"> </w:t>
      </w:r>
      <w:r w:rsidRPr="00947C79">
        <w:rPr>
          <w:noProof/>
          <w:lang w:val="en-US"/>
        </w:rPr>
        <w:t>Aenean nec lorem. In porttitor. Donec laoreet nonummy augue.</w:t>
      </w:r>
      <w:r>
        <w:rPr>
          <w:noProof/>
          <w:lang w:val="en-US"/>
        </w:rPr>
        <w:t xml:space="preserve"> </w:t>
      </w:r>
      <w:r w:rsidRPr="00947C79">
        <w:rPr>
          <w:noProof/>
          <w:lang w:val="en-US"/>
        </w:rPr>
        <w:t xml:space="preserve">Suspendisse dui purus, scelerisque at, vulputate vitae, pretium mattis, nunc. </w:t>
      </w:r>
      <w:r>
        <w:rPr>
          <w:noProof/>
        </w:rPr>
        <w:t>Mauris eget neque at sem venenatis eleifend. Ut nonummy.</w:t>
      </w:r>
    </w:p>
    <w:p w14:paraId="433EE575" w14:textId="6DAB67B9" w:rsidR="00F20287" w:rsidRPr="004B753D" w:rsidRDefault="00F20287" w:rsidP="004B753D">
      <w:pPr>
        <w:pStyle w:val="berschrift2"/>
      </w:pPr>
      <w:bookmarkStart w:id="18" w:name="_Toc72476888"/>
      <w:r w:rsidRPr="004B753D">
        <w:rPr>
          <w:rStyle w:val="berschrift2Zchn"/>
          <w:b/>
        </w:rPr>
        <w:t>Übergeordnete Ziele und der Beitrag des Projekts dazu</w:t>
      </w:r>
      <w:bookmarkEnd w:id="18"/>
    </w:p>
    <w:p w14:paraId="75CD3E31" w14:textId="77777777" w:rsidR="00947C79" w:rsidRDefault="00F20287" w:rsidP="00947C79">
      <w:pPr>
        <w:rPr>
          <w:noProof/>
          <w:lang w:val="en-US"/>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Pellentesque habitant morbi tristique senectus et netus et malesuada fames ac turpis egestas. Proin pharetra nonummy pede. Mauris et orci.</w:t>
      </w:r>
      <w:r w:rsidR="00947C79">
        <w:rPr>
          <w:noProof/>
          <w:lang w:val="en-US"/>
        </w:rPr>
        <w:t xml:space="preserve"> </w:t>
      </w:r>
      <w:r w:rsidRPr="00F20287">
        <w:rPr>
          <w:noProof/>
          <w:lang w:val="en-US"/>
        </w:rPr>
        <w:t>Aenean nec lorem. In porttitor. Donec laoreet nonummy augue.</w:t>
      </w:r>
      <w:r w:rsidR="00947C79">
        <w:rPr>
          <w:noProof/>
          <w:lang w:val="en-US"/>
        </w:rPr>
        <w:t xml:space="preserve"> </w:t>
      </w:r>
      <w:r w:rsidRPr="00F20287">
        <w:rPr>
          <w:noProof/>
          <w:lang w:val="en-US"/>
        </w:rPr>
        <w:t>Suspendisse dui purus, scelerisque at, vulputate vitae, pretium mattis, nunc. Mauris eget neque at sem venenatis eleifend. Ut nonummy.</w:t>
      </w:r>
      <w:r w:rsidR="00947C79">
        <w:rPr>
          <w:noProof/>
          <w:lang w:val="en-US"/>
        </w:rPr>
        <w:t xml:space="preserve"> </w:t>
      </w:r>
    </w:p>
    <w:p w14:paraId="7A600D75" w14:textId="1D152254" w:rsidR="00F20287" w:rsidRPr="004B753D" w:rsidRDefault="00F20287" w:rsidP="004B753D">
      <w:pPr>
        <w:pStyle w:val="berschrift3"/>
      </w:pPr>
      <w:r w:rsidRPr="004B753D">
        <w:t>weitere Themen</w:t>
      </w:r>
    </w:p>
    <w:p w14:paraId="0A67FB28" w14:textId="6CEE1073" w:rsidR="004B130D" w:rsidRDefault="00F20287" w:rsidP="00F20287">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Pellentesque habitant morbi tristique senectus et netus et malesuada fames ac turpis egestas. Proin pharetra nonummy pede. Mauris et orci.</w:t>
      </w:r>
      <w:r w:rsidR="004B130D">
        <w:rPr>
          <w:noProof/>
          <w:lang w:val="en-US"/>
        </w:rPr>
        <w:br w:type="page"/>
      </w:r>
    </w:p>
    <w:p w14:paraId="44D18B2E" w14:textId="4563945F" w:rsidR="00F20287" w:rsidRPr="008156B8" w:rsidRDefault="00F20287" w:rsidP="002F79BC">
      <w:pPr>
        <w:pStyle w:val="berschrift1"/>
        <w:rPr>
          <w:lang w:val="en-US"/>
        </w:rPr>
      </w:pPr>
      <w:bookmarkStart w:id="19" w:name="_Toc72476889"/>
      <w:r w:rsidRPr="008156B8">
        <w:rPr>
          <w:lang w:val="en-US"/>
        </w:rPr>
        <w:lastRenderedPageBreak/>
        <w:t>Forschungsdesign</w:t>
      </w:r>
      <w:bookmarkEnd w:id="19"/>
    </w:p>
    <w:p w14:paraId="192C3632" w14:textId="7222AD7B" w:rsidR="00F20287" w:rsidRDefault="00F20287" w:rsidP="00F20287">
      <w:pPr>
        <w:rPr>
          <w:noProof/>
          <w:lang w:val="en-US"/>
        </w:rPr>
      </w:pPr>
      <w:r>
        <w:rPr>
          <w:noProof/>
          <w:lang w:val="en-US"/>
        </w:rPr>
        <w:t xml:space="preserve">Lorem ipsum dolor sit amet, </w:t>
      </w:r>
    </w:p>
    <w:p w14:paraId="397BFCD5" w14:textId="2B85FA03" w:rsidR="00F20287" w:rsidRPr="00E07F82" w:rsidRDefault="00F20287" w:rsidP="004B753D">
      <w:pPr>
        <w:pStyle w:val="berschrift2"/>
        <w:rPr>
          <w:lang w:val="en-US"/>
        </w:rPr>
      </w:pPr>
      <w:bookmarkStart w:id="20" w:name="_Toc72476890"/>
      <w:r w:rsidRPr="00E07F82">
        <w:rPr>
          <w:rStyle w:val="berschrift2Zchn"/>
          <w:b/>
          <w:lang w:val="en-US"/>
        </w:rPr>
        <w:t>Arbeitshypothesen</w:t>
      </w:r>
      <w:bookmarkEnd w:id="20"/>
    </w:p>
    <w:p w14:paraId="7D483EAC" w14:textId="71E8DD08" w:rsidR="00947C79" w:rsidRPr="00A56897" w:rsidRDefault="00F20287" w:rsidP="00F20287">
      <w:pPr>
        <w:rPr>
          <w:noProof/>
        </w:rPr>
      </w:pPr>
      <w:r>
        <w:rPr>
          <w:noProof/>
          <w:lang w:val="en-US"/>
        </w:rPr>
        <w:t xml:space="preserve">Lorem ipsum dolor sit amet, </w:t>
      </w:r>
      <w:r w:rsidR="00947C79">
        <w:rPr>
          <w:noProof/>
          <w:lang w:val="en-US"/>
        </w:rPr>
        <w:t xml:space="preserve">, sit amet commodo magna eros quis urna. </w:t>
      </w:r>
      <w:r w:rsidR="00947C79" w:rsidRPr="00A56897">
        <w:rPr>
          <w:noProof/>
        </w:rPr>
        <w:t>Nunc viverra imperdiet enim. Fusce est. Vivamus a tellus.</w:t>
      </w:r>
    </w:p>
    <w:p w14:paraId="48A50032" w14:textId="7E1D41CD" w:rsidR="00E2090C" w:rsidRPr="00E07F82" w:rsidRDefault="00E2090C" w:rsidP="004B753D">
      <w:pPr>
        <w:pStyle w:val="berschrift2"/>
        <w:rPr>
          <w:lang w:val="en-US"/>
        </w:rPr>
      </w:pPr>
      <w:bookmarkStart w:id="21" w:name="_Toc72476891"/>
      <w:r w:rsidRPr="00E07F82">
        <w:rPr>
          <w:rStyle w:val="berschrift2Zchn"/>
          <w:b/>
          <w:lang w:val="en-US"/>
        </w:rPr>
        <w:t>Methodischer Ansatz</w:t>
      </w:r>
      <w:bookmarkEnd w:id="21"/>
    </w:p>
    <w:p w14:paraId="1D2AEA00" w14:textId="5E56498D" w:rsidR="00E2090C" w:rsidRDefault="00E2090C" w:rsidP="002B454F">
      <w:pPr>
        <w:rPr>
          <w:noProof/>
          <w:lang w:val="en-US"/>
        </w:rPr>
      </w:pPr>
      <w:r w:rsidRPr="00370E24">
        <w:rPr>
          <w:noProof/>
          <w:lang w:val="en-US"/>
        </w:rPr>
        <w:t xml:space="preserve">Lorem ipsum dolor sit amet, </w:t>
      </w:r>
    </w:p>
    <w:p w14:paraId="728F8397" w14:textId="7546CD36" w:rsidR="00E2090C" w:rsidRPr="00E07F82" w:rsidRDefault="00E2090C" w:rsidP="004B753D">
      <w:pPr>
        <w:pStyle w:val="berschrift2"/>
        <w:rPr>
          <w:lang w:val="en-US"/>
        </w:rPr>
      </w:pPr>
      <w:bookmarkStart w:id="22" w:name="_Toc72476892"/>
      <w:r w:rsidRPr="00E07F82">
        <w:rPr>
          <w:rStyle w:val="berschrift2Zchn"/>
          <w:b/>
          <w:lang w:val="en-US"/>
        </w:rPr>
        <w:t>Projektteam und Organisation, Kooperationspartner</w:t>
      </w:r>
      <w:bookmarkEnd w:id="22"/>
    </w:p>
    <w:p w14:paraId="58745C9E" w14:textId="50B18E13" w:rsidR="00E2090C" w:rsidRPr="00E55934" w:rsidRDefault="00E2090C" w:rsidP="002B454F">
      <w:pPr>
        <w:rPr>
          <w:noProof/>
        </w:rPr>
      </w:pPr>
      <w:r w:rsidRPr="00E2090C">
        <w:rPr>
          <w:noProof/>
          <w:lang w:val="en-US"/>
        </w:rPr>
        <w:t xml:space="preserve">Lorem ipsum dolor sit amet, </w:t>
      </w:r>
    </w:p>
    <w:p w14:paraId="39EC18FB" w14:textId="4F67E65F" w:rsidR="00E2090C" w:rsidRPr="004B753D" w:rsidRDefault="00E2090C" w:rsidP="004B753D">
      <w:pPr>
        <w:pStyle w:val="berschrift2"/>
      </w:pPr>
      <w:bookmarkStart w:id="23" w:name="_Toc72476893"/>
      <w:r w:rsidRPr="004B753D">
        <w:rPr>
          <w:rStyle w:val="berschrift2Zchn"/>
          <w:b/>
        </w:rPr>
        <w:t>Arbeitspakete und Meilensteine</w:t>
      </w:r>
      <w:bookmarkEnd w:id="23"/>
    </w:p>
    <w:p w14:paraId="102B05F3" w14:textId="77777777" w:rsidR="00E2090C" w:rsidRPr="00EE7F21" w:rsidRDefault="00E2090C" w:rsidP="00EE7F21">
      <w:pPr>
        <w:pStyle w:val="NummerierteAufzhlung"/>
      </w:pPr>
      <w:r w:rsidRPr="00EE7F21">
        <w:t>Lorem ipsum dolor sit amet, consectetuer adipiscing elit. Maecenas porttitor congue massa. Fusce posuere, magna sed pulvinar ultricies, purus lectus malesuada libero, sit amet commodo magna eros quis urna.</w:t>
      </w:r>
    </w:p>
    <w:p w14:paraId="34CD6151" w14:textId="77777777" w:rsidR="00E2090C" w:rsidRPr="00EE7F21" w:rsidRDefault="00E2090C" w:rsidP="00EE7F21">
      <w:pPr>
        <w:pStyle w:val="NummerierteAufzhlung"/>
      </w:pPr>
      <w:r w:rsidRPr="00EE7F21">
        <w:t>Nunc viverra imperdiet enim. Fusce est. Vivamus a tellus.</w:t>
      </w:r>
    </w:p>
    <w:p w14:paraId="7D8D5C11" w14:textId="77777777" w:rsidR="00E2090C" w:rsidRPr="00EE7F21" w:rsidRDefault="00E2090C" w:rsidP="00EE7F21">
      <w:pPr>
        <w:pStyle w:val="NummerierteAufzhlung"/>
      </w:pPr>
      <w:r w:rsidRPr="00EE7F21">
        <w:t>Pellentesque habitant morbi tristique senectus et netus et malesuada fames ac turpis egestas. Proin pharetra nonummy pede. Mauris et orci.</w:t>
      </w:r>
    </w:p>
    <w:p w14:paraId="29CD3F0E" w14:textId="32B74804" w:rsidR="00B102AB" w:rsidRDefault="00E2090C" w:rsidP="00E2090C">
      <w:pPr>
        <w:rPr>
          <w:noProof/>
        </w:rPr>
      </w:pPr>
      <w:r>
        <w:rPr>
          <w:noProof/>
          <w:lang w:val="en-US"/>
        </w:rPr>
        <w:t xml:space="preserve">Suspendisse dui purus, scelerisque at, vulputate vitae, pretium mattis, nunc. </w:t>
      </w:r>
      <w:r w:rsidRPr="00AF3C15">
        <w:rPr>
          <w:noProof/>
        </w:rPr>
        <w:t>Mauris eget neque at sem venenatis eleifend. Ut nonummy.</w:t>
      </w:r>
      <w:r w:rsidR="00B102AB">
        <w:rPr>
          <w:noProof/>
        </w:rPr>
        <w:br w:type="page"/>
      </w:r>
    </w:p>
    <w:p w14:paraId="78634688" w14:textId="73989B2F" w:rsidR="002B454F" w:rsidRDefault="002B454F" w:rsidP="00775F15">
      <w:pPr>
        <w:pStyle w:val="berschrift1"/>
      </w:pPr>
      <w:r>
        <w:lastRenderedPageBreak/>
        <w:t>Schallschutz</w:t>
      </w:r>
    </w:p>
    <w:p w14:paraId="40865794" w14:textId="77777777" w:rsidR="002B454F" w:rsidRPr="002B454F" w:rsidRDefault="002B454F" w:rsidP="002B454F"/>
    <w:p w14:paraId="59DEEC19" w14:textId="0C0ED0C5" w:rsidR="002B454F" w:rsidRDefault="002B454F" w:rsidP="002B454F">
      <w:pPr>
        <w:pStyle w:val="berschrift2"/>
      </w:pPr>
      <w:r>
        <w:t>Unterkapitel zum Schallschutz</w:t>
      </w:r>
    </w:p>
    <w:p w14:paraId="2F6BD867" w14:textId="77777777" w:rsidR="002B454F" w:rsidRPr="002B454F" w:rsidRDefault="002B454F" w:rsidP="002B454F"/>
    <w:p w14:paraId="0D061088" w14:textId="38857F7C" w:rsidR="002B454F" w:rsidRDefault="002B454F" w:rsidP="002B454F">
      <w:pPr>
        <w:pStyle w:val="berschrift1"/>
      </w:pPr>
      <w:r>
        <w:t>TGA-Register</w:t>
      </w:r>
    </w:p>
    <w:p w14:paraId="747884C5" w14:textId="77777777" w:rsidR="002B454F" w:rsidRPr="002B454F" w:rsidRDefault="002B454F" w:rsidP="002B454F"/>
    <w:p w14:paraId="47A9318C" w14:textId="55E5DD43" w:rsidR="002B454F" w:rsidRDefault="002B454F" w:rsidP="002B454F">
      <w:pPr>
        <w:pStyle w:val="berschrift2"/>
      </w:pPr>
      <w:r>
        <w:t>Unterkapitel zum TGA-Register</w:t>
      </w:r>
    </w:p>
    <w:p w14:paraId="6E662FB9" w14:textId="77777777" w:rsidR="002B454F" w:rsidRPr="002B454F" w:rsidRDefault="002B454F" w:rsidP="002B454F"/>
    <w:p w14:paraId="4525F865" w14:textId="0F0F528F" w:rsidR="00E2090C" w:rsidRDefault="00D567E4" w:rsidP="00775F15">
      <w:pPr>
        <w:pStyle w:val="berschrift1"/>
      </w:pPr>
      <w:r>
        <w:t>Bewertungs-Matrix zu Holz-Beton-Deckensystemen</w:t>
      </w:r>
    </w:p>
    <w:p w14:paraId="00D45ED0" w14:textId="77777777" w:rsidR="00D567E4" w:rsidRDefault="00D567E4" w:rsidP="00D567E4">
      <w:pPr>
        <w:rPr>
          <w:noProof/>
          <w:lang w:val="en-US"/>
        </w:rPr>
      </w:pPr>
      <w:r>
        <w:rPr>
          <w:noProof/>
          <w:lang w:val="en-US"/>
        </w:rPr>
        <w:t xml:space="preserve">Ziel der Bewertungsmatrix ist es einen Leitfaden zur Auswahl eines geeigneten Verbindungsmittels sowie geeigneter Annahmen für eine Vorbemessung zu liefern. Neben Anforderungen in Hinblick auf die Tragwerksplanung fließen Überlegungen zum Schallschutz und Brandschutz in die Betrachtung ein. </w:t>
      </w:r>
    </w:p>
    <w:p w14:paraId="5E9146A8" w14:textId="3C0A049A" w:rsidR="00DB5622" w:rsidRDefault="00D567E4" w:rsidP="00D567E4">
      <w:pPr>
        <w:pStyle w:val="berschrift2"/>
        <w:rPr>
          <w:noProof/>
          <w:lang w:val="en-US"/>
        </w:rPr>
      </w:pPr>
      <w:r>
        <w:rPr>
          <w:noProof/>
          <w:lang w:val="en-US"/>
        </w:rPr>
        <w:t>Grundlagen der statischen Bemessung von Holz-Beton-Verbunddecken</w:t>
      </w:r>
    </w:p>
    <w:p w14:paraId="675F659B" w14:textId="53564212" w:rsidR="00D567E4" w:rsidRDefault="00D567E4" w:rsidP="00D567E4">
      <w:pPr>
        <w:rPr>
          <w:lang w:val="en-US"/>
        </w:rPr>
      </w:pPr>
      <w:r>
        <w:rPr>
          <w:lang w:val="en-US"/>
        </w:rPr>
        <w:t>Die statischen Nachweise wurden nach dem aktuellen Stand der Forschung und Technik durchgeführt. Da für die Bemessung von Holz-Beton-Verbundkonstruktionen noch keine Bemessungsnorm existiert, jedoch bereits eine Technical Specification, die als Grundlage für eine kommende Norm dient, werden die meisten Berechnungen an diesem Dokument orientiert. Bereiche, die nicht von diesem Dokument abgedeckt sind, werden entsprechend der Bemessungennormen für Holz bzw. Beton angenommen.</w:t>
      </w:r>
    </w:p>
    <w:p w14:paraId="2F318242" w14:textId="06A33699" w:rsidR="00D567E4" w:rsidRDefault="00D567E4" w:rsidP="00D567E4">
      <w:pPr>
        <w:rPr>
          <w:lang w:val="en-US"/>
        </w:rPr>
      </w:pPr>
      <w:r>
        <w:rPr>
          <w:lang w:val="en-US"/>
        </w:rPr>
        <w:t xml:space="preserve">In Bezug auf Einwirkungen, Lastfallkombinationen und grundsätzliche Bemessungsregeln </w:t>
      </w:r>
      <w:r w:rsidR="00C17394">
        <w:rPr>
          <w:lang w:val="en-US"/>
        </w:rPr>
        <w:t xml:space="preserve">gelten wie üblich die </w:t>
      </w:r>
      <w:r>
        <w:rPr>
          <w:lang w:val="en-US"/>
        </w:rPr>
        <w:t>EN 1990 und EN 1991</w:t>
      </w:r>
      <w:r w:rsidR="00C17394">
        <w:rPr>
          <w:lang w:val="en-US"/>
        </w:rPr>
        <w:t xml:space="preserve">. </w:t>
      </w:r>
    </w:p>
    <w:p w14:paraId="65195D36" w14:textId="0DB33969" w:rsidR="00C00AFB" w:rsidRDefault="00C00AFB" w:rsidP="00C00AFB">
      <w:pPr>
        <w:pStyle w:val="berschrift3"/>
      </w:pPr>
      <w:r>
        <w:t>Allgemeine Vorgehensweise</w:t>
      </w:r>
    </w:p>
    <w:p w14:paraId="2FAE3807" w14:textId="3EA8DE5F" w:rsidR="00C00AFB" w:rsidRPr="00C00AFB" w:rsidRDefault="00C00AFB" w:rsidP="00C00AFB">
      <w:pPr>
        <w:rPr>
          <w:lang w:val="en-US"/>
        </w:rPr>
      </w:pPr>
      <w:r>
        <w:rPr>
          <w:lang w:val="en-US"/>
        </w:rPr>
        <w:t xml:space="preserve">In Absprache mit den Projektpartnern wurden Parameter, deren Stufen und Schrittweiten ausgewählt. Diese umfassen die Spannweite, den Balkenabstand, die Stärke der Betondecke, die Balkenmaße sowie das gewählte Verbindungsmittel. </w:t>
      </w:r>
    </w:p>
    <w:p w14:paraId="244B199E" w14:textId="41E67381" w:rsidR="00C00AFB" w:rsidRDefault="00C17394" w:rsidP="00C17394">
      <w:pPr>
        <w:rPr>
          <w:lang w:val="en-US"/>
        </w:rPr>
      </w:pPr>
      <w:r>
        <w:rPr>
          <w:lang w:val="en-US"/>
        </w:rPr>
        <w:t xml:space="preserve">Aufgrund der zahlreichen Parameter im System der Holz-Beton-Verbunddecke, wurden zunächst </w:t>
      </w:r>
      <w:r w:rsidR="00E75FF2">
        <w:rPr>
          <w:lang w:val="en-US"/>
        </w:rPr>
        <w:t>einige Schranken definiert, die in erster Linie aus Schallschutz- und Brandschutzanforderungen resultieren.</w:t>
      </w:r>
      <w:r w:rsidR="00C00AFB">
        <w:rPr>
          <w:lang w:val="en-US"/>
        </w:rPr>
        <w:t xml:space="preserve"> Weitere Schranken ergeben sich durch übliche Maße im Hochbau, wie beispielsweise ein Stützenraster von 1,35 Metern sowie übliche Querschnittsmaße im Holzbau</w:t>
      </w:r>
      <w:r w:rsidR="00DC79EF">
        <w:rPr>
          <w:lang w:val="en-US"/>
        </w:rPr>
        <w:t>.</w:t>
      </w:r>
    </w:p>
    <w:p w14:paraId="40E9F45B" w14:textId="25E8A737" w:rsidR="00DC79EF" w:rsidRDefault="00DC79EF" w:rsidP="00DC79EF">
      <w:pPr>
        <w:pStyle w:val="berschrift3"/>
      </w:pPr>
      <w:r>
        <w:t>Überlegungen zum Brandschutz</w:t>
      </w:r>
    </w:p>
    <w:p w14:paraId="54D1B3EF" w14:textId="752AC8F4" w:rsidR="00E75FF2" w:rsidRDefault="00E75FF2" w:rsidP="00C17394">
      <w:pPr>
        <w:rPr>
          <w:lang w:val="en-US"/>
        </w:rPr>
      </w:pPr>
      <w:r>
        <w:rPr>
          <w:lang w:val="en-US"/>
        </w:rPr>
        <w:t>Die Mindestdicke der Decke wurde auf 10 cm festgelegt, da dies den Anforderungen nach EN 1992 an eine Brandschutzdauer von 90 Minunten entspricht. Diese Annahme deckt sich mit den Ergebnissen der Betrachtungen zum Schallschutz, nach dem die Decke eine Dicke von 10-12 cm mindestens erfüllen sollte.</w:t>
      </w:r>
    </w:p>
    <w:p w14:paraId="41D133C2" w14:textId="77BD3FB6" w:rsidR="00E75FF2" w:rsidRDefault="00E75FF2" w:rsidP="00C17394">
      <w:pPr>
        <w:rPr>
          <w:lang w:val="en-US"/>
        </w:rPr>
      </w:pPr>
      <w:r>
        <w:rPr>
          <w:lang w:val="en-US"/>
        </w:rPr>
        <w:t xml:space="preserve">Da nach aktueller Norm für Hochbauten im Holzbau eine Brandschutzklasse von F90 nicht nachweisbar ist, jedoch im letzten Jahrzehnt zunehmend Holz-Beton-Verbundbauten mit einer F90 Zulassung errichtet </w:t>
      </w:r>
      <w:r>
        <w:rPr>
          <w:lang w:val="en-US"/>
        </w:rPr>
        <w:lastRenderedPageBreak/>
        <w:t xml:space="preserve">worden sind, wurden Annahmen für die Brandbemessung getroffen. Diese beruhen unter Anderem auf dem </w:t>
      </w:r>
      <w:r w:rsidR="002B454F">
        <w:rPr>
          <w:lang w:val="en-US"/>
        </w:rPr>
        <w:t xml:space="preserve">Erfahrungen </w:t>
      </w:r>
      <w:r>
        <w:rPr>
          <w:lang w:val="en-US"/>
        </w:rPr>
        <w:t>des Forschungspartners Arup.</w:t>
      </w:r>
    </w:p>
    <w:p w14:paraId="215F81CB" w14:textId="20F58809" w:rsidR="00E75FF2" w:rsidRDefault="00E75FF2" w:rsidP="00C17394">
      <w:pPr>
        <w:rPr>
          <w:lang w:val="en-US"/>
        </w:rPr>
      </w:pPr>
      <w:r>
        <w:rPr>
          <w:lang w:val="en-US"/>
        </w:rPr>
        <w:t>Für den Brandfall werden die Holzbalken dem Konzept aus EN 1995-2 mit reduziertem Querschnitt bzw. Reduzierten Eigenschaften</w:t>
      </w:r>
      <w:r w:rsidR="00C00AFB">
        <w:rPr>
          <w:lang w:val="en-US"/>
        </w:rPr>
        <w:t xml:space="preserve"> bemessen</w:t>
      </w:r>
      <w:r>
        <w:rPr>
          <w:lang w:val="en-US"/>
        </w:rPr>
        <w:t xml:space="preserve">. Der reduzierten Querschnitte werden anhand der nach EN 1995-2 definierten Abbrandraten berechnet. Im Falle von Brettschichtholz ist ein Abbrand von etwa 7 cm innerhalb von 90 Minuten zu erwarten. Der Abbrand wird als dreiseitig angenommen, da eine Seite vom Beton geschützt ist und eine andere durch den benachbarten Balken. Letzteres ist nur dann gültig, wenn Maßnahmen getroffen wurden, um die Fuge zwischen den Balken vor Feuer zu schützen. Dies geschieht durch ein Füllen des Spalts mit Mineralwolle und eine Dichtung mit einem nicht-brennbaren Stoff beispielsweise. </w:t>
      </w:r>
    </w:p>
    <w:p w14:paraId="2B474A2A" w14:textId="77777777" w:rsidR="00C00AFB" w:rsidRDefault="00C00AFB" w:rsidP="00C17394">
      <w:pPr>
        <w:rPr>
          <w:lang w:val="en-US"/>
        </w:rPr>
      </w:pPr>
      <w:r>
        <w:rPr>
          <w:lang w:val="en-US"/>
        </w:rPr>
        <w:t>Die Betondecke wird für den Brandfall als nicht tragend betrachtet, sodas allein die Holzbalken das Eigengewicht des Betons tragen, sowie die restlichen ständigen und veränderlichen Lasten in ihrer außergewöhnlichen Kombination nach EN 1990.</w:t>
      </w:r>
    </w:p>
    <w:p w14:paraId="14A41627" w14:textId="77777777" w:rsidR="00C00AFB" w:rsidRDefault="00C00AFB" w:rsidP="00C17394">
      <w:pPr>
        <w:rPr>
          <w:lang w:val="en-US"/>
        </w:rPr>
      </w:pPr>
      <w:r>
        <w:rPr>
          <w:lang w:val="en-US"/>
        </w:rPr>
        <w:t>Die Bemessung der Holzbalken reduziert die Kombinationen der Parameter Balkenhöhe, Balkenbreite und Holzgüte auf ein überschaubares Maß.</w:t>
      </w:r>
    </w:p>
    <w:p w14:paraId="037A90C8" w14:textId="1CEC2B18" w:rsidR="00C00AFB" w:rsidRDefault="00C00AFB" w:rsidP="00C17394">
      <w:pPr>
        <w:rPr>
          <w:lang w:val="en-US"/>
        </w:rPr>
      </w:pPr>
      <w:proofErr w:type="gramStart"/>
      <w:r>
        <w:rPr>
          <w:lang w:val="en-US"/>
        </w:rPr>
        <w:t>An</w:t>
      </w:r>
      <w:proofErr w:type="gramEnd"/>
      <w:r>
        <w:rPr>
          <w:lang w:val="en-US"/>
        </w:rPr>
        <w:t xml:space="preserve"> dieser Vorauswahl von Deckensystemen wurde anschließend für diverse Verbindungsmittel und Verbindungsmittelanordnungen eine Bemessung durchgeführt. </w:t>
      </w:r>
    </w:p>
    <w:p w14:paraId="2B3DFBFB" w14:textId="6A1FE030" w:rsidR="00DC79EF" w:rsidRDefault="00DC79EF" w:rsidP="00DC79EF">
      <w:pPr>
        <w:pStyle w:val="berschrift3"/>
      </w:pPr>
      <w:r>
        <w:t>Resultierende Varianten</w:t>
      </w:r>
    </w:p>
    <w:p w14:paraId="63E8917D" w14:textId="153C59F9" w:rsidR="00DC79EF" w:rsidRDefault="00DC79EF" w:rsidP="00DC79EF">
      <w:pPr>
        <w:rPr>
          <w:lang w:val="en-US"/>
        </w:rPr>
      </w:pPr>
    </w:p>
    <w:p w14:paraId="47545B1B" w14:textId="5DFD2F91" w:rsidR="00DC79EF" w:rsidRDefault="00DC79EF" w:rsidP="00DC79EF">
      <w:pPr>
        <w:pStyle w:val="berschrift3"/>
      </w:pPr>
      <w:r>
        <w:t>Bemessungsablauf von Holz-Beton-Verbunddecken nach aktuellem Stand der Forschung und Technik</w:t>
      </w:r>
    </w:p>
    <w:p w14:paraId="5516C350" w14:textId="0E7C6B7E" w:rsidR="00DC79EF" w:rsidRDefault="00DC79EF" w:rsidP="00DC79EF">
      <w:pPr>
        <w:rPr>
          <w:lang w:val="en-US"/>
        </w:rPr>
      </w:pPr>
      <w:r>
        <w:rPr>
          <w:lang w:val="en-US"/>
        </w:rPr>
        <w:t xml:space="preserve">Die Bemessung der Varianten erfolgt mithilfe eines Stabwerkmodells nach xy Rautenstrauch. Dieses Modell bietet gegenüber dem im Holzbau etablierten </w:t>
      </w:r>
      <w:r>
        <w:rPr>
          <w:rFonts w:ascii="Corbel" w:hAnsi="Corbel"/>
          <w:lang w:val="en-US"/>
        </w:rPr>
        <w:t>γ</w:t>
      </w:r>
      <w:r>
        <w:rPr>
          <w:lang w:val="en-US"/>
        </w:rPr>
        <w:t xml:space="preserve">-Verfahren Vorteile in Hinblick auf die Genauigkeit der Ergebnisse. Weiterhin erfüllen einige der Varianten der Studie, vor allem die Untersuchungen an Kerven, einige der Anforderungen zur Anwendung des </w:t>
      </w:r>
      <w:r>
        <w:rPr>
          <w:rFonts w:ascii="Corbel" w:hAnsi="Corbel"/>
          <w:lang w:val="en-US"/>
        </w:rPr>
        <w:t>γ</w:t>
      </w:r>
      <w:r>
        <w:rPr>
          <w:lang w:val="en-US"/>
        </w:rPr>
        <w:t xml:space="preserve">-Verfahren nicht. </w:t>
      </w:r>
    </w:p>
    <w:p w14:paraId="6E43826A" w14:textId="452F83C6" w:rsidR="00DC79EF" w:rsidRDefault="00DC79EF" w:rsidP="00DC79EF">
      <w:pPr>
        <w:rPr>
          <w:lang w:val="en-US"/>
        </w:rPr>
      </w:pPr>
      <w:r>
        <w:rPr>
          <w:lang w:val="en-US"/>
        </w:rPr>
        <w:t xml:space="preserve">In Abbildung xy ist exemplarisch das Stabwerkmodell einer Holz-Beton-Verbunddecke dargestellt. Grundsätzliche Informationen zur Berechnung mithilfe des Stabwerkmodells finden sich in xy Rautentrauch. </w:t>
      </w:r>
    </w:p>
    <w:p w14:paraId="4ADF0F82" w14:textId="7C0A3F95" w:rsidR="00DC79EF" w:rsidRDefault="00DC79EF" w:rsidP="00DC79EF">
      <w:pPr>
        <w:rPr>
          <w:lang w:val="en-US"/>
        </w:rPr>
      </w:pPr>
    </w:p>
    <w:p w14:paraId="314BEBCD" w14:textId="77777777" w:rsidR="006255CB" w:rsidRDefault="00DC79EF" w:rsidP="00DC79EF">
      <w:pPr>
        <w:rPr>
          <w:lang w:val="en-US"/>
        </w:rPr>
      </w:pPr>
      <w:r>
        <w:rPr>
          <w:lang w:val="en-US"/>
        </w:rPr>
        <w:t xml:space="preserve">Holz und Beton besitzen ein unterschiedliches zeitabhängiges Verhalten, sodas nach (xy Schänzlin) neben dem Anfangszustand und dem Endzustand ein Zwischenzustand von 3-7 Jahren in der Bemessung mit betrachtet werden muss. Diese Regelung findet sich ebenso in der Tech. Spec. xy wieder. Jedoch ist in der ausführlichen Darstellung von Schänzlin xy sichtbar, dass dieser Nachweis quasi nur für recht ungewöhnliche Deckensysteme infrage kommt. Der zusätzliche Nachweis kann umgangen werden, wenn die Nachweise für den Anfangs- und Endzustand unter einer Erhöhung der Spannungen aus quasi-ständigen Belastungen um 25 % </w:t>
      </w:r>
      <w:r w:rsidR="006255CB">
        <w:rPr>
          <w:lang w:val="en-US"/>
        </w:rPr>
        <w:t xml:space="preserve">eingehalten sind. Diese Forderung ist der Bauweise hinderlich, da meist ein größerer Holzquerschnitt notwendig ist, um die zusätzlichen Lasten abzufangen. Der Mehraufwand des zusätzlichen Bemessungsaufwands ist insofern empfehlenswert, jedoch is tzu hinterfragen, ob dieser tatsächlich notwendig ist. Diese Frage soll in dieser Überlegung mit betrachtet werden. </w:t>
      </w:r>
    </w:p>
    <w:p w14:paraId="303625CD" w14:textId="261678BD" w:rsidR="00DC79EF" w:rsidRDefault="006255CB" w:rsidP="00DC79EF">
      <w:pPr>
        <w:rPr>
          <w:lang w:val="en-US"/>
        </w:rPr>
      </w:pPr>
      <w:r>
        <w:rPr>
          <w:lang w:val="en-US"/>
        </w:rPr>
        <w:t xml:space="preserve">Die unterschiedlichen Zeitpunkte in der Bemessung werden durch eigene Stabwerksmodelle abgebildet, wobei die zeitabhängigen E-Moduln eingesetzt </w:t>
      </w:r>
      <w:proofErr w:type="gramStart"/>
      <w:r>
        <w:rPr>
          <w:lang w:val="en-US"/>
        </w:rPr>
        <w:t>werden.Diese</w:t>
      </w:r>
      <w:proofErr w:type="gramEnd"/>
      <w:r>
        <w:rPr>
          <w:lang w:val="en-US"/>
        </w:rPr>
        <w:t xml:space="preserve"> werden nach Tech.Spec anhand eines Verbundkriechfaktors ermittelt, der von der Verbundsteifigkeit der Decke abhängig ist. Dieser spiegelt sich in dem Wert </w:t>
      </w:r>
      <w:r>
        <w:rPr>
          <w:rFonts w:ascii="Corbel" w:hAnsi="Corbel"/>
          <w:lang w:val="en-US"/>
        </w:rPr>
        <w:t>γ</w:t>
      </w:r>
      <w:r>
        <w:rPr>
          <w:lang w:val="en-US"/>
        </w:rPr>
        <w:t xml:space="preserve"> aus dem </w:t>
      </w:r>
      <w:r>
        <w:rPr>
          <w:rFonts w:ascii="Corbel" w:hAnsi="Corbel"/>
          <w:lang w:val="en-US"/>
        </w:rPr>
        <w:t>γ</w:t>
      </w:r>
      <w:r>
        <w:rPr>
          <w:lang w:val="en-US"/>
        </w:rPr>
        <w:t>-Verfahren wieder. Da im Falle einer Stabwerkbemessung dieser Wert nicht direkt benötigt wird, wird era us den Schnittgrößen des Stabwerkmodells im Anfangszustand rückgerechnet, siehe Formel xy.</w:t>
      </w:r>
    </w:p>
    <w:p w14:paraId="1C91BA36" w14:textId="77777777" w:rsidR="006255CB" w:rsidRDefault="006255CB" w:rsidP="00DC79EF">
      <w:pPr>
        <w:rPr>
          <w:lang w:val="en-US"/>
        </w:rPr>
      </w:pPr>
      <w:r>
        <w:rPr>
          <w:lang w:val="en-US"/>
        </w:rPr>
        <w:t xml:space="preserve">Eine weitere Forderung nach Tech. Spec. ist, dass gerissener Beton nicht angesetzt werden darf. Dies bedeutet, dass an die eigentliche Bemessung eine Abschätzung der Risshöhe des Betons stattfinden muss. Der Beton wird dann im Bemessungsmodell auf diese Risshöhe reduziert und der Schwerpunkt des Betons somit nach </w:t>
      </w:r>
      <w:r>
        <w:rPr>
          <w:lang w:val="en-US"/>
        </w:rPr>
        <w:lastRenderedPageBreak/>
        <w:t xml:space="preserve">oben verschoben. Da in der Tech Spec. xy nicht festgelegt ist, welcher Belastungszustand für die Berechnung der Risshöhe heranzuziehen ist, wird für den Grenzzustand der Tragfähigkeit (GZT) und für den Grenzzustand der Gebrauchstauglichkeit (GZG) jeweils separate eine Risshöhe ermittelt. </w:t>
      </w:r>
    </w:p>
    <w:p w14:paraId="4722A840" w14:textId="1776A3E7" w:rsidR="006255CB" w:rsidRDefault="006255CB" w:rsidP="00DC79EF">
      <w:pPr>
        <w:rPr>
          <w:lang w:val="en-US"/>
        </w:rPr>
      </w:pPr>
      <w:r>
        <w:rPr>
          <w:lang w:val="en-US"/>
        </w:rPr>
        <w:t xml:space="preserve">Die </w:t>
      </w:r>
      <w:r w:rsidR="00782FB5">
        <w:rPr>
          <w:lang w:val="en-US"/>
        </w:rPr>
        <w:t xml:space="preserve">aus dieser iterativen Berechnung resultierenden Schnittgrößen dienen gleichzeitig als Grundlage für die Ermittlung der Verbundsteifigkeit </w:t>
      </w:r>
      <w:r w:rsidR="00782FB5">
        <w:rPr>
          <w:rFonts w:ascii="Corbel" w:hAnsi="Corbel"/>
          <w:lang w:val="en-US"/>
        </w:rPr>
        <w:t>γ</w:t>
      </w:r>
      <w:r w:rsidR="00782FB5">
        <w:rPr>
          <w:lang w:val="en-US"/>
        </w:rPr>
        <w:t xml:space="preserve"> und der Verbundkriechwerte. </w:t>
      </w:r>
    </w:p>
    <w:p w14:paraId="3D7AA3E5" w14:textId="73068F8A" w:rsidR="00782FB5" w:rsidRDefault="00782FB5" w:rsidP="00DC79EF">
      <w:pPr>
        <w:rPr>
          <w:lang w:val="en-US"/>
        </w:rPr>
      </w:pPr>
      <w:r>
        <w:rPr>
          <w:lang w:val="en-US"/>
        </w:rPr>
        <w:t>Die Abbildung xy zeigt den Bemessungsablauf.</w:t>
      </w:r>
    </w:p>
    <w:p w14:paraId="5DBD8C81" w14:textId="6AD2635F" w:rsidR="00782FB5" w:rsidRDefault="00782FB5" w:rsidP="00DC79EF">
      <w:pPr>
        <w:rPr>
          <w:lang w:val="en-US"/>
        </w:rPr>
      </w:pPr>
    </w:p>
    <w:p w14:paraId="243B2508" w14:textId="7D2CDAF9" w:rsidR="00782FB5" w:rsidRDefault="00782FB5" w:rsidP="00DC79EF">
      <w:pPr>
        <w:rPr>
          <w:lang w:val="en-US"/>
        </w:rPr>
      </w:pPr>
      <w:r>
        <w:rPr>
          <w:lang w:val="en-US"/>
        </w:rPr>
        <w:t>Nach der Ermittlung der Schnittgrößen wurden folgende Nachweise geführt</w:t>
      </w:r>
    </w:p>
    <w:p w14:paraId="0F5EA53D" w14:textId="77777777" w:rsidR="00782FB5" w:rsidRDefault="00782FB5" w:rsidP="00782FB5">
      <w:pPr>
        <w:pStyle w:val="Listenabsatz"/>
        <w:numPr>
          <w:ilvl w:val="0"/>
          <w:numId w:val="11"/>
        </w:numPr>
        <w:rPr>
          <w:lang w:val="en-US"/>
        </w:rPr>
      </w:pPr>
      <w:r>
        <w:rPr>
          <w:lang w:val="en-US"/>
        </w:rPr>
        <w:t>Spannungsnachweise im Holz in Feldmitte im GZT, t=(0,3-7</w:t>
      </w:r>
      <w:proofErr w:type="gramStart"/>
      <w:r>
        <w:rPr>
          <w:lang w:val="en-US"/>
        </w:rPr>
        <w:t>a,unendlich</w:t>
      </w:r>
      <w:proofErr w:type="gramEnd"/>
      <w:r>
        <w:rPr>
          <w:lang w:val="en-US"/>
        </w:rPr>
        <w:t>)</w:t>
      </w:r>
    </w:p>
    <w:p w14:paraId="1CF3FCFA" w14:textId="77777777" w:rsidR="00782FB5" w:rsidRDefault="00782FB5" w:rsidP="00782FB5">
      <w:pPr>
        <w:pStyle w:val="Listenabsatz"/>
        <w:numPr>
          <w:ilvl w:val="0"/>
          <w:numId w:val="11"/>
        </w:numPr>
        <w:spacing w:before="0"/>
        <w:rPr>
          <w:lang w:val="en-US"/>
        </w:rPr>
      </w:pPr>
      <w:r w:rsidRPr="00782FB5">
        <w:rPr>
          <w:lang w:val="en-US"/>
        </w:rPr>
        <w:t>Schubnachweis im Holz am Auflager im</w:t>
      </w:r>
    </w:p>
    <w:p w14:paraId="62DB68C2" w14:textId="0C107E5E" w:rsidR="00782FB5" w:rsidRDefault="00782FB5" w:rsidP="00782FB5">
      <w:pPr>
        <w:pStyle w:val="Listenabsatz"/>
        <w:numPr>
          <w:ilvl w:val="0"/>
          <w:numId w:val="11"/>
        </w:numPr>
        <w:spacing w:before="0"/>
        <w:rPr>
          <w:lang w:val="en-US"/>
        </w:rPr>
      </w:pPr>
      <w:r w:rsidRPr="00782FB5">
        <w:rPr>
          <w:lang w:val="en-US"/>
        </w:rPr>
        <w:t xml:space="preserve"> </w:t>
      </w:r>
      <w:r>
        <w:rPr>
          <w:lang w:val="en-US"/>
        </w:rPr>
        <w:t>Druckspannungsnachweis im Beton in Feldmitte</w:t>
      </w:r>
    </w:p>
    <w:p w14:paraId="15098078" w14:textId="3F7FAE3E" w:rsidR="00782FB5" w:rsidRDefault="00782FB5" w:rsidP="00782FB5">
      <w:pPr>
        <w:pStyle w:val="Listenabsatz"/>
        <w:numPr>
          <w:ilvl w:val="0"/>
          <w:numId w:val="11"/>
        </w:numPr>
        <w:spacing w:before="0"/>
        <w:rPr>
          <w:lang w:val="en-US"/>
        </w:rPr>
      </w:pPr>
      <w:r>
        <w:rPr>
          <w:lang w:val="en-US"/>
        </w:rPr>
        <w:t>Querkraftnachweis im Beton am Auflager</w:t>
      </w:r>
    </w:p>
    <w:p w14:paraId="17E956DD" w14:textId="78761C6F" w:rsidR="00782FB5" w:rsidRDefault="00782FB5" w:rsidP="00782FB5">
      <w:pPr>
        <w:pStyle w:val="Listenabsatz"/>
        <w:numPr>
          <w:ilvl w:val="0"/>
          <w:numId w:val="11"/>
        </w:numPr>
        <w:spacing w:before="0"/>
        <w:rPr>
          <w:lang w:val="en-US"/>
        </w:rPr>
      </w:pPr>
      <w:r>
        <w:rPr>
          <w:lang w:val="en-US"/>
        </w:rPr>
        <w:t>Nachweise der Verbindungsmittel</w:t>
      </w:r>
    </w:p>
    <w:p w14:paraId="71710B77" w14:textId="21C29B29" w:rsidR="00782FB5" w:rsidRDefault="00782FB5" w:rsidP="00782FB5">
      <w:pPr>
        <w:pStyle w:val="Listenabsatz"/>
        <w:numPr>
          <w:ilvl w:val="0"/>
          <w:numId w:val="11"/>
        </w:numPr>
        <w:spacing w:before="0"/>
        <w:rPr>
          <w:lang w:val="en-US"/>
        </w:rPr>
      </w:pPr>
      <w:r>
        <w:rPr>
          <w:lang w:val="en-US"/>
        </w:rPr>
        <w:t>Nachweis der Verformungen</w:t>
      </w:r>
    </w:p>
    <w:p w14:paraId="0FB14075" w14:textId="257CC1D7" w:rsidR="00782FB5" w:rsidRDefault="00782FB5" w:rsidP="00782FB5">
      <w:pPr>
        <w:pStyle w:val="Listenabsatz"/>
        <w:numPr>
          <w:ilvl w:val="0"/>
          <w:numId w:val="11"/>
        </w:numPr>
        <w:spacing w:before="0"/>
        <w:rPr>
          <w:lang w:val="en-US"/>
        </w:rPr>
      </w:pPr>
      <w:r>
        <w:rPr>
          <w:lang w:val="en-US"/>
        </w:rPr>
        <w:t>Schwingungsnachweise nach Hamm Richter</w:t>
      </w:r>
    </w:p>
    <w:p w14:paraId="3469E7BC" w14:textId="77777777" w:rsidR="00782FB5" w:rsidRPr="00782FB5" w:rsidRDefault="00782FB5" w:rsidP="00782FB5">
      <w:pPr>
        <w:pStyle w:val="Aufzhlungszeichen"/>
        <w:rPr>
          <w:lang w:val="en-US" w:eastAsia="de-DE"/>
        </w:rPr>
      </w:pPr>
    </w:p>
    <w:p w14:paraId="2C54351F" w14:textId="77777777" w:rsidR="00927E89" w:rsidRDefault="00782FB5" w:rsidP="00782FB5">
      <w:pPr>
        <w:pStyle w:val="Aufzhlungszeichen"/>
        <w:rPr>
          <w:lang w:val="en-US" w:eastAsia="de-DE"/>
        </w:rPr>
      </w:pPr>
      <w:r>
        <w:rPr>
          <w:lang w:val="en-US" w:eastAsia="de-DE"/>
        </w:rPr>
        <w:t xml:space="preserve">Die Schwingungsnachweise werden nach dem Verfahren nach xy durchgeführt. Der Schwingungsnachweis gilt als eingehalten, sobald die Eigenfrequenz der Decke ein bestimmtes Maß übersteigt. Ist dieser Nachweis nicht erbracht, sind drei weitere Bedingugnen zu erfüllen. Einerseits ist die Durchbiegung aufgrund einer Einzellast von 2 kN in Feldmitte auf einen gewissen Grenzwert zu reduzieren, ebenso die Beschleunigung der Decke. Des Weiteren ist eine abgeminderte Eigenfrequenz einzualten. In einer Voruntersuchung zeigte sich, dass Decken, bei denen das Eigenfrequenzkriterium nicht eingehalten wurde, das alternative Nachweisverfahren ebenfalls nicht bestanden. </w:t>
      </w:r>
      <w:r w:rsidR="00927E89">
        <w:rPr>
          <w:lang w:val="en-US" w:eastAsia="de-DE"/>
        </w:rPr>
        <w:t>Die Eigenfrequenzen wurden in dieser Untersuchung durch das Stabwerksprogramm am Modell ermittelt. Einflüsse durch Auflagerungen aus Unterzügen wurden in der Betrachtung vernachlässigt, da dies den Rahmen sprengen würde.</w:t>
      </w:r>
    </w:p>
    <w:p w14:paraId="7826F77E" w14:textId="77777777" w:rsidR="00927E89" w:rsidRDefault="00927E89" w:rsidP="00782FB5">
      <w:pPr>
        <w:pStyle w:val="Aufzhlungszeichen"/>
        <w:rPr>
          <w:lang w:val="en-US" w:eastAsia="de-DE"/>
        </w:rPr>
      </w:pPr>
    </w:p>
    <w:p w14:paraId="1CE44BCA" w14:textId="0D43B0B5" w:rsidR="00782FB5" w:rsidRPr="00782FB5" w:rsidRDefault="00927E89" w:rsidP="00782FB5">
      <w:pPr>
        <w:pStyle w:val="Aufzhlungszeichen"/>
        <w:rPr>
          <w:lang w:val="en-US" w:eastAsia="de-DE"/>
        </w:rPr>
      </w:pPr>
      <w:r>
        <w:rPr>
          <w:lang w:val="en-US" w:eastAsia="de-DE"/>
        </w:rPr>
        <w:t>Als Grenzwerte der Verformung und der Schwingungen wurden stets die weniger strengen Grenzwerte gewählt, da dies im Sinne einer materialsparenden Bauweise ist. Da diese Ausarbeitung keine direkte Empfehlung für ein bestimmtest Balkenmaß ist, sondern lediglich eine Hilfe zur Auswahl, sollten derartige Varianten nicht im Vorhinein ausgeschlossen werden. Die Entscheidung, ob eine höhere Anforderung an das Deckensystem gestellt wird und somit ggf. Größere Balkenquerschnitte möglich werden, bleibt dem Anwender überlassen.</w:t>
      </w:r>
    </w:p>
    <w:p w14:paraId="2C89C4D7" w14:textId="7DFACB1A" w:rsidR="00782FB5" w:rsidRDefault="00782FB5" w:rsidP="00782FB5">
      <w:pPr>
        <w:pStyle w:val="Aufzhlungszeichen"/>
        <w:rPr>
          <w:lang w:val="en-US" w:eastAsia="de-DE"/>
        </w:rPr>
      </w:pPr>
    </w:p>
    <w:p w14:paraId="194EB1B0" w14:textId="5945AF9B" w:rsidR="00492FF4" w:rsidRPr="00782FB5" w:rsidRDefault="00492FF4" w:rsidP="00492FF4">
      <w:pPr>
        <w:pStyle w:val="berschrift1"/>
        <w:rPr>
          <w:lang w:val="en-US" w:eastAsia="de-DE"/>
        </w:rPr>
      </w:pPr>
      <w:r>
        <w:rPr>
          <w:lang w:val="en-US" w:eastAsia="de-DE"/>
        </w:rPr>
        <w:t>Versuche an geschraubten Holz-Beton-Verbundkörpern</w:t>
      </w:r>
    </w:p>
    <w:p w14:paraId="72A9186B" w14:textId="77777777" w:rsidR="00492FF4" w:rsidRPr="00492FF4" w:rsidRDefault="00492FF4" w:rsidP="00492FF4">
      <w:pPr>
        <w:rPr>
          <w:lang w:val="en-US"/>
        </w:rPr>
      </w:pPr>
    </w:p>
    <w:p w14:paraId="5D218F11" w14:textId="5C1AC891" w:rsidR="00C00AFB" w:rsidRDefault="00492FF4" w:rsidP="00492FF4">
      <w:pPr>
        <w:rPr>
          <w:lang w:val="en-US"/>
        </w:rPr>
      </w:pPr>
      <w:r w:rsidRPr="00492FF4">
        <w:rPr>
          <w:lang w:val="en-US"/>
        </w:rPr>
        <w:t xml:space="preserve">Schraubverbindungen in Ortbetonbauweise werden im Holz-Beton-Verbundbau häufig für Sanierungen eingesetzt, wobei diverse Produkte mit bauaufsichtlichen Zulassungen auf dem Markt sind. Schraubverbindungen von Holz mit Betonfertigteilen hingegen sind aktuell auf ein spezielles Produkt, den so genannten Fertigteilverbinder der Firma Würth, beschränkt. Bei diesem handelt es sich um eine Art Hüllrohr, das in Betonfertigteile eingegossen wird und durch das später Schrauben in das Holz gedreht werden können (siehe Abbildung 1). Eine Stahlplatte dient als Unterlegscheibe und verteilt die Lasten vom Schraubenkopf in den Beton. Nachteile der Fertigteilverbinder bzw. der Schraubverbindungen im Allgemeinen stellen deren </w:t>
      </w:r>
      <w:r w:rsidRPr="00492FF4">
        <w:rPr>
          <w:lang w:val="en-US"/>
        </w:rPr>
        <w:lastRenderedPageBreak/>
        <w:t>relativ geringe Steifigkeit und Tragfähigkeit dar. Die hohe Anzahl der notwendigen Verbindungsmittel führt zu einem erhöhten Arbeitsaufwand und einer Kostensteigerung. Zusätzlich ist die Höhe der Verbinder auf eine 7 cm hohe Betonplatte ausgelegt, sodass für höhere Deckenstärken Hölzer unterfüttert werden müssen, sodass insgesamt viele Arbeitsschritte notwendig werden, um den Verbund herzustellen.</w:t>
      </w:r>
    </w:p>
    <w:p w14:paraId="36633F34" w14:textId="77777777" w:rsidR="00492FF4" w:rsidRPr="00492FF4" w:rsidRDefault="00492FF4" w:rsidP="00492FF4">
      <w:pPr>
        <w:rPr>
          <w:lang w:val="en-US"/>
        </w:rPr>
      </w:pPr>
      <w:r w:rsidRPr="00492FF4">
        <w:rPr>
          <w:lang w:val="en-US"/>
        </w:rPr>
        <w:t xml:space="preserve">Da der Arbeitsaufwand der FT-Verbindung in erster Linie durch das Einschrauben bestimmt wird, verspricht vor allem die Reduktion der Schraubenanzahl Verbesserungen in Hinsicht auf Bauzeit und Kosten. Daher wird zunächst untersucht, ob mit einem höheren Schraubendurchmesser höhere Steifigkeiten und Verbundfestigkeiten erzielt werden können. Dies wurde bereits in Scherversuchen in (Marchi et al. 2017) beobachtet, allerdings lediglich bis zu einem Schraubendurchmesser von 12 mm. </w:t>
      </w:r>
    </w:p>
    <w:p w14:paraId="7805C059" w14:textId="7F13A351" w:rsidR="00492FF4" w:rsidRDefault="00492FF4" w:rsidP="00492FF4">
      <w:pPr>
        <w:rPr>
          <w:lang w:val="en-US"/>
        </w:rPr>
      </w:pPr>
      <w:r w:rsidRPr="00492FF4">
        <w:rPr>
          <w:lang w:val="en-US"/>
        </w:rPr>
        <w:t xml:space="preserve">Entsprechend der Bemessungskriterien für Schrauben nach (DIN EN 1995-2:2010-12) und bauaufsichtlichen </w:t>
      </w:r>
      <w:proofErr w:type="gramStart"/>
      <w:r w:rsidRPr="00492FF4">
        <w:rPr>
          <w:lang w:val="en-US"/>
        </w:rPr>
        <w:t>Zulassungen  für</w:t>
      </w:r>
      <w:proofErr w:type="gramEnd"/>
      <w:r w:rsidRPr="00492FF4">
        <w:rPr>
          <w:lang w:val="en-US"/>
        </w:rPr>
        <w:t xml:space="preserve"> Schraubverbindungen steigen mit höherem Schraubendurchmesser sowohl die Steifigkeiten als auch die Festigkeiten der Verbindung. Die zeigen die folgenden Gleichungen: Die Gleichungen (1) und (2) dienen zur Bemessung von HBV-Schrauben nach </w:t>
      </w:r>
      <w:proofErr w:type="gramStart"/>
      <w:r w:rsidRPr="00492FF4">
        <w:rPr>
          <w:lang w:val="en-US"/>
        </w:rPr>
        <w:t>( ETA</w:t>
      </w:r>
      <w:proofErr w:type="gramEnd"/>
      <w:r w:rsidRPr="00492FF4">
        <w:rPr>
          <w:lang w:val="en-US"/>
        </w:rPr>
        <w:t xml:space="preserve">-13/0029), wobei die erste Gleichung der Bemessung von auf Herausziehen beanspruchten Schrauben aus (DIN EN 1995-2:2010-12) entspricht. Die Steifigkeit einer Holz-Beton-Verbindung wird stets in deren bauaufsichtlichen Zulassungen angegeben, wobei die Werte zum Teil sehr unterschiedlich ausfallen. In einer Recherche wurden verfügbare Schrauben hinsichtlich dieser Angaben vergleichen. Alternativ lässt sich der Verschieungsmodul nach (Marchi et al. 2017) (Gleichung (6)) berechnen. Dieser setzt sich aus einem Verschiebungsmodul in Richtung der Schraubenachse </w:t>
      </w:r>
      <w:proofErr w:type="gramStart"/>
      <w:r w:rsidRPr="00492FF4">
        <w:rPr>
          <w:lang w:val="en-US"/>
        </w:rPr>
        <w:t>Kser,ax</w:t>
      </w:r>
      <w:proofErr w:type="gramEnd"/>
      <w:r w:rsidRPr="00492FF4">
        <w:rPr>
          <w:lang w:val="en-US"/>
        </w:rPr>
        <w:t xml:space="preserve"> und einem Verschiebungsmodul aus der Schubbeanspruchung Kser,lat zusammen. </w:t>
      </w:r>
      <w:proofErr w:type="gramStart"/>
      <w:r w:rsidRPr="00492FF4">
        <w:rPr>
          <w:lang w:val="en-US"/>
        </w:rPr>
        <w:t>Kser,lat</w:t>
      </w:r>
      <w:proofErr w:type="gramEnd"/>
      <w:r w:rsidRPr="00492FF4">
        <w:rPr>
          <w:lang w:val="en-US"/>
        </w:rPr>
        <w:t xml:space="preserve"> lässt sich nach  (DIN EN 1995-2:2010-12) (Gleichung (3)) bestimmen. Eine Berechnungsansatz für die </w:t>
      </w:r>
      <w:proofErr w:type="gramStart"/>
      <w:r w:rsidRPr="00492FF4">
        <w:rPr>
          <w:lang w:val="en-US"/>
        </w:rPr>
        <w:t>Kser,ax</w:t>
      </w:r>
      <w:proofErr w:type="gramEnd"/>
      <w:r w:rsidRPr="00492FF4">
        <w:rPr>
          <w:lang w:val="en-US"/>
        </w:rPr>
        <w:t xml:space="preserve"> findet sich in (Bejtka 2005) (Gleichung(5)). In (Marchi et al. 2017) wird ein ähnlicher Ansatz (Gleichung (4))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p>
    <w:p w14:paraId="2F6D47BF" w14:textId="4EED0AAA" w:rsidR="00492FF4" w:rsidRDefault="00492FF4" w:rsidP="00492FF4">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1017"/>
      </w:tblGrid>
      <w:tr w:rsidR="002A78D1" w14:paraId="2570554D" w14:textId="77777777" w:rsidTr="002A78D1">
        <w:trPr>
          <w:trHeight w:val="714"/>
        </w:trPr>
        <w:tc>
          <w:tcPr>
            <w:tcW w:w="9351" w:type="dxa"/>
            <w:vAlign w:val="center"/>
          </w:tcPr>
          <w:p w14:paraId="27EA53CB" w14:textId="77777777" w:rsidR="002A78D1" w:rsidRPr="0016499F" w:rsidRDefault="005F5F9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t xml:space="preserve"> </w:t>
            </w:r>
          </w:p>
        </w:tc>
        <w:tc>
          <w:tcPr>
            <w:tcW w:w="1128" w:type="dxa"/>
            <w:vAlign w:val="center"/>
          </w:tcPr>
          <w:p w14:paraId="639D526F" w14:textId="77777777" w:rsidR="002A78D1" w:rsidRPr="0016499F" w:rsidRDefault="002A78D1" w:rsidP="002A78D1">
            <w:pPr>
              <w:jc w:val="center"/>
            </w:pPr>
            <w:bookmarkStart w:id="24" w:name="_Ref24716444"/>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1</w:t>
            </w:r>
            <w:r w:rsidR="0037125C">
              <w:rPr>
                <w:noProof/>
              </w:rPr>
              <w:fldChar w:fldCharType="end"/>
            </w:r>
            <w:bookmarkEnd w:id="24"/>
            <w:r w:rsidRPr="0016499F">
              <w:t>)</w:t>
            </w:r>
          </w:p>
        </w:tc>
      </w:tr>
      <w:tr w:rsidR="002A78D1" w14:paraId="2F04B361" w14:textId="77777777" w:rsidTr="002A78D1">
        <w:trPr>
          <w:trHeight w:val="710"/>
        </w:trPr>
        <w:tc>
          <w:tcPr>
            <w:tcW w:w="9351" w:type="dxa"/>
            <w:vAlign w:val="center"/>
          </w:tcPr>
          <w:p w14:paraId="618530CE" w14:textId="77777777" w:rsidR="002A78D1" w:rsidRPr="0016499F" w:rsidRDefault="005F5F9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t xml:space="preserve"> </w:t>
            </w:r>
          </w:p>
        </w:tc>
        <w:tc>
          <w:tcPr>
            <w:tcW w:w="1128" w:type="dxa"/>
            <w:vAlign w:val="center"/>
          </w:tcPr>
          <w:p w14:paraId="4DAE33C4" w14:textId="77777777" w:rsidR="002A78D1" w:rsidRPr="0016499F" w:rsidRDefault="002A78D1" w:rsidP="002A78D1">
            <w:pPr>
              <w:pStyle w:val="Beschriftung"/>
              <w:jc w:val="center"/>
              <w:rPr>
                <w:i/>
                <w:sz w:val="22"/>
                <w:szCs w:val="22"/>
              </w:rPr>
            </w:pPr>
            <w:bookmarkStart w:id="25" w:name="_Ref24716457"/>
            <w:r w:rsidRPr="0016499F">
              <w:rPr>
                <w:sz w:val="22"/>
                <w:szCs w:val="22"/>
              </w:rPr>
              <w:t>(</w:t>
            </w:r>
            <w:r w:rsidRPr="0016499F">
              <w:rPr>
                <w:i/>
                <w:sz w:val="22"/>
                <w:szCs w:val="22"/>
              </w:rPr>
              <w:fldChar w:fldCharType="begin"/>
            </w:r>
            <w:r w:rsidRPr="0016499F">
              <w:rPr>
                <w:sz w:val="22"/>
                <w:szCs w:val="22"/>
              </w:rPr>
              <w:instrText xml:space="preserve"> SEQ Formel \* ARABIC </w:instrText>
            </w:r>
            <w:r w:rsidRPr="0016499F">
              <w:rPr>
                <w:i/>
                <w:sz w:val="22"/>
                <w:szCs w:val="22"/>
              </w:rPr>
              <w:fldChar w:fldCharType="separate"/>
            </w:r>
            <w:r>
              <w:rPr>
                <w:noProof/>
                <w:sz w:val="22"/>
                <w:szCs w:val="22"/>
              </w:rPr>
              <w:t>2</w:t>
            </w:r>
            <w:r w:rsidRPr="0016499F">
              <w:rPr>
                <w:i/>
                <w:sz w:val="22"/>
                <w:szCs w:val="22"/>
              </w:rPr>
              <w:fldChar w:fldCharType="end"/>
            </w:r>
            <w:bookmarkEnd w:id="25"/>
            <w:r w:rsidRPr="0016499F">
              <w:rPr>
                <w:sz w:val="22"/>
                <w:szCs w:val="22"/>
              </w:rPr>
              <w:t>)</w:t>
            </w:r>
          </w:p>
        </w:tc>
      </w:tr>
      <w:tr w:rsidR="002A78D1" w14:paraId="16FDA18D" w14:textId="77777777" w:rsidTr="002A78D1">
        <w:trPr>
          <w:trHeight w:val="745"/>
        </w:trPr>
        <w:tc>
          <w:tcPr>
            <w:tcW w:w="9351" w:type="dxa"/>
            <w:vAlign w:val="center"/>
          </w:tcPr>
          <w:p w14:paraId="62626D86" w14:textId="77777777" w:rsidR="002A78D1" w:rsidRPr="0016499F" w:rsidRDefault="005F5F9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t xml:space="preserve"> </w:t>
            </w:r>
          </w:p>
        </w:tc>
        <w:tc>
          <w:tcPr>
            <w:tcW w:w="1128" w:type="dxa"/>
            <w:vAlign w:val="center"/>
          </w:tcPr>
          <w:p w14:paraId="75108CFC" w14:textId="77777777" w:rsidR="002A78D1" w:rsidRPr="0016499F" w:rsidRDefault="002A78D1" w:rsidP="002A78D1">
            <w:pPr>
              <w:jc w:val="center"/>
            </w:pPr>
            <w:bookmarkStart w:id="26" w:name="_Ref24718461"/>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3</w:t>
            </w:r>
            <w:r w:rsidR="0037125C">
              <w:rPr>
                <w:noProof/>
              </w:rPr>
              <w:fldChar w:fldCharType="end"/>
            </w:r>
            <w:bookmarkEnd w:id="26"/>
            <w:r w:rsidRPr="0016499F">
              <w:t>)</w:t>
            </w:r>
          </w:p>
        </w:tc>
      </w:tr>
      <w:tr w:rsidR="002A78D1" w14:paraId="569D491B" w14:textId="77777777" w:rsidTr="002A78D1">
        <w:trPr>
          <w:trHeight w:val="544"/>
        </w:trPr>
        <w:tc>
          <w:tcPr>
            <w:tcW w:w="9351" w:type="dxa"/>
            <w:vAlign w:val="center"/>
          </w:tcPr>
          <w:p w14:paraId="1B2B5765" w14:textId="77777777" w:rsidR="002A78D1" w:rsidRPr="006A0169" w:rsidRDefault="005F5F9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t xml:space="preserve"> </w:t>
            </w:r>
          </w:p>
        </w:tc>
        <w:tc>
          <w:tcPr>
            <w:tcW w:w="1128" w:type="dxa"/>
            <w:vAlign w:val="center"/>
          </w:tcPr>
          <w:p w14:paraId="68C487DE" w14:textId="77777777" w:rsidR="002A78D1" w:rsidRPr="0016499F" w:rsidRDefault="002A78D1" w:rsidP="002A78D1">
            <w:pPr>
              <w:jc w:val="center"/>
            </w:pPr>
            <w:bookmarkStart w:id="27" w:name="_Ref24718463"/>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4</w:t>
            </w:r>
            <w:r w:rsidR="0037125C">
              <w:rPr>
                <w:noProof/>
              </w:rPr>
              <w:fldChar w:fldCharType="end"/>
            </w:r>
            <w:bookmarkEnd w:id="27"/>
            <w:r w:rsidRPr="0016499F">
              <w:t>)</w:t>
            </w:r>
          </w:p>
        </w:tc>
      </w:tr>
      <w:tr w:rsidR="002A78D1" w14:paraId="4D7BE8AF" w14:textId="77777777" w:rsidTr="002A78D1">
        <w:trPr>
          <w:trHeight w:val="544"/>
        </w:trPr>
        <w:tc>
          <w:tcPr>
            <w:tcW w:w="9351" w:type="dxa"/>
            <w:vAlign w:val="center"/>
          </w:tcPr>
          <w:p w14:paraId="6B0A7B81" w14:textId="77777777" w:rsidR="002A78D1" w:rsidRPr="009D5FAB" w:rsidRDefault="005F5F9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t xml:space="preserve"> </w:t>
            </w:r>
          </w:p>
        </w:tc>
        <w:tc>
          <w:tcPr>
            <w:tcW w:w="1128" w:type="dxa"/>
            <w:vAlign w:val="center"/>
          </w:tcPr>
          <w:p w14:paraId="0C30F6E2" w14:textId="77777777" w:rsidR="002A78D1" w:rsidRPr="0016499F" w:rsidRDefault="002A78D1" w:rsidP="002A78D1">
            <w:pPr>
              <w:jc w:val="center"/>
            </w:pPr>
            <w:bookmarkStart w:id="28" w:name="_Ref24718465"/>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5</w:t>
            </w:r>
            <w:r w:rsidR="0037125C">
              <w:rPr>
                <w:noProof/>
              </w:rPr>
              <w:fldChar w:fldCharType="end"/>
            </w:r>
            <w:bookmarkEnd w:id="28"/>
            <w:r w:rsidRPr="0016499F">
              <w:t>)</w:t>
            </w:r>
          </w:p>
        </w:tc>
      </w:tr>
      <w:tr w:rsidR="002A78D1" w14:paraId="6453B6D6" w14:textId="77777777" w:rsidTr="002A78D1">
        <w:trPr>
          <w:trHeight w:val="433"/>
        </w:trPr>
        <w:tc>
          <w:tcPr>
            <w:tcW w:w="9351" w:type="dxa"/>
            <w:vAlign w:val="center"/>
          </w:tcPr>
          <w:p w14:paraId="259A5E56" w14:textId="77777777" w:rsidR="002A78D1" w:rsidRPr="0016499F" w:rsidRDefault="005F5F9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t xml:space="preserve"> </w:t>
            </w:r>
          </w:p>
        </w:tc>
        <w:tc>
          <w:tcPr>
            <w:tcW w:w="1128" w:type="dxa"/>
            <w:vAlign w:val="center"/>
          </w:tcPr>
          <w:p w14:paraId="2E21DE23" w14:textId="77777777" w:rsidR="002A78D1" w:rsidRPr="0016499F" w:rsidRDefault="002A78D1" w:rsidP="002A78D1">
            <w:pPr>
              <w:jc w:val="center"/>
            </w:pPr>
            <w:r w:rsidRPr="009D5FAB">
              <w:t xml:space="preserve"> </w:t>
            </w:r>
            <w:bookmarkStart w:id="29" w:name="_Ref24722636"/>
            <w:r w:rsidRPr="009D5FAB">
              <w:t>(</w:t>
            </w:r>
            <w:r>
              <w:rPr>
                <w:noProof/>
              </w:rPr>
              <w:fldChar w:fldCharType="begin"/>
            </w:r>
            <w:r>
              <w:rPr>
                <w:noProof/>
              </w:rPr>
              <w:instrText xml:space="preserve"> SEQ Formel \* ARABIC </w:instrText>
            </w:r>
            <w:r>
              <w:rPr>
                <w:noProof/>
              </w:rPr>
              <w:fldChar w:fldCharType="separate"/>
            </w:r>
            <w:r>
              <w:rPr>
                <w:noProof/>
              </w:rPr>
              <w:t>6</w:t>
            </w:r>
            <w:r>
              <w:rPr>
                <w:noProof/>
              </w:rPr>
              <w:fldChar w:fldCharType="end"/>
            </w:r>
            <w:bookmarkEnd w:id="29"/>
            <w:r w:rsidRPr="009D5FAB">
              <w:t>)</w:t>
            </w:r>
          </w:p>
        </w:tc>
      </w:tr>
    </w:tbl>
    <w:p w14:paraId="7A9A0C93" w14:textId="77777777" w:rsidR="002A78D1" w:rsidRDefault="002A78D1" w:rsidP="002A78D1">
      <w:pPr>
        <w:rPr>
          <w:szCs w:val="24"/>
        </w:rPr>
      </w:pPr>
    </w:p>
    <w:p w14:paraId="02E165A2" w14:textId="77777777" w:rsidR="002A78D1" w:rsidRDefault="002A78D1" w:rsidP="002A78D1">
      <w:pPr>
        <w:rPr>
          <w:szCs w:val="24"/>
        </w:rPr>
      </w:pPr>
    </w:p>
    <w:p w14:paraId="1C049FA4" w14:textId="77777777" w:rsidR="002A78D1" w:rsidRPr="00614E34" w:rsidRDefault="002A78D1" w:rsidP="002A78D1">
      <w:pPr>
        <w:rPr>
          <w:szCs w:val="24"/>
        </w:rPr>
      </w:pPr>
      <w:r w:rsidRPr="00614E34">
        <w:rPr>
          <w:szCs w:val="24"/>
        </w:rPr>
        <w:t>Um auf den Einbau der FT-Verbinder verzichten zu können und somit Material und Aufwand zu reduzieren wird ein lokaler Verguss der Verbindungsmittel auf der Baustelle untersucht (siehe</w:t>
      </w:r>
      <w:r>
        <w:rPr>
          <w:szCs w:val="24"/>
        </w:rPr>
        <w:t xml:space="preserve"> Abbildung 2). Die Balken sollen dazu eingebaut werden, ggf. mit vorinstallierten Verbindungsmitteln, und darauf die Fertigteile zwischen verlegt werden. Die Fuge und die Verbindungsmittel werden daraufhin mit Vergussmörtel oder –beton vergossen. Dabei können seitlich im Fertigteil Taschen dort vorgesehen werden, wo die Verbindungsmittel sich befinden werden, um die Vergussmenge in Bereichen ohne Verbindungsmittel zu </w:t>
      </w:r>
      <w:r>
        <w:rPr>
          <w:szCs w:val="24"/>
        </w:rPr>
        <w:lastRenderedPageBreak/>
        <w:t xml:space="preserve">reduzieren. Der Verguss bietet zusätzlich den Vorteil, dass er gleichzeitig zur Erzeugung der Scheibenwirkung der Deckenplatte (wie sie in Arbeitspaket 6 untersucht werden wird) beiträgt. </w:t>
      </w:r>
    </w:p>
    <w:p w14:paraId="786D1B5D" w14:textId="77777777" w:rsidR="002A78D1" w:rsidRDefault="002A78D1" w:rsidP="002A78D1">
      <w:pPr>
        <w:spacing w:after="240"/>
        <w:rPr>
          <w:szCs w:val="24"/>
        </w:rPr>
      </w:pPr>
      <w:r>
        <w:rPr>
          <w:szCs w:val="24"/>
        </w:rPr>
        <w:t xml:space="preserve">Lokal vergossene Verbindungsmittel wurden in </w:t>
      </w:r>
      <w:sdt>
        <w:sdtPr>
          <w:rPr>
            <w:szCs w:val="24"/>
          </w:rPr>
          <w:alias w:val="Don't edit this field"/>
          <w:tag w:val="CitaviPlaceholder#d7c03d0b-d7c2-49d6-b439-68630fb2e42a"/>
          <w:id w:val="1622881836"/>
          <w:placeholder>
            <w:docPart w:val="ECA98D8A45404E37A32C0D43A55BF58C"/>
          </w:placeholder>
        </w:sdtPr>
        <w:sdtContent>
          <w:r>
            <w:rPr>
              <w:szCs w:val="24"/>
            </w:rPr>
            <w:fldChar w:fldCharType="begin"/>
          </w:r>
          <w:r>
            <w:rPr>
              <w:szCs w:val="24"/>
            </w:rPr>
            <w:instrText>ADDIN CitaviPlaceholder{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ZsZWNrIDIwMTMpIn1dfSwiVGFnIjoiQ2l0YXZpUGxhY2Vob2xkZXIjZDdjMDNkMGItZDdjMi00OWQ2LWI0MzktNjg2MzBmYjJlNDJhIiwiVGV4dCI6IihGbGVjayAyMDEzKSIsIldBSVZlcnNpb24iOiI2LjMuMC4wIn0=}</w:instrText>
          </w:r>
          <w:r>
            <w:rPr>
              <w:szCs w:val="24"/>
            </w:rPr>
            <w:fldChar w:fldCharType="separate"/>
          </w:r>
          <w:r>
            <w:rPr>
              <w:szCs w:val="24"/>
            </w:rPr>
            <w:t>(Fleck 2013)</w:t>
          </w:r>
          <w:r>
            <w:rPr>
              <w:szCs w:val="24"/>
            </w:rPr>
            <w:fldChar w:fldCharType="end"/>
          </w:r>
        </w:sdtContent>
      </w:sdt>
      <w:r>
        <w:rPr>
          <w:szCs w:val="24"/>
        </w:rPr>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urden lokal vergossene Kerven und Ortbeton-Kerven untersucht und gleiche Festigkeiten und Steifigkeiten ermittelt. Auch hier wurden die Betonflanken des Fertigteils vor Verguss abgedichtet. Es wird davon ausgegangen, dass sich die Vergusslösung auf Schrauben gut übertragen lässt, </w:t>
      </w:r>
      <w:proofErr w:type="gramStart"/>
      <w:r>
        <w:rPr>
          <w:szCs w:val="24"/>
        </w:rPr>
        <w:t>zumal  Vergussmörtel</w:t>
      </w:r>
      <w:proofErr w:type="gramEnd"/>
      <w:r>
        <w:rPr>
          <w:szCs w:val="24"/>
        </w:rPr>
        <w:t xml:space="preserve"> und –betone eine höhere Druck- und Zugfestigkeit als die Fertigteile aufweisen und somit der lokalen Lasteinleitung an den Schrauben besser standhalten können. </w:t>
      </w:r>
    </w:p>
    <w:p w14:paraId="0CBFA5E4" w14:textId="77777777" w:rsidR="002A78D1" w:rsidRDefault="002A78D1" w:rsidP="002A78D1">
      <w:pPr>
        <w:spacing w:after="240"/>
        <w:rPr>
          <w:szCs w:val="24"/>
        </w:rPr>
      </w:pPr>
      <w:r>
        <w:rPr>
          <w:szCs w:val="24"/>
        </w:rPr>
        <w:t xml:space="preserve">Die ersten Versuche sind als kleinteilige Scherversuche in Anlehnung an die </w:t>
      </w:r>
      <w:sdt>
        <w:sdtPr>
          <w:rPr>
            <w:szCs w:val="24"/>
          </w:rPr>
          <w:alias w:val="Don't edit this field"/>
          <w:tag w:val="CitaviPlaceholder#4b62e5be-49af-4531-a62d-1e26ec2af297"/>
          <w:id w:val="1792089955"/>
          <w:placeholder>
            <w:docPart w:val="ECA98D8A45404E37A32C0D43A55BF58C"/>
          </w:placeholder>
        </w:sdtPr>
        <w:sdtContent>
          <w:r>
            <w:rPr>
              <w:szCs w:val="24"/>
            </w:rPr>
            <w:fldChar w:fldCharType="begin"/>
          </w:r>
          <w:r>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Pr>
              <w:szCs w:val="24"/>
            </w:rPr>
            <w:fldChar w:fldCharType="separate"/>
          </w:r>
          <w:r>
            <w:rPr>
              <w:szCs w:val="24"/>
            </w:rPr>
            <w:t>(DIN EN 408:2012-10)</w:t>
          </w:r>
          <w:r>
            <w:rPr>
              <w:szCs w:val="24"/>
            </w:rPr>
            <w:fldChar w:fldCharType="end"/>
          </w:r>
        </w:sdtContent>
      </w:sdt>
      <w:r>
        <w:rPr>
          <w:szCs w:val="24"/>
        </w:rPr>
        <w:t xml:space="preserve"> und die </w:t>
      </w:r>
      <w:sdt>
        <w:sdtPr>
          <w:rPr>
            <w:szCs w:val="24"/>
          </w:rPr>
          <w:alias w:val="Don't edit this field"/>
          <w:tag w:val="CitaviPlaceholder#3543b9db-17f8-44e8-90a8-f271d85c187a"/>
          <w:id w:val="456685224"/>
          <w:placeholder>
            <w:docPart w:val="ECA98D8A45404E37A32C0D43A55BF58C"/>
          </w:placeholder>
        </w:sdtPr>
        <w:sdtContent>
          <w:r>
            <w:rPr>
              <w:szCs w:val="24"/>
            </w:rPr>
            <w:fldChar w:fldCharType="begin"/>
          </w:r>
          <w:r>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Pr>
              <w:szCs w:val="24"/>
            </w:rPr>
            <w:fldChar w:fldCharType="separate"/>
          </w:r>
          <w:r>
            <w:rPr>
              <w:szCs w:val="24"/>
            </w:rPr>
            <w:t>(DIN EN 26891:1991)</w:t>
          </w:r>
          <w:r>
            <w:rPr>
              <w:szCs w:val="24"/>
            </w:rPr>
            <w:fldChar w:fldCharType="end"/>
          </w:r>
        </w:sdtContent>
      </w:sdt>
      <w:r>
        <w:rPr>
          <w:szCs w:val="24"/>
        </w:rPr>
        <w:t xml:space="preserve"> geplant. </w:t>
      </w:r>
      <w:r>
        <w:rPr>
          <w:szCs w:val="24"/>
        </w:rPr>
        <w:fldChar w:fldCharType="begin"/>
      </w:r>
      <w:r>
        <w:rPr>
          <w:szCs w:val="24"/>
        </w:rPr>
        <w:instrText xml:space="preserve"> REF _Ref24724097 \h </w:instrText>
      </w:r>
      <w:r>
        <w:rPr>
          <w:szCs w:val="24"/>
        </w:rPr>
      </w:r>
      <w:r>
        <w:rPr>
          <w:szCs w:val="24"/>
        </w:rPr>
        <w:fldChar w:fldCharType="separate"/>
      </w:r>
      <w:r>
        <w:t xml:space="preserve">Abbildung </w:t>
      </w:r>
      <w:r>
        <w:rPr>
          <w:noProof/>
        </w:rPr>
        <w:t>3</w:t>
      </w:r>
      <w:r>
        <w:rPr>
          <w:szCs w:val="24"/>
        </w:rPr>
        <w:fldChar w:fldCharType="end"/>
      </w:r>
      <w:r>
        <w:rPr>
          <w:szCs w:val="24"/>
        </w:rPr>
        <w:t xml:space="preserve"> zeigt die Abmessungen der Prüfkörper. Es wird zunächst lediglich der Einfluss der Schraube selbst untersucht, bevor Versuche mit Vergussmörtel durchgeführt werden. </w:t>
      </w:r>
      <w:r>
        <w:rPr>
          <w:szCs w:val="24"/>
        </w:rPr>
        <w:fldChar w:fldCharType="begin"/>
      </w:r>
      <w:r>
        <w:rPr>
          <w:szCs w:val="24"/>
        </w:rPr>
        <w:instrText xml:space="preserve"> REF _Ref24727360 \h </w:instrText>
      </w:r>
      <w:r>
        <w:rPr>
          <w:szCs w:val="24"/>
        </w:rPr>
      </w:r>
      <w:r>
        <w:rPr>
          <w:szCs w:val="24"/>
        </w:rPr>
        <w:fldChar w:fldCharType="separate"/>
      </w:r>
      <w:r>
        <w:t xml:space="preserve">Tabelle </w:t>
      </w:r>
      <w:r>
        <w:rPr>
          <w:noProof/>
        </w:rPr>
        <w:t>3</w:t>
      </w:r>
      <w:r>
        <w:rPr>
          <w:szCs w:val="24"/>
        </w:rPr>
        <w:fldChar w:fldCharType="end"/>
      </w:r>
      <w:r>
        <w:rPr>
          <w:szCs w:val="24"/>
        </w:rPr>
        <w:t xml:space="preserve"> bietet einen Überblick über das Versuchsprogramm. Die Versuche mit üblichen Holz-Beton-Verbund-Vollgewindeschrauben dienen als Referenz. Da diese Schrauben nicht mit 16 mm Durchmesser verfügbar sind, ist auch mit den Schrauben nach DIN 571 ein Versuch mit 10 mm Durchmesser geplant, um eine Vergleichbarkeit herzustellen. Die geschätzte Bruchlast wurde nach Gleichung </w:t>
      </w:r>
      <w:r>
        <w:rPr>
          <w:szCs w:val="24"/>
        </w:rPr>
        <w:fldChar w:fldCharType="begin"/>
      </w:r>
      <w:r>
        <w:rPr>
          <w:szCs w:val="24"/>
        </w:rPr>
        <w:instrText xml:space="preserve"> REF _Ref24716444 \h </w:instrText>
      </w:r>
      <w:r>
        <w:rPr>
          <w:szCs w:val="24"/>
        </w:rPr>
      </w:r>
      <w:r>
        <w:rPr>
          <w:szCs w:val="24"/>
        </w:rPr>
        <w:fldChar w:fldCharType="separate"/>
      </w:r>
      <w:r w:rsidRPr="0016499F">
        <w:t>(</w:t>
      </w:r>
      <w:r>
        <w:rPr>
          <w:noProof/>
        </w:rPr>
        <w:t>1</w:t>
      </w:r>
      <w:r>
        <w:rPr>
          <w:szCs w:val="24"/>
        </w:rPr>
        <w:fldChar w:fldCharType="end"/>
      </w:r>
      <w:r>
        <w:rPr>
          <w:szCs w:val="24"/>
        </w:rPr>
        <w:t>) und</w:t>
      </w:r>
      <w:r w:rsidRPr="0016499F">
        <w:rPr>
          <w:szCs w:val="24"/>
        </w:rPr>
        <w:t xml:space="preserve"> </w:t>
      </w:r>
      <w:r w:rsidRPr="0016499F">
        <w:rPr>
          <w:szCs w:val="24"/>
        </w:rPr>
        <w:fldChar w:fldCharType="begin"/>
      </w:r>
      <w:r w:rsidRPr="0016499F">
        <w:rPr>
          <w:szCs w:val="24"/>
        </w:rPr>
        <w:instrText xml:space="preserve"> REF _Ref24716457 \h  \* MERGEFORMAT </w:instrText>
      </w:r>
      <w:r w:rsidRPr="0016499F">
        <w:rPr>
          <w:szCs w:val="24"/>
        </w:rPr>
      </w:r>
      <w:r w:rsidRPr="0016499F">
        <w:rPr>
          <w:szCs w:val="24"/>
        </w:rPr>
        <w:fldChar w:fldCharType="separate"/>
      </w:r>
      <w:r w:rsidRPr="00B00D7A">
        <w:t>(</w:t>
      </w:r>
      <w:r w:rsidRPr="00B00D7A">
        <w:rPr>
          <w:noProof/>
        </w:rPr>
        <w:t>2</w:t>
      </w:r>
      <w:r w:rsidRPr="0016499F">
        <w:rPr>
          <w:szCs w:val="24"/>
        </w:rPr>
        <w:fldChar w:fldCharType="end"/>
      </w:r>
      <w:r w:rsidRPr="0016499F">
        <w:rPr>
          <w:szCs w:val="24"/>
        </w:rPr>
        <w:t>)</w:t>
      </w:r>
      <w:r>
        <w:rPr>
          <w:szCs w:val="24"/>
        </w:rPr>
        <w:t xml:space="preserve"> berechnet. Der Ausziehwiderstand f</w:t>
      </w:r>
      <w:r>
        <w:rPr>
          <w:szCs w:val="24"/>
          <w:vertAlign w:val="subscript"/>
        </w:rPr>
        <w:t>ax</w:t>
      </w:r>
      <w:r>
        <w:rPr>
          <w:szCs w:val="24"/>
        </w:rPr>
        <w:t xml:space="preserve"> und die Schraubenzugfestigkeit F</w:t>
      </w:r>
      <w:r>
        <w:rPr>
          <w:szCs w:val="24"/>
          <w:vertAlign w:val="subscript"/>
        </w:rPr>
        <w:t xml:space="preserve">tens </w:t>
      </w:r>
      <w:r>
        <w:rPr>
          <w:szCs w:val="24"/>
        </w:rPr>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Content>
          <w:r>
            <w:rPr>
              <w:szCs w:val="24"/>
            </w:rPr>
            <w:fldChar w:fldCharType="begin"/>
          </w:r>
          <w:r>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Pr>
              <w:szCs w:val="24"/>
            </w:rPr>
            <w:fldChar w:fldCharType="separate"/>
          </w:r>
          <w:r>
            <w:rPr>
              <w:szCs w:val="24"/>
            </w:rPr>
            <w:t>(ETA-13/0029)</w:t>
          </w:r>
          <w:r>
            <w:rPr>
              <w:szCs w:val="24"/>
            </w:rPr>
            <w:fldChar w:fldCharType="end"/>
          </w:r>
        </w:sdtContent>
      </w:sdt>
      <w:r>
        <w:rPr>
          <w:szCs w:val="24"/>
        </w:rPr>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Content>
          <w:r>
            <w:rPr>
              <w:szCs w:val="24"/>
            </w:rPr>
            <w:fldChar w:fldCharType="begin"/>
          </w:r>
          <w:r>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Pr>
              <w:szCs w:val="24"/>
            </w:rPr>
            <w:fldChar w:fldCharType="separate"/>
          </w:r>
          <w:r>
            <w:rPr>
              <w:szCs w:val="24"/>
            </w:rPr>
            <w:t>(KOP Schlüsselschraube DIN571)</w:t>
          </w:r>
          <w:r>
            <w:rPr>
              <w:szCs w:val="24"/>
            </w:rPr>
            <w:fldChar w:fldCharType="end"/>
          </w:r>
        </w:sdtContent>
      </w:sdt>
      <w:r>
        <w:rPr>
          <w:szCs w:val="24"/>
        </w:rPr>
        <w:t xml:space="preserve"> entnommen. Die Verschiebungsmoduln wurden nach Gleichungen </w:t>
      </w:r>
      <w:r>
        <w:rPr>
          <w:szCs w:val="24"/>
        </w:rPr>
        <w:fldChar w:fldCharType="begin"/>
      </w:r>
      <w:r>
        <w:rPr>
          <w:szCs w:val="24"/>
        </w:rPr>
        <w:instrText xml:space="preserve"> REF _Ref24718461 \h </w:instrText>
      </w:r>
      <w:r>
        <w:rPr>
          <w:szCs w:val="24"/>
        </w:rPr>
      </w:r>
      <w:r>
        <w:rPr>
          <w:szCs w:val="24"/>
        </w:rPr>
        <w:fldChar w:fldCharType="separate"/>
      </w:r>
      <w:r w:rsidRPr="0016499F">
        <w:t>(</w:t>
      </w:r>
      <w:r>
        <w:rPr>
          <w:noProof/>
        </w:rPr>
        <w:t>3</w:t>
      </w:r>
      <w:r>
        <w:rPr>
          <w:szCs w:val="24"/>
        </w:rPr>
        <w:fldChar w:fldCharType="end"/>
      </w:r>
      <w:r>
        <w:rPr>
          <w:szCs w:val="24"/>
        </w:rPr>
        <w:t xml:space="preserve">), </w:t>
      </w:r>
      <w:r>
        <w:rPr>
          <w:szCs w:val="24"/>
        </w:rPr>
        <w:fldChar w:fldCharType="begin"/>
      </w:r>
      <w:r>
        <w:rPr>
          <w:szCs w:val="24"/>
        </w:rPr>
        <w:instrText xml:space="preserve"> REF _Ref24718465 \h </w:instrText>
      </w:r>
      <w:r>
        <w:rPr>
          <w:szCs w:val="24"/>
        </w:rPr>
      </w:r>
      <w:r>
        <w:rPr>
          <w:szCs w:val="24"/>
        </w:rPr>
        <w:fldChar w:fldCharType="separate"/>
      </w:r>
      <w:r w:rsidRPr="0016499F">
        <w:t>(</w:t>
      </w:r>
      <w:r>
        <w:rPr>
          <w:noProof/>
        </w:rPr>
        <w:t>5</w:t>
      </w:r>
      <w:r>
        <w:rPr>
          <w:szCs w:val="24"/>
        </w:rPr>
        <w:fldChar w:fldCharType="end"/>
      </w:r>
      <w:r>
        <w:rPr>
          <w:szCs w:val="24"/>
        </w:rPr>
        <w:t xml:space="preserve">) und </w:t>
      </w:r>
      <w:r>
        <w:rPr>
          <w:szCs w:val="24"/>
        </w:rPr>
        <w:fldChar w:fldCharType="begin"/>
      </w:r>
      <w:r>
        <w:rPr>
          <w:szCs w:val="24"/>
        </w:rPr>
        <w:instrText xml:space="preserve"> REF _Ref24722636 \h </w:instrText>
      </w:r>
      <w:r>
        <w:rPr>
          <w:szCs w:val="24"/>
        </w:rPr>
      </w:r>
      <w:r>
        <w:rPr>
          <w:szCs w:val="24"/>
        </w:rPr>
        <w:fldChar w:fldCharType="separate"/>
      </w:r>
      <w:r w:rsidRPr="009D5FAB">
        <w:t>(</w:t>
      </w:r>
      <w:r>
        <w:rPr>
          <w:noProof/>
        </w:rPr>
        <w:t>6</w:t>
      </w:r>
      <w:r>
        <w:rPr>
          <w:szCs w:val="24"/>
        </w:rPr>
        <w:fldChar w:fldCharType="end"/>
      </w:r>
      <w:r>
        <w:rPr>
          <w:szCs w:val="24"/>
        </w:rPr>
        <w:t xml:space="preserve">) 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Content>
          <w:r>
            <w:rPr>
              <w:szCs w:val="24"/>
            </w:rPr>
            <w:fldChar w:fldCharType="begin"/>
          </w:r>
          <w:r>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Pr>
              <w:szCs w:val="24"/>
            </w:rPr>
            <w:fldChar w:fldCharType="separate"/>
          </w:r>
          <w:r>
            <w:rPr>
              <w:szCs w:val="24"/>
            </w:rPr>
            <w:t>(ETA-13/0029)</w:t>
          </w:r>
          <w:r>
            <w:rPr>
              <w:szCs w:val="24"/>
            </w:rPr>
            <w:fldChar w:fldCharType="end"/>
          </w:r>
        </w:sdtContent>
      </w:sdt>
      <w:r>
        <w:rPr>
          <w:szCs w:val="24"/>
        </w:rPr>
        <w:t xml:space="preserve"> der Vollgewindeschrauben wird allerdings ein Verschiebungsmodul von 7.3 kN/mm bzw. in Verbindung mit dem FT-Verbinder und einer 1cm Zwischenschicht (zum Erreichen der Betonplattenhöhe des Prüfkörpers) von 6.4 kN/mm angegeben (Gleichung </w:t>
      </w:r>
      <w:r>
        <w:rPr>
          <w:szCs w:val="24"/>
        </w:rPr>
        <w:fldChar w:fldCharType="begin"/>
      </w:r>
      <w:r>
        <w:rPr>
          <w:szCs w:val="24"/>
        </w:rPr>
        <w:instrText xml:space="preserve"> REF _Ref24724038 \h </w:instrText>
      </w:r>
      <w:r>
        <w:rPr>
          <w:szCs w:val="24"/>
        </w:rPr>
      </w:r>
      <w:r>
        <w:rPr>
          <w:szCs w:val="24"/>
        </w:rPr>
        <w:fldChar w:fldCharType="separate"/>
      </w:r>
      <w:r w:rsidRPr="0016499F">
        <w:t>(</w:t>
      </w:r>
      <w:r>
        <w:rPr>
          <w:noProof/>
        </w:rPr>
        <w:t>7</w:t>
      </w:r>
      <w:r>
        <w:rPr>
          <w:szCs w:val="24"/>
        </w:rPr>
        <w:fldChar w:fldCharType="end"/>
      </w:r>
      <w:r>
        <w:rPr>
          <w:szCs w:val="24"/>
        </w:rPr>
        <w:t>)). Würde der FT-Verbinder mit einer maximal zulässigen Zwischenschicht von 5 cm in einer 12 cm starken Betonplatte zum Einsatz kommen, würde sich der Wert auf 3.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 gesteigerte Bruchlast und einen um 15% gesteigerten Verschiebungsmodul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2A78D1" w14:paraId="58CBAA9D" w14:textId="77777777" w:rsidTr="002A78D1">
        <w:trPr>
          <w:trHeight w:val="544"/>
        </w:trPr>
        <w:tc>
          <w:tcPr>
            <w:tcW w:w="9351" w:type="dxa"/>
            <w:vAlign w:val="center"/>
          </w:tcPr>
          <w:p w14:paraId="2F4BCCE8" w14:textId="77777777" w:rsidR="002A78D1" w:rsidRPr="002E5595" w:rsidRDefault="005F5F9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2A78D1" w:rsidRPr="002E5595">
              <w:t xml:space="preserve"> </w:t>
            </w:r>
          </w:p>
        </w:tc>
        <w:tc>
          <w:tcPr>
            <w:tcW w:w="1128" w:type="dxa"/>
            <w:vAlign w:val="center"/>
          </w:tcPr>
          <w:p w14:paraId="0A00B926" w14:textId="77777777" w:rsidR="002A78D1" w:rsidRPr="0016499F" w:rsidRDefault="002A78D1" w:rsidP="002A78D1">
            <w:pPr>
              <w:jc w:val="center"/>
            </w:pPr>
            <w:bookmarkStart w:id="30" w:name="_Ref24724038"/>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7</w:t>
            </w:r>
            <w:r w:rsidR="0037125C">
              <w:rPr>
                <w:noProof/>
              </w:rPr>
              <w:fldChar w:fldCharType="end"/>
            </w:r>
            <w:bookmarkEnd w:id="30"/>
            <w:r w:rsidRPr="0016499F">
              <w:t>)</w:t>
            </w:r>
          </w:p>
        </w:tc>
      </w:tr>
    </w:tbl>
    <w:p w14:paraId="185D31A3" w14:textId="77777777" w:rsidR="002A78D1" w:rsidRPr="0016499F" w:rsidRDefault="002A78D1" w:rsidP="002A78D1">
      <w:pPr>
        <w:spacing w:after="240"/>
        <w:rPr>
          <w:szCs w:val="24"/>
        </w:rPr>
      </w:pPr>
    </w:p>
    <w:p w14:paraId="4A460392" w14:textId="0AF5EB5B" w:rsidR="002A78D1" w:rsidRPr="00012EC4" w:rsidRDefault="002A78D1" w:rsidP="002A78D1">
      <w:pPr>
        <w:pStyle w:val="Beschriftung"/>
        <w:rPr>
          <w:sz w:val="22"/>
          <w:szCs w:val="24"/>
        </w:rPr>
      </w:pPr>
      <w:bookmarkStart w:id="31" w:name="_Ref24727360"/>
      <w:r>
        <w:t xml:space="preserve">Tabelle </w:t>
      </w:r>
      <w:fldSimple w:instr=" STYLEREF 1 \s ">
        <w:r w:rsidR="002F3949">
          <w:rPr>
            <w:noProof/>
          </w:rPr>
          <w:t>0</w:t>
        </w:r>
      </w:fldSimple>
      <w:r w:rsidR="002F3949">
        <w:t>.</w:t>
      </w:r>
      <w:fldSimple w:instr=" SEQ Tabelle \* ARABIC \s 1 ">
        <w:r w:rsidR="002F3949">
          <w:rPr>
            <w:noProof/>
          </w:rPr>
          <w:t>1</w:t>
        </w:r>
      </w:fldSimple>
      <w:bookmarkEnd w:id="31"/>
      <w:r>
        <w:t xml:space="preserve"> Übersicht über die Schraubenversuche (je drei Probekörper pro Serie)</w:t>
      </w:r>
      <w:r>
        <w:rPr>
          <w:i/>
          <w:color w:val="44546A" w:themeColor="text2"/>
          <w:sz w:val="18"/>
          <w:szCs w:val="24"/>
        </w:rPr>
        <w:fldChar w:fldCharType="begin"/>
      </w:r>
      <w:r>
        <w:rPr>
          <w:szCs w:val="24"/>
        </w:rP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Pr>
          <w:i/>
          <w:color w:val="44546A" w:themeColor="text2"/>
          <w:sz w:val="18"/>
          <w:szCs w:val="24"/>
        </w:rPr>
        <w:fldChar w:fldCharType="separate"/>
      </w:r>
    </w:p>
    <w:tbl>
      <w:tblPr>
        <w:tblStyle w:val="Tabellenraster"/>
        <w:tblW w:w="0" w:type="auto"/>
        <w:tblLook w:val="04A0" w:firstRow="1" w:lastRow="0" w:firstColumn="1" w:lastColumn="0" w:noHBand="0" w:noVBand="1"/>
      </w:tblPr>
      <w:tblGrid>
        <w:gridCol w:w="1153"/>
        <w:gridCol w:w="1670"/>
        <w:gridCol w:w="1114"/>
        <w:gridCol w:w="1292"/>
        <w:gridCol w:w="1125"/>
        <w:gridCol w:w="766"/>
        <w:gridCol w:w="780"/>
        <w:gridCol w:w="1160"/>
      </w:tblGrid>
      <w:tr w:rsidR="002A78D1" w:rsidRPr="00012EC4" w14:paraId="1A164ADC" w14:textId="77777777" w:rsidTr="002A78D1">
        <w:trPr>
          <w:trHeight w:val="20"/>
        </w:trPr>
        <w:tc>
          <w:tcPr>
            <w:tcW w:w="1358" w:type="dxa"/>
            <w:noWrap/>
            <w:vAlign w:val="center"/>
            <w:hideMark/>
          </w:tcPr>
          <w:p w14:paraId="7B03CB35" w14:textId="77777777" w:rsidR="002A78D1" w:rsidRPr="00012EC4" w:rsidRDefault="002A78D1" w:rsidP="002A78D1">
            <w:pPr>
              <w:spacing w:after="240"/>
              <w:rPr>
                <w:b/>
                <w:sz w:val="18"/>
                <w:szCs w:val="18"/>
              </w:rPr>
            </w:pPr>
            <w:r w:rsidRPr="00012EC4">
              <w:rPr>
                <w:b/>
                <w:sz w:val="18"/>
                <w:szCs w:val="18"/>
              </w:rPr>
              <w:t>Bezeichnung</w:t>
            </w:r>
          </w:p>
        </w:tc>
        <w:tc>
          <w:tcPr>
            <w:tcW w:w="1987" w:type="dxa"/>
            <w:noWrap/>
            <w:vAlign w:val="center"/>
            <w:hideMark/>
          </w:tcPr>
          <w:p w14:paraId="5B97A1EB" w14:textId="77777777" w:rsidR="002A78D1" w:rsidRPr="00012EC4" w:rsidRDefault="002A78D1" w:rsidP="002A78D1">
            <w:pPr>
              <w:spacing w:after="240"/>
              <w:jc w:val="center"/>
              <w:rPr>
                <w:b/>
                <w:sz w:val="18"/>
                <w:szCs w:val="18"/>
              </w:rPr>
            </w:pPr>
            <w:r w:rsidRPr="00012EC4">
              <w:rPr>
                <w:b/>
                <w:sz w:val="18"/>
                <w:szCs w:val="18"/>
              </w:rPr>
              <w:t>Art der Schraube</w:t>
            </w:r>
          </w:p>
        </w:tc>
        <w:tc>
          <w:tcPr>
            <w:tcW w:w="1310" w:type="dxa"/>
            <w:noWrap/>
            <w:vAlign w:val="center"/>
            <w:hideMark/>
          </w:tcPr>
          <w:p w14:paraId="632BA357" w14:textId="77777777" w:rsidR="002A78D1" w:rsidRPr="00012EC4" w:rsidRDefault="002A78D1" w:rsidP="002A78D1">
            <w:pPr>
              <w:spacing w:after="240"/>
              <w:jc w:val="center"/>
              <w:rPr>
                <w:b/>
                <w:sz w:val="18"/>
                <w:szCs w:val="18"/>
              </w:rPr>
            </w:pPr>
            <w:r w:rsidRPr="00012EC4">
              <w:rPr>
                <w:b/>
                <w:sz w:val="18"/>
                <w:szCs w:val="18"/>
              </w:rPr>
              <w:t>Durchmesser [mm]</w:t>
            </w:r>
          </w:p>
        </w:tc>
        <w:tc>
          <w:tcPr>
            <w:tcW w:w="1470" w:type="dxa"/>
            <w:noWrap/>
            <w:vAlign w:val="center"/>
            <w:hideMark/>
          </w:tcPr>
          <w:p w14:paraId="1C261AD2" w14:textId="77777777" w:rsidR="002A78D1" w:rsidRPr="00012EC4" w:rsidRDefault="002A78D1" w:rsidP="002A78D1">
            <w:pPr>
              <w:spacing w:after="240"/>
              <w:jc w:val="center"/>
              <w:rPr>
                <w:b/>
                <w:sz w:val="18"/>
                <w:szCs w:val="18"/>
              </w:rPr>
            </w:pPr>
            <w:r w:rsidRPr="00012EC4">
              <w:rPr>
                <w:b/>
                <w:sz w:val="18"/>
                <w:szCs w:val="18"/>
              </w:rPr>
              <w:t>Schraubenlänge [mm]</w:t>
            </w:r>
          </w:p>
        </w:tc>
        <w:tc>
          <w:tcPr>
            <w:tcW w:w="1324" w:type="dxa"/>
            <w:noWrap/>
            <w:vAlign w:val="center"/>
            <w:hideMark/>
          </w:tcPr>
          <w:p w14:paraId="7CDFB870" w14:textId="77777777" w:rsidR="002A78D1" w:rsidRPr="00012EC4" w:rsidRDefault="002A78D1" w:rsidP="002A78D1">
            <w:pPr>
              <w:spacing w:after="240"/>
              <w:jc w:val="center"/>
              <w:rPr>
                <w:b/>
                <w:sz w:val="18"/>
                <w:szCs w:val="18"/>
              </w:rPr>
            </w:pPr>
            <w:r w:rsidRPr="00012EC4">
              <w:rPr>
                <w:b/>
                <w:sz w:val="18"/>
                <w:szCs w:val="18"/>
              </w:rPr>
              <w:t>Einbindetiefe ins Holz [mm]</w:t>
            </w:r>
          </w:p>
        </w:tc>
        <w:tc>
          <w:tcPr>
            <w:tcW w:w="857" w:type="dxa"/>
            <w:noWrap/>
            <w:vAlign w:val="center"/>
            <w:hideMark/>
          </w:tcPr>
          <w:p w14:paraId="2DB38BD6" w14:textId="77777777" w:rsidR="002A78D1" w:rsidRPr="00012EC4" w:rsidRDefault="002A78D1" w:rsidP="002A78D1">
            <w:pPr>
              <w:spacing w:after="240"/>
              <w:jc w:val="center"/>
              <w:rPr>
                <w:b/>
                <w:sz w:val="18"/>
                <w:szCs w:val="18"/>
              </w:rPr>
            </w:pPr>
            <w:r w:rsidRPr="00012EC4">
              <w:rPr>
                <w:b/>
                <w:sz w:val="18"/>
                <w:szCs w:val="18"/>
              </w:rPr>
              <w:t>f</w:t>
            </w:r>
            <w:r w:rsidRPr="00012EC4">
              <w:rPr>
                <w:b/>
                <w:sz w:val="18"/>
                <w:szCs w:val="18"/>
                <w:vertAlign w:val="subscript"/>
              </w:rPr>
              <w:t xml:space="preserve">ax </w:t>
            </w:r>
            <w:r w:rsidRPr="00012EC4">
              <w:rPr>
                <w:b/>
                <w:sz w:val="18"/>
                <w:szCs w:val="18"/>
              </w:rPr>
              <w:t>[N/mm²]</w:t>
            </w:r>
          </w:p>
        </w:tc>
        <w:tc>
          <w:tcPr>
            <w:tcW w:w="903" w:type="dxa"/>
            <w:noWrap/>
            <w:vAlign w:val="center"/>
            <w:hideMark/>
          </w:tcPr>
          <w:p w14:paraId="5C0860FD" w14:textId="77777777" w:rsidR="002A78D1" w:rsidRPr="00012EC4" w:rsidRDefault="002A78D1" w:rsidP="002A78D1">
            <w:pPr>
              <w:spacing w:after="240"/>
              <w:jc w:val="center"/>
              <w:rPr>
                <w:b/>
                <w:sz w:val="18"/>
                <w:szCs w:val="18"/>
              </w:rPr>
            </w:pPr>
            <w:r>
              <w:rPr>
                <w:b/>
                <w:sz w:val="18"/>
                <w:szCs w:val="18"/>
              </w:rPr>
              <w:t>F</w:t>
            </w:r>
            <w:r>
              <w:rPr>
                <w:b/>
                <w:sz w:val="18"/>
                <w:szCs w:val="18"/>
                <w:vertAlign w:val="subscript"/>
              </w:rPr>
              <w:t xml:space="preserve">tens </w:t>
            </w:r>
            <w:r w:rsidRPr="00012EC4">
              <w:rPr>
                <w:b/>
                <w:sz w:val="18"/>
                <w:szCs w:val="18"/>
              </w:rPr>
              <w:t>[kN]</w:t>
            </w:r>
          </w:p>
        </w:tc>
        <w:tc>
          <w:tcPr>
            <w:tcW w:w="1270" w:type="dxa"/>
            <w:noWrap/>
            <w:vAlign w:val="center"/>
            <w:hideMark/>
          </w:tcPr>
          <w:p w14:paraId="487DB85B" w14:textId="77777777" w:rsidR="002A78D1" w:rsidRPr="00012EC4" w:rsidRDefault="002A78D1" w:rsidP="002A78D1">
            <w:pPr>
              <w:spacing w:after="240"/>
              <w:jc w:val="center"/>
              <w:rPr>
                <w:b/>
                <w:sz w:val="18"/>
                <w:szCs w:val="18"/>
              </w:rPr>
            </w:pPr>
            <w:r w:rsidRPr="00012EC4">
              <w:rPr>
                <w:b/>
                <w:sz w:val="18"/>
                <w:szCs w:val="18"/>
              </w:rPr>
              <w:t>Theoretische Bruchlast [kN/Schraube]</w:t>
            </w:r>
          </w:p>
        </w:tc>
      </w:tr>
      <w:tr w:rsidR="002A78D1" w:rsidRPr="00012EC4" w14:paraId="018FD718" w14:textId="77777777" w:rsidTr="002A78D1">
        <w:trPr>
          <w:trHeight w:val="20"/>
        </w:trPr>
        <w:tc>
          <w:tcPr>
            <w:tcW w:w="1358" w:type="dxa"/>
            <w:noWrap/>
            <w:vAlign w:val="center"/>
            <w:hideMark/>
          </w:tcPr>
          <w:p w14:paraId="64429E8E" w14:textId="77777777" w:rsidR="002A78D1" w:rsidRPr="00012EC4" w:rsidRDefault="002A78D1" w:rsidP="002A78D1">
            <w:pPr>
              <w:spacing w:after="240"/>
              <w:jc w:val="center"/>
              <w:rPr>
                <w:sz w:val="18"/>
                <w:szCs w:val="18"/>
              </w:rPr>
            </w:pPr>
            <w:r w:rsidRPr="00012EC4">
              <w:rPr>
                <w:sz w:val="18"/>
                <w:szCs w:val="18"/>
              </w:rPr>
              <w:t>SB-FT-10-280</w:t>
            </w:r>
          </w:p>
        </w:tc>
        <w:tc>
          <w:tcPr>
            <w:tcW w:w="1987" w:type="dxa"/>
            <w:noWrap/>
            <w:vAlign w:val="center"/>
            <w:hideMark/>
          </w:tcPr>
          <w:p w14:paraId="6AC9961C" w14:textId="77777777" w:rsidR="002A78D1" w:rsidRPr="00012EC4" w:rsidRDefault="002A78D1" w:rsidP="002A78D1">
            <w:pPr>
              <w:spacing w:after="240"/>
              <w:jc w:val="center"/>
              <w:rPr>
                <w:sz w:val="18"/>
                <w:szCs w:val="18"/>
              </w:rPr>
            </w:pPr>
            <w:r w:rsidRPr="00012EC4">
              <w:rPr>
                <w:sz w:val="18"/>
                <w:szCs w:val="18"/>
              </w:rPr>
              <w:t>Fertigteilverbinder</w:t>
            </w:r>
          </w:p>
        </w:tc>
        <w:tc>
          <w:tcPr>
            <w:tcW w:w="1310" w:type="dxa"/>
            <w:noWrap/>
            <w:vAlign w:val="center"/>
            <w:hideMark/>
          </w:tcPr>
          <w:p w14:paraId="529098EC"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10476D2E"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1F34303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302A71CB"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675C3AFB"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584F9EE7" w14:textId="77777777" w:rsidR="002A78D1" w:rsidRPr="00012EC4" w:rsidRDefault="002A78D1" w:rsidP="002A78D1">
            <w:pPr>
              <w:spacing w:after="240"/>
              <w:jc w:val="center"/>
              <w:rPr>
                <w:sz w:val="18"/>
                <w:szCs w:val="18"/>
              </w:rPr>
            </w:pPr>
            <w:bookmarkStart w:id="32" w:name="RANGE!I2"/>
            <w:r w:rsidRPr="00012EC4">
              <w:rPr>
                <w:sz w:val="18"/>
                <w:szCs w:val="18"/>
              </w:rPr>
              <w:t>1</w:t>
            </w:r>
            <w:bookmarkEnd w:id="32"/>
            <w:r>
              <w:rPr>
                <w:sz w:val="18"/>
                <w:szCs w:val="18"/>
              </w:rPr>
              <w:t>3.25</w:t>
            </w:r>
          </w:p>
        </w:tc>
      </w:tr>
      <w:tr w:rsidR="002A78D1" w:rsidRPr="00012EC4" w14:paraId="1B74C0CE" w14:textId="77777777" w:rsidTr="002A78D1">
        <w:trPr>
          <w:trHeight w:val="20"/>
        </w:trPr>
        <w:tc>
          <w:tcPr>
            <w:tcW w:w="1358" w:type="dxa"/>
            <w:noWrap/>
            <w:vAlign w:val="center"/>
            <w:hideMark/>
          </w:tcPr>
          <w:p w14:paraId="063B58AA" w14:textId="77777777" w:rsidR="002A78D1" w:rsidRPr="00012EC4" w:rsidRDefault="002A78D1" w:rsidP="002A78D1">
            <w:pPr>
              <w:spacing w:after="240"/>
              <w:jc w:val="center"/>
              <w:rPr>
                <w:sz w:val="18"/>
                <w:szCs w:val="18"/>
              </w:rPr>
            </w:pPr>
            <w:r w:rsidRPr="00012EC4">
              <w:rPr>
                <w:sz w:val="18"/>
                <w:szCs w:val="18"/>
              </w:rPr>
              <w:t>SB-VG-10-280</w:t>
            </w:r>
          </w:p>
        </w:tc>
        <w:tc>
          <w:tcPr>
            <w:tcW w:w="1987" w:type="dxa"/>
            <w:noWrap/>
            <w:vAlign w:val="center"/>
            <w:hideMark/>
          </w:tcPr>
          <w:p w14:paraId="2DC513ED" w14:textId="77777777" w:rsidR="002A78D1" w:rsidRPr="00012EC4" w:rsidRDefault="002A78D1" w:rsidP="002A78D1">
            <w:pPr>
              <w:spacing w:after="240"/>
              <w:jc w:val="center"/>
              <w:rPr>
                <w:sz w:val="18"/>
                <w:szCs w:val="18"/>
              </w:rPr>
            </w:pPr>
            <w:r w:rsidRPr="00012EC4">
              <w:rPr>
                <w:sz w:val="18"/>
                <w:szCs w:val="18"/>
              </w:rPr>
              <w:t xml:space="preserve">Vollgewindeschraube mit </w:t>
            </w:r>
            <w:r w:rsidRPr="00012EC4">
              <w:rPr>
                <w:sz w:val="18"/>
                <w:szCs w:val="18"/>
              </w:rPr>
              <w:lastRenderedPageBreak/>
              <w:t>abgeklebtem Gewinde</w:t>
            </w:r>
          </w:p>
        </w:tc>
        <w:tc>
          <w:tcPr>
            <w:tcW w:w="1310" w:type="dxa"/>
            <w:noWrap/>
            <w:vAlign w:val="center"/>
            <w:hideMark/>
          </w:tcPr>
          <w:p w14:paraId="7C9A49D6" w14:textId="77777777" w:rsidR="002A78D1" w:rsidRPr="00012EC4" w:rsidRDefault="002A78D1" w:rsidP="002A78D1">
            <w:pPr>
              <w:spacing w:after="240"/>
              <w:jc w:val="center"/>
              <w:rPr>
                <w:sz w:val="18"/>
                <w:szCs w:val="18"/>
              </w:rPr>
            </w:pPr>
            <w:r w:rsidRPr="00012EC4">
              <w:rPr>
                <w:sz w:val="18"/>
                <w:szCs w:val="18"/>
              </w:rPr>
              <w:lastRenderedPageBreak/>
              <w:t>10</w:t>
            </w:r>
          </w:p>
        </w:tc>
        <w:tc>
          <w:tcPr>
            <w:tcW w:w="1470" w:type="dxa"/>
            <w:noWrap/>
            <w:vAlign w:val="center"/>
            <w:hideMark/>
          </w:tcPr>
          <w:p w14:paraId="460F9662"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5F09049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780210A2"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024519C1"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2FF9C12E" w14:textId="77777777" w:rsidR="002A78D1" w:rsidRPr="00012EC4" w:rsidRDefault="002A78D1" w:rsidP="002A78D1">
            <w:pPr>
              <w:spacing w:after="240"/>
              <w:jc w:val="center"/>
              <w:rPr>
                <w:sz w:val="18"/>
                <w:szCs w:val="18"/>
              </w:rPr>
            </w:pPr>
            <w:r>
              <w:rPr>
                <w:sz w:val="18"/>
                <w:szCs w:val="18"/>
              </w:rPr>
              <w:t>13.25</w:t>
            </w:r>
          </w:p>
        </w:tc>
      </w:tr>
      <w:tr w:rsidR="002A78D1" w:rsidRPr="00012EC4" w14:paraId="3D0834A0" w14:textId="77777777" w:rsidTr="002A78D1">
        <w:trPr>
          <w:trHeight w:val="20"/>
        </w:trPr>
        <w:tc>
          <w:tcPr>
            <w:tcW w:w="1358" w:type="dxa"/>
            <w:noWrap/>
            <w:vAlign w:val="center"/>
            <w:hideMark/>
          </w:tcPr>
          <w:p w14:paraId="69156711" w14:textId="77777777" w:rsidR="002A78D1" w:rsidRPr="00012EC4" w:rsidRDefault="002A78D1" w:rsidP="002A78D1">
            <w:pPr>
              <w:spacing w:after="240"/>
              <w:jc w:val="center"/>
              <w:rPr>
                <w:sz w:val="18"/>
                <w:szCs w:val="18"/>
              </w:rPr>
            </w:pPr>
            <w:r w:rsidRPr="00012EC4">
              <w:rPr>
                <w:sz w:val="18"/>
                <w:szCs w:val="18"/>
              </w:rPr>
              <w:t>SB-VG*-10-280</w:t>
            </w:r>
          </w:p>
        </w:tc>
        <w:tc>
          <w:tcPr>
            <w:tcW w:w="1987" w:type="dxa"/>
            <w:noWrap/>
            <w:vAlign w:val="center"/>
            <w:hideMark/>
          </w:tcPr>
          <w:p w14:paraId="751FD4E8" w14:textId="77777777" w:rsidR="002A78D1" w:rsidRPr="00012EC4" w:rsidRDefault="002A78D1" w:rsidP="002A78D1">
            <w:pPr>
              <w:spacing w:after="240"/>
              <w:jc w:val="center"/>
              <w:rPr>
                <w:sz w:val="18"/>
                <w:szCs w:val="18"/>
              </w:rPr>
            </w:pPr>
            <w:r w:rsidRPr="00012EC4">
              <w:rPr>
                <w:sz w:val="18"/>
                <w:szCs w:val="18"/>
              </w:rPr>
              <w:t>Vollgewindeschraube mit abgeklebtem Gewinde</w:t>
            </w:r>
          </w:p>
        </w:tc>
        <w:tc>
          <w:tcPr>
            <w:tcW w:w="1310" w:type="dxa"/>
            <w:noWrap/>
            <w:vAlign w:val="center"/>
            <w:hideMark/>
          </w:tcPr>
          <w:p w14:paraId="6137D166"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35691F7B"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1CE97AF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441F21EF"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79659D3F"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4A4E6868" w14:textId="77777777" w:rsidR="002A78D1" w:rsidRPr="00012EC4" w:rsidRDefault="002A78D1" w:rsidP="002A78D1">
            <w:pPr>
              <w:spacing w:after="240"/>
              <w:jc w:val="center"/>
              <w:rPr>
                <w:sz w:val="18"/>
                <w:szCs w:val="18"/>
              </w:rPr>
            </w:pPr>
            <w:r>
              <w:rPr>
                <w:sz w:val="18"/>
                <w:szCs w:val="18"/>
              </w:rPr>
              <w:t>13.25</w:t>
            </w:r>
          </w:p>
        </w:tc>
      </w:tr>
      <w:tr w:rsidR="002A78D1" w:rsidRPr="00012EC4" w14:paraId="3EF9B273" w14:textId="77777777" w:rsidTr="002A78D1">
        <w:trPr>
          <w:trHeight w:val="20"/>
        </w:trPr>
        <w:tc>
          <w:tcPr>
            <w:tcW w:w="1358" w:type="dxa"/>
            <w:noWrap/>
            <w:vAlign w:val="center"/>
            <w:hideMark/>
          </w:tcPr>
          <w:p w14:paraId="7ED7A59A" w14:textId="77777777" w:rsidR="002A78D1" w:rsidRPr="00012EC4" w:rsidRDefault="002A78D1" w:rsidP="002A78D1">
            <w:pPr>
              <w:spacing w:after="240"/>
              <w:jc w:val="center"/>
              <w:rPr>
                <w:sz w:val="18"/>
                <w:szCs w:val="18"/>
              </w:rPr>
            </w:pPr>
            <w:r w:rsidRPr="00012EC4">
              <w:rPr>
                <w:sz w:val="18"/>
                <w:szCs w:val="18"/>
              </w:rPr>
              <w:t>SB-DIN-10-280</w:t>
            </w:r>
          </w:p>
        </w:tc>
        <w:tc>
          <w:tcPr>
            <w:tcW w:w="1987" w:type="dxa"/>
            <w:noWrap/>
            <w:vAlign w:val="center"/>
            <w:hideMark/>
          </w:tcPr>
          <w:p w14:paraId="31F91017" w14:textId="77777777" w:rsidR="002A78D1" w:rsidRPr="00012EC4" w:rsidRDefault="002A78D1" w:rsidP="002A78D1">
            <w:pPr>
              <w:spacing w:after="240"/>
              <w:jc w:val="center"/>
              <w:rPr>
                <w:sz w:val="18"/>
                <w:szCs w:val="18"/>
              </w:rPr>
            </w:pPr>
            <w:r w:rsidRPr="00012EC4">
              <w:rPr>
                <w:sz w:val="18"/>
                <w:szCs w:val="18"/>
              </w:rPr>
              <w:t>Holzschraube nach DIN 571 (Teilgewinde)</w:t>
            </w:r>
          </w:p>
        </w:tc>
        <w:tc>
          <w:tcPr>
            <w:tcW w:w="1310" w:type="dxa"/>
            <w:noWrap/>
            <w:vAlign w:val="center"/>
            <w:hideMark/>
          </w:tcPr>
          <w:p w14:paraId="3AEB01AC"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64ABE99E"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322E2CD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307AF0CC" w14:textId="77777777" w:rsidR="002A78D1" w:rsidRPr="00012EC4" w:rsidRDefault="002A78D1" w:rsidP="002A78D1">
            <w:pPr>
              <w:spacing w:after="240"/>
              <w:jc w:val="center"/>
              <w:rPr>
                <w:sz w:val="18"/>
                <w:szCs w:val="18"/>
              </w:rPr>
            </w:pPr>
            <w:r w:rsidRPr="00012EC4">
              <w:rPr>
                <w:sz w:val="18"/>
                <w:szCs w:val="18"/>
              </w:rPr>
              <w:t>10.6</w:t>
            </w:r>
          </w:p>
        </w:tc>
        <w:tc>
          <w:tcPr>
            <w:tcW w:w="903" w:type="dxa"/>
            <w:noWrap/>
            <w:vAlign w:val="center"/>
            <w:hideMark/>
          </w:tcPr>
          <w:p w14:paraId="7774A0E4" w14:textId="77777777" w:rsidR="002A78D1" w:rsidRPr="00012EC4" w:rsidRDefault="002A78D1" w:rsidP="002A78D1">
            <w:pPr>
              <w:spacing w:after="240"/>
              <w:jc w:val="center"/>
              <w:rPr>
                <w:sz w:val="18"/>
                <w:szCs w:val="18"/>
              </w:rPr>
            </w:pPr>
            <w:r w:rsidRPr="00012EC4">
              <w:rPr>
                <w:sz w:val="18"/>
                <w:szCs w:val="18"/>
              </w:rPr>
              <w:t>23.6</w:t>
            </w:r>
          </w:p>
        </w:tc>
        <w:tc>
          <w:tcPr>
            <w:tcW w:w="1270" w:type="dxa"/>
            <w:noWrap/>
            <w:vAlign w:val="center"/>
            <w:hideMark/>
          </w:tcPr>
          <w:p w14:paraId="504D426A" w14:textId="77777777" w:rsidR="002A78D1" w:rsidRPr="00012EC4" w:rsidRDefault="002A78D1" w:rsidP="002A78D1">
            <w:pPr>
              <w:spacing w:after="240"/>
              <w:jc w:val="center"/>
              <w:rPr>
                <w:sz w:val="18"/>
                <w:szCs w:val="18"/>
              </w:rPr>
            </w:pPr>
            <w:r>
              <w:rPr>
                <w:sz w:val="18"/>
                <w:szCs w:val="18"/>
              </w:rPr>
              <w:t>14.04</w:t>
            </w:r>
          </w:p>
        </w:tc>
      </w:tr>
      <w:tr w:rsidR="002A78D1" w:rsidRPr="00012EC4" w14:paraId="5D2BD4FB" w14:textId="77777777" w:rsidTr="002A78D1">
        <w:trPr>
          <w:trHeight w:val="20"/>
        </w:trPr>
        <w:tc>
          <w:tcPr>
            <w:tcW w:w="1358" w:type="dxa"/>
            <w:noWrap/>
            <w:vAlign w:val="center"/>
            <w:hideMark/>
          </w:tcPr>
          <w:p w14:paraId="0C3FCCBB" w14:textId="77777777" w:rsidR="002A78D1" w:rsidRPr="00012EC4" w:rsidRDefault="002A78D1" w:rsidP="002A78D1">
            <w:pPr>
              <w:spacing w:after="240"/>
              <w:jc w:val="center"/>
              <w:rPr>
                <w:sz w:val="18"/>
                <w:szCs w:val="18"/>
              </w:rPr>
            </w:pPr>
            <w:r w:rsidRPr="00012EC4">
              <w:rPr>
                <w:sz w:val="18"/>
                <w:szCs w:val="18"/>
              </w:rPr>
              <w:t>SB-DIN-16-280</w:t>
            </w:r>
          </w:p>
        </w:tc>
        <w:tc>
          <w:tcPr>
            <w:tcW w:w="1987" w:type="dxa"/>
            <w:noWrap/>
            <w:vAlign w:val="center"/>
            <w:hideMark/>
          </w:tcPr>
          <w:p w14:paraId="069DEB71" w14:textId="77777777" w:rsidR="002A78D1" w:rsidRPr="00012EC4" w:rsidRDefault="002A78D1" w:rsidP="002A78D1">
            <w:pPr>
              <w:spacing w:after="240"/>
              <w:jc w:val="center"/>
              <w:rPr>
                <w:sz w:val="18"/>
                <w:szCs w:val="18"/>
              </w:rPr>
            </w:pPr>
            <w:r w:rsidRPr="00012EC4">
              <w:rPr>
                <w:sz w:val="18"/>
                <w:szCs w:val="18"/>
              </w:rPr>
              <w:t>Holzschraube nach DIN 571 (Teilgewinde)</w:t>
            </w:r>
          </w:p>
        </w:tc>
        <w:tc>
          <w:tcPr>
            <w:tcW w:w="1310" w:type="dxa"/>
            <w:noWrap/>
            <w:vAlign w:val="center"/>
            <w:hideMark/>
          </w:tcPr>
          <w:p w14:paraId="735E08CB" w14:textId="77777777" w:rsidR="002A78D1" w:rsidRPr="00012EC4" w:rsidRDefault="002A78D1" w:rsidP="002A78D1">
            <w:pPr>
              <w:spacing w:after="240"/>
              <w:jc w:val="center"/>
              <w:rPr>
                <w:sz w:val="18"/>
                <w:szCs w:val="18"/>
              </w:rPr>
            </w:pPr>
            <w:r w:rsidRPr="00012EC4">
              <w:rPr>
                <w:sz w:val="18"/>
                <w:szCs w:val="18"/>
              </w:rPr>
              <w:t>16</w:t>
            </w:r>
          </w:p>
        </w:tc>
        <w:tc>
          <w:tcPr>
            <w:tcW w:w="1470" w:type="dxa"/>
            <w:noWrap/>
            <w:vAlign w:val="center"/>
            <w:hideMark/>
          </w:tcPr>
          <w:p w14:paraId="79843D2B"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612B8A56"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5E66FED9"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304BC378" w14:textId="77777777" w:rsidR="002A78D1" w:rsidRPr="00012EC4" w:rsidRDefault="002A78D1" w:rsidP="002A78D1">
            <w:pPr>
              <w:spacing w:after="240"/>
              <w:jc w:val="center"/>
              <w:rPr>
                <w:sz w:val="18"/>
                <w:szCs w:val="18"/>
              </w:rPr>
            </w:pPr>
            <w:r w:rsidRPr="00012EC4">
              <w:rPr>
                <w:sz w:val="18"/>
                <w:szCs w:val="18"/>
              </w:rPr>
              <w:t>75.3</w:t>
            </w:r>
          </w:p>
        </w:tc>
        <w:tc>
          <w:tcPr>
            <w:tcW w:w="1270" w:type="dxa"/>
            <w:noWrap/>
            <w:vAlign w:val="center"/>
            <w:hideMark/>
          </w:tcPr>
          <w:p w14:paraId="65969700" w14:textId="77777777" w:rsidR="002A78D1" w:rsidRPr="00012EC4" w:rsidRDefault="002A78D1" w:rsidP="002A78D1">
            <w:pPr>
              <w:spacing w:after="240"/>
              <w:jc w:val="center"/>
              <w:rPr>
                <w:sz w:val="18"/>
                <w:szCs w:val="18"/>
              </w:rPr>
            </w:pPr>
            <w:r>
              <w:rPr>
                <w:sz w:val="18"/>
                <w:szCs w:val="18"/>
              </w:rPr>
              <w:t>21.20</w:t>
            </w:r>
          </w:p>
        </w:tc>
      </w:tr>
    </w:tbl>
    <w:p w14:paraId="7596964B" w14:textId="77777777" w:rsidR="002A78D1" w:rsidRDefault="002A78D1" w:rsidP="002A78D1">
      <w:pPr>
        <w:spacing w:after="240"/>
        <w:rPr>
          <w:szCs w:val="24"/>
        </w:rPr>
      </w:pPr>
      <w:r>
        <w:rPr>
          <w:szCs w:val="24"/>
        </w:rPr>
        <w:fldChar w:fldCharType="end"/>
      </w:r>
    </w:p>
    <w:p w14:paraId="2D10B7C7" w14:textId="77777777" w:rsidR="002A78D1" w:rsidRDefault="002A78D1" w:rsidP="002A78D1">
      <w:pPr>
        <w:jc w:val="center"/>
        <w:rPr>
          <w:szCs w:val="24"/>
        </w:rPr>
      </w:pPr>
      <w:r w:rsidRPr="009F7B1D">
        <w:rPr>
          <w:noProof/>
          <w:szCs w:val="24"/>
        </w:rPr>
        <w:drawing>
          <wp:inline distT="0" distB="0" distL="0" distR="0" wp14:anchorId="10B41C45" wp14:editId="68AD36D7">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pic:cNvPicPr>
                  </pic:nvPicPr>
                  <pic:blipFill rotWithShape="1">
                    <a:blip r:embed="rId20"/>
                    <a:srcRect r="719"/>
                    <a:stretch/>
                  </pic:blipFill>
                  <pic:spPr>
                    <a:xfrm>
                      <a:off x="0" y="0"/>
                      <a:ext cx="4634321" cy="3869406"/>
                    </a:xfrm>
                    <a:prstGeom prst="rect">
                      <a:avLst/>
                    </a:prstGeom>
                  </pic:spPr>
                </pic:pic>
              </a:graphicData>
            </a:graphic>
          </wp:inline>
        </w:drawing>
      </w:r>
    </w:p>
    <w:p w14:paraId="756722EF" w14:textId="3DFC1C16" w:rsidR="002A78D1" w:rsidRDefault="002A78D1" w:rsidP="002A78D1">
      <w:pPr>
        <w:pStyle w:val="Beschriftung"/>
        <w:jc w:val="center"/>
        <w:rPr>
          <w:szCs w:val="24"/>
        </w:rPr>
      </w:pPr>
      <w:bookmarkStart w:id="33" w:name="_Ref24724097"/>
      <w:r>
        <w:t xml:space="preserve">Abbildung </w:t>
      </w:r>
      <w:fldSimple w:instr=" STYLEREF 1 \s ">
        <w:r w:rsidR="00897A43">
          <w:rPr>
            <w:noProof/>
          </w:rPr>
          <w:t>0</w:t>
        </w:r>
      </w:fldSimple>
      <w:r w:rsidR="00897A43">
        <w:t>.</w:t>
      </w:r>
      <w:fldSimple w:instr=" SEQ Abbildung \* ARABIC \s 1 ">
        <w:r w:rsidR="00897A43">
          <w:rPr>
            <w:noProof/>
          </w:rPr>
          <w:t>1</w:t>
        </w:r>
      </w:fldSimple>
      <w:bookmarkEnd w:id="33"/>
      <w:r>
        <w:t xml:space="preserve"> Prüfkörpergeometrie der geschraubten Scherversuchskörper</w:t>
      </w:r>
    </w:p>
    <w:p w14:paraId="76BEEC01" w14:textId="77777777" w:rsidR="00492FF4" w:rsidRDefault="00492FF4" w:rsidP="00492FF4">
      <w:pPr>
        <w:rPr>
          <w:lang w:val="en-US"/>
        </w:rPr>
      </w:pPr>
    </w:p>
    <w:p w14:paraId="0B7A24A4" w14:textId="77777777" w:rsidR="00492FF4" w:rsidRPr="00C17394" w:rsidRDefault="00492FF4" w:rsidP="00C17394">
      <w:pPr>
        <w:rPr>
          <w:lang w:val="en-US"/>
        </w:rPr>
      </w:pPr>
    </w:p>
    <w:p w14:paraId="4148B912" w14:textId="70CAEDAF" w:rsidR="009F4443" w:rsidRDefault="00492FF4" w:rsidP="00775F15">
      <w:pPr>
        <w:pStyle w:val="berschrift1"/>
        <w:rPr>
          <w:lang w:val="en-US"/>
        </w:rPr>
      </w:pPr>
      <w:r>
        <w:rPr>
          <w:lang w:val="en-US"/>
        </w:rPr>
        <w:t xml:space="preserve">Versuche </w:t>
      </w:r>
      <w:r w:rsidR="00476403">
        <w:rPr>
          <w:lang w:val="en-US"/>
        </w:rPr>
        <w:t>an</w:t>
      </w:r>
      <w:r w:rsidR="00D57ADB">
        <w:rPr>
          <w:lang w:val="en-US"/>
        </w:rPr>
        <w:t xml:space="preserve"> Holz-Beton-Verund-Klebungen</w:t>
      </w:r>
    </w:p>
    <w:p w14:paraId="44FF8B61" w14:textId="77777777" w:rsidR="002A78D1" w:rsidRDefault="002A78D1" w:rsidP="002A78D1">
      <w:pPr>
        <w:rPr>
          <w:szCs w:val="24"/>
        </w:rPr>
      </w:pPr>
    </w:p>
    <w:p w14:paraId="1A92F2A4" w14:textId="77777777" w:rsidR="002A78D1" w:rsidRDefault="002A78D1" w:rsidP="002A78D1">
      <w:pPr>
        <w:rPr>
          <w:szCs w:val="24"/>
        </w:rPr>
      </w:pPr>
      <w:r>
        <w:rPr>
          <w:szCs w:val="24"/>
        </w:rPr>
        <w:lastRenderedPageBreak/>
        <w:t xml:space="preserve">In dem Arbeitspaket werden Holz-Betonfertigteil Klebungen mit großen Fugenstärken unter praxisnahen Verhältnissen untersucht. </w:t>
      </w:r>
    </w:p>
    <w:p w14:paraId="12732E5C" w14:textId="77777777" w:rsidR="002A78D1" w:rsidRDefault="002A78D1" w:rsidP="002A78D1">
      <w:pPr>
        <w:rPr>
          <w:szCs w:val="24"/>
        </w:rPr>
      </w:pPr>
      <w:r>
        <w:rPr>
          <w:szCs w:val="24"/>
        </w:rPr>
        <w:t xml:space="preserve">In Versuchen in </w:t>
      </w:r>
      <w:sdt>
        <w:sdtPr>
          <w:rPr>
            <w:szCs w:val="24"/>
          </w:rPr>
          <w:alias w:val="Don't edit this field"/>
          <w:tag w:val="CitaviPlaceholder#a926a884-f1c3-46a6-ac58-f1905e5abd16"/>
          <w:id w:val="-1080443901"/>
          <w:placeholder>
            <w:docPart w:val="EF16E8F0552244D292C5FEACD1B267A6"/>
          </w:placeholder>
        </w:sdtPr>
        <w:sdtContent>
          <w:r>
            <w:rPr>
              <w:szCs w:val="24"/>
            </w:rPr>
            <w:fldChar w:fldCharType="begin"/>
          </w:r>
          <w:r>
            <w:rPr>
              <w:szCs w:val="24"/>
            </w:rPr>
            <w:instrText>ADDIN CitaviPlaceholder{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WmF1ZnQgMjAxNCkifV19LCJUYWciOiJDaXRhdmlQbGFjZWhvbGRlciNhOTI2YTg4NC1mMWMzLTQ2YTYtYWM1OC1mMTkwNWU1YWJkMTYiLCJUZXh0IjoiKFphdWZ0IDIwMTQpIiwiV0FJVmVyc2lvbiI6IjYuMy4wLjAifQ==}</w:instrText>
          </w:r>
          <w:r>
            <w:rPr>
              <w:szCs w:val="24"/>
            </w:rPr>
            <w:fldChar w:fldCharType="separate"/>
          </w:r>
          <w:r>
            <w:rPr>
              <w:szCs w:val="24"/>
            </w:rPr>
            <w:t>(Zauft 2014)</w:t>
          </w:r>
          <w:r>
            <w:rPr>
              <w:szCs w:val="24"/>
            </w:rPr>
            <w:fldChar w:fldCharType="end"/>
          </w:r>
        </w:sdtContent>
      </w:sdt>
      <w:r>
        <w:rPr>
          <w:szCs w:val="24"/>
        </w:rPr>
        <w:t xml:space="preserve"> zur Verklebung von Holz und Leichtbetonfertigteilen konnte aufgrund von Bauteiltoleranzen und Unebenheiten bei einer Klebschichtdicke von 3 mm nicht immer eine komplette Verklebung der Verbundpartner erzielt werden. Die maximal zulässigen Vorkrümmungen von Brettschichthölzern und Betonfertigteilen ergeben in Summe für Bauteile mit Längen zwischen 6 und 10 m Länge zulässige Klaffungen von 27-37 mm. Derartige Fugenstärken können nur mit gefüllten Klebstoffen realisiert werden, da der Einsatz von reinem Klebstoff einerseits unwirtschaftlich und andererseits durch deren niedrige Viskosität schwer herzustellen ist. Daher werden die Klebungen mit gefüllten Klebstoffen bzw. Polymerbetonen hergestellt. Bei Letzteren handelt es sich um stark gefüllte Klebstoffe mit recht großen mineralischen Zuschlägen, wie bei Mörteln. Das Zufügen von Zuschlägen bewirkt neben wirtschaftlichen und ökologischen Vorteilen eine Verringerung des Schwindverhalten und der temperaturabhängigen Verformungen. Allerdings sinken auch die Festigkeiten und die Steifigkeit wird erhöht, wodurch ein sprödes Versagen begünstigt wird. In den folgenden Untersuchungen kommen zwei verschiedene Mittel zum Kleben zum Einsatz: Einerseits der epoxidharzgebundene Polymermörtel Compono der Bennert GmbH, der bereits zur Sanierung von Holzbalkendecken bauaufsichtlich zugelassen ist, und andererseits ein gefüllter Polyurethan-Klebstoff der Firma Collano. Die Mischverhätlnisse der Klebstoffe sind in den folgenden Tabellen dargestellt:</w:t>
      </w:r>
    </w:p>
    <w:p w14:paraId="67C63C69" w14:textId="77777777" w:rsidR="002A78D1" w:rsidRDefault="002A78D1" w:rsidP="002A78D1">
      <w:pPr>
        <w:rPr>
          <w:szCs w:val="24"/>
        </w:rPr>
      </w:pPr>
    </w:p>
    <w:p w14:paraId="3B0882CE" w14:textId="6735084A" w:rsidR="002A78D1" w:rsidRDefault="002A78D1" w:rsidP="002A78D1">
      <w:pPr>
        <w:pStyle w:val="Beschriftung"/>
        <w:rPr>
          <w:szCs w:val="24"/>
        </w:rPr>
      </w:pPr>
      <w:r>
        <w:t xml:space="preserve">Tabelle </w:t>
      </w:r>
      <w:fldSimple w:instr=" STYLEREF 1 \s ">
        <w:r w:rsidR="002F3949">
          <w:rPr>
            <w:noProof/>
          </w:rPr>
          <w:t>0</w:t>
        </w:r>
      </w:fldSimple>
      <w:r w:rsidR="002F3949">
        <w:t>.</w:t>
      </w:r>
      <w:fldSimple w:instr=" SEQ Tabelle \* ARABIC \s 1 ">
        <w:r w:rsidR="002F3949">
          <w:rPr>
            <w:noProof/>
          </w:rPr>
          <w:t>1</w:t>
        </w:r>
      </w:fldSimple>
      <w:r>
        <w:t xml:space="preserve"> Zusammensetzung des Epoxidharz-Mörtels Compono (Herstellerangaben der Bennert GmbH)</w:t>
      </w:r>
    </w:p>
    <w:tbl>
      <w:tblPr>
        <w:tblStyle w:val="Tabellenraster"/>
        <w:tblW w:w="5000" w:type="pct"/>
        <w:tblLook w:val="04A0" w:firstRow="1" w:lastRow="0" w:firstColumn="1" w:lastColumn="0" w:noHBand="0" w:noVBand="1"/>
      </w:tblPr>
      <w:tblGrid>
        <w:gridCol w:w="4532"/>
        <w:gridCol w:w="1511"/>
        <w:gridCol w:w="1663"/>
        <w:gridCol w:w="1354"/>
      </w:tblGrid>
      <w:tr w:rsidR="002A78D1" w:rsidRPr="00AD4E8D" w14:paraId="20523453" w14:textId="77777777" w:rsidTr="002A78D1">
        <w:tc>
          <w:tcPr>
            <w:tcW w:w="2500" w:type="pct"/>
          </w:tcPr>
          <w:p w14:paraId="508ED993" w14:textId="77777777" w:rsidR="002A78D1" w:rsidRPr="00AD4E8D" w:rsidRDefault="002A78D1" w:rsidP="002A78D1"/>
        </w:tc>
        <w:tc>
          <w:tcPr>
            <w:tcW w:w="834" w:type="pct"/>
          </w:tcPr>
          <w:p w14:paraId="133DB3D9" w14:textId="77777777" w:rsidR="002A78D1" w:rsidRPr="00AD4E8D" w:rsidRDefault="002A78D1" w:rsidP="002A78D1">
            <w:r w:rsidRPr="00AD4E8D">
              <w:t>Masse [kg]</w:t>
            </w:r>
          </w:p>
        </w:tc>
        <w:tc>
          <w:tcPr>
            <w:tcW w:w="918" w:type="pct"/>
          </w:tcPr>
          <w:p w14:paraId="41293E55" w14:textId="77777777" w:rsidR="002A78D1" w:rsidRPr="00AD4E8D" w:rsidRDefault="002A78D1" w:rsidP="002A78D1">
            <w:r w:rsidRPr="00AD4E8D">
              <w:t>Volumen [L]</w:t>
            </w:r>
          </w:p>
        </w:tc>
        <w:tc>
          <w:tcPr>
            <w:tcW w:w="747" w:type="pct"/>
          </w:tcPr>
          <w:p w14:paraId="66492D0D" w14:textId="77777777" w:rsidR="002A78D1" w:rsidRPr="00AD4E8D" w:rsidRDefault="002A78D1" w:rsidP="002A78D1">
            <w:r w:rsidRPr="00AD4E8D">
              <w:t>m-%</w:t>
            </w:r>
          </w:p>
        </w:tc>
      </w:tr>
      <w:tr w:rsidR="002A78D1" w:rsidRPr="00AD4E8D" w14:paraId="6B8FF7E2" w14:textId="77777777" w:rsidTr="002A78D1">
        <w:tc>
          <w:tcPr>
            <w:tcW w:w="2500" w:type="pct"/>
          </w:tcPr>
          <w:p w14:paraId="0CAE1D83" w14:textId="77777777" w:rsidR="002A78D1" w:rsidRPr="00AD4E8D" w:rsidRDefault="002A78D1" w:rsidP="002A78D1">
            <w:r w:rsidRPr="00AD4E8D">
              <w:t>Compono 100 Harz</w:t>
            </w:r>
          </w:p>
        </w:tc>
        <w:tc>
          <w:tcPr>
            <w:tcW w:w="834" w:type="pct"/>
          </w:tcPr>
          <w:p w14:paraId="0EAED766" w14:textId="77777777" w:rsidR="002A78D1" w:rsidRPr="00AD4E8D" w:rsidRDefault="002A78D1" w:rsidP="002A78D1">
            <w:r w:rsidRPr="00AD4E8D">
              <w:t>8.21</w:t>
            </w:r>
          </w:p>
        </w:tc>
        <w:tc>
          <w:tcPr>
            <w:tcW w:w="918" w:type="pct"/>
          </w:tcPr>
          <w:p w14:paraId="648A2F5B" w14:textId="77777777" w:rsidR="002A78D1" w:rsidRPr="00AD4E8D" w:rsidRDefault="002A78D1" w:rsidP="002A78D1">
            <w:r w:rsidRPr="00AD4E8D">
              <w:t>10</w:t>
            </w:r>
          </w:p>
        </w:tc>
        <w:tc>
          <w:tcPr>
            <w:tcW w:w="747" w:type="pct"/>
          </w:tcPr>
          <w:p w14:paraId="2447A4F4" w14:textId="77777777" w:rsidR="002A78D1" w:rsidRPr="00AD4E8D" w:rsidRDefault="002A78D1" w:rsidP="002A78D1">
            <w:r w:rsidRPr="00AD4E8D">
              <w:t>13.74</w:t>
            </w:r>
          </w:p>
        </w:tc>
      </w:tr>
      <w:tr w:rsidR="002A78D1" w:rsidRPr="00AD4E8D" w14:paraId="069E4142" w14:textId="77777777" w:rsidTr="002A78D1">
        <w:tc>
          <w:tcPr>
            <w:tcW w:w="2500" w:type="pct"/>
          </w:tcPr>
          <w:p w14:paraId="0D2591BD" w14:textId="77777777" w:rsidR="002A78D1" w:rsidRPr="00AD4E8D" w:rsidRDefault="002A78D1" w:rsidP="002A78D1">
            <w:r w:rsidRPr="00AD4E8D">
              <w:t>Compono 100 Härter</w:t>
            </w:r>
          </w:p>
        </w:tc>
        <w:tc>
          <w:tcPr>
            <w:tcW w:w="834" w:type="pct"/>
          </w:tcPr>
          <w:p w14:paraId="7554C437" w14:textId="77777777" w:rsidR="002A78D1" w:rsidRPr="00AD4E8D" w:rsidRDefault="002A78D1" w:rsidP="002A78D1">
            <w:r w:rsidRPr="00AD4E8D">
              <w:t>1.56</w:t>
            </w:r>
          </w:p>
        </w:tc>
        <w:tc>
          <w:tcPr>
            <w:tcW w:w="918" w:type="pct"/>
          </w:tcPr>
          <w:p w14:paraId="4FF879E6" w14:textId="77777777" w:rsidR="002A78D1" w:rsidRPr="00AD4E8D" w:rsidRDefault="002A78D1" w:rsidP="002A78D1">
            <w:r w:rsidRPr="00AD4E8D">
              <w:t>1.5</w:t>
            </w:r>
          </w:p>
        </w:tc>
        <w:tc>
          <w:tcPr>
            <w:tcW w:w="747" w:type="pct"/>
          </w:tcPr>
          <w:p w14:paraId="0A695994" w14:textId="77777777" w:rsidR="002A78D1" w:rsidRPr="00AD4E8D" w:rsidRDefault="002A78D1" w:rsidP="002A78D1">
            <w:r w:rsidRPr="00AD4E8D">
              <w:t>2.61</w:t>
            </w:r>
          </w:p>
        </w:tc>
      </w:tr>
      <w:tr w:rsidR="002A78D1" w:rsidRPr="00AD4E8D" w14:paraId="5EAE06D1" w14:textId="77777777" w:rsidTr="002A78D1">
        <w:tc>
          <w:tcPr>
            <w:tcW w:w="2500" w:type="pct"/>
          </w:tcPr>
          <w:p w14:paraId="003A4730" w14:textId="77777777" w:rsidR="002A78D1" w:rsidRPr="00AD4E8D" w:rsidRDefault="002A78D1" w:rsidP="002A78D1">
            <w:r w:rsidRPr="00AD4E8D">
              <w:t xml:space="preserve">Compono Kies (Größtkorn 3 mm) </w:t>
            </w:r>
          </w:p>
        </w:tc>
        <w:tc>
          <w:tcPr>
            <w:tcW w:w="834" w:type="pct"/>
          </w:tcPr>
          <w:p w14:paraId="56C9B77B" w14:textId="77777777" w:rsidR="002A78D1" w:rsidRPr="00AD4E8D" w:rsidRDefault="002A78D1" w:rsidP="002A78D1">
            <w:r w:rsidRPr="00AD4E8D">
              <w:t>50</w:t>
            </w:r>
          </w:p>
        </w:tc>
        <w:tc>
          <w:tcPr>
            <w:tcW w:w="918" w:type="pct"/>
          </w:tcPr>
          <w:p w14:paraId="1390C89F" w14:textId="77777777" w:rsidR="002A78D1" w:rsidRPr="00AD4E8D" w:rsidRDefault="002A78D1" w:rsidP="002A78D1">
            <w:pPr>
              <w:ind w:left="708" w:hanging="708"/>
            </w:pPr>
            <w:r w:rsidRPr="00AD4E8D">
              <w:t>~ 25</w:t>
            </w:r>
          </w:p>
        </w:tc>
        <w:tc>
          <w:tcPr>
            <w:tcW w:w="747" w:type="pct"/>
          </w:tcPr>
          <w:p w14:paraId="346D42F2" w14:textId="77777777" w:rsidR="002A78D1" w:rsidRPr="00AD4E8D" w:rsidRDefault="002A78D1" w:rsidP="002A78D1">
            <w:pPr>
              <w:ind w:left="708" w:hanging="708"/>
            </w:pPr>
            <w:r w:rsidRPr="00AD4E8D">
              <w:t>83.65</w:t>
            </w:r>
          </w:p>
        </w:tc>
      </w:tr>
    </w:tbl>
    <w:p w14:paraId="55487603" w14:textId="77777777" w:rsidR="002A78D1" w:rsidRDefault="002A78D1" w:rsidP="002A78D1">
      <w:pPr>
        <w:rPr>
          <w:szCs w:val="24"/>
        </w:rPr>
      </w:pPr>
    </w:p>
    <w:p w14:paraId="57E4351E" w14:textId="73EAB0CF" w:rsidR="002A78D1" w:rsidRDefault="002A78D1" w:rsidP="002A78D1">
      <w:pPr>
        <w:pStyle w:val="Beschriftung"/>
        <w:rPr>
          <w:szCs w:val="24"/>
        </w:rPr>
      </w:pPr>
      <w:r>
        <w:t xml:space="preserve">Tabelle </w:t>
      </w:r>
      <w:fldSimple w:instr=" STYLEREF 1 \s ">
        <w:r w:rsidR="002F3949">
          <w:rPr>
            <w:noProof/>
          </w:rPr>
          <w:t>0</w:t>
        </w:r>
      </w:fldSimple>
      <w:r w:rsidR="002F3949">
        <w:t>.</w:t>
      </w:r>
      <w:fldSimple w:instr=" SEQ Tabelle \* ARABIC \s 1 ">
        <w:r w:rsidR="002F3949">
          <w:rPr>
            <w:noProof/>
          </w:rPr>
          <w:t>2</w:t>
        </w:r>
      </w:fldSimple>
      <w:r>
        <w:t xml:space="preserve"> Zusammensetzung des Polyurethan-Klebstoffs (Herstellerangaben der Collano AG)</w:t>
      </w:r>
    </w:p>
    <w:tbl>
      <w:tblPr>
        <w:tblStyle w:val="Tabellenraster"/>
        <w:tblW w:w="5000" w:type="pct"/>
        <w:tblLook w:val="04A0" w:firstRow="1" w:lastRow="0" w:firstColumn="1" w:lastColumn="0" w:noHBand="0" w:noVBand="1"/>
      </w:tblPr>
      <w:tblGrid>
        <w:gridCol w:w="4532"/>
        <w:gridCol w:w="1511"/>
        <w:gridCol w:w="1663"/>
        <w:gridCol w:w="1354"/>
      </w:tblGrid>
      <w:tr w:rsidR="002A78D1" w:rsidRPr="00AD4E8D" w14:paraId="5D36069D" w14:textId="77777777" w:rsidTr="002A78D1">
        <w:tc>
          <w:tcPr>
            <w:tcW w:w="2500" w:type="pct"/>
          </w:tcPr>
          <w:p w14:paraId="68D6AC8B" w14:textId="77777777" w:rsidR="002A78D1" w:rsidRPr="00AD4E8D" w:rsidRDefault="002A78D1" w:rsidP="002A78D1"/>
        </w:tc>
        <w:tc>
          <w:tcPr>
            <w:tcW w:w="834" w:type="pct"/>
          </w:tcPr>
          <w:p w14:paraId="0EA638E0" w14:textId="77777777" w:rsidR="002A78D1" w:rsidRPr="00AD4E8D" w:rsidRDefault="002A78D1" w:rsidP="002A78D1">
            <w:r w:rsidRPr="00AD4E8D">
              <w:t>Masse [kg]</w:t>
            </w:r>
          </w:p>
        </w:tc>
        <w:tc>
          <w:tcPr>
            <w:tcW w:w="918" w:type="pct"/>
          </w:tcPr>
          <w:p w14:paraId="19E09DD4" w14:textId="77777777" w:rsidR="002A78D1" w:rsidRPr="00AD4E8D" w:rsidRDefault="002A78D1" w:rsidP="002A78D1">
            <w:r w:rsidRPr="00AD4E8D">
              <w:t>Volumen [L]</w:t>
            </w:r>
          </w:p>
        </w:tc>
        <w:tc>
          <w:tcPr>
            <w:tcW w:w="747" w:type="pct"/>
          </w:tcPr>
          <w:p w14:paraId="5913872F" w14:textId="77777777" w:rsidR="002A78D1" w:rsidRPr="00AD4E8D" w:rsidRDefault="002A78D1" w:rsidP="002A78D1">
            <w:r w:rsidRPr="00AD4E8D">
              <w:t>m-%</w:t>
            </w:r>
          </w:p>
        </w:tc>
      </w:tr>
      <w:tr w:rsidR="002A78D1" w:rsidRPr="00AD4E8D" w14:paraId="7092F928" w14:textId="77777777" w:rsidTr="002A78D1">
        <w:tc>
          <w:tcPr>
            <w:tcW w:w="2500" w:type="pct"/>
          </w:tcPr>
          <w:p w14:paraId="7CA8AE7E" w14:textId="77777777" w:rsidR="002A78D1" w:rsidRPr="00AD4E8D" w:rsidRDefault="002A78D1" w:rsidP="002A78D1">
            <w:r w:rsidRPr="00AD4E8D">
              <w:t>Collano RP 3007 Komponente A</w:t>
            </w:r>
          </w:p>
        </w:tc>
        <w:tc>
          <w:tcPr>
            <w:tcW w:w="834" w:type="pct"/>
          </w:tcPr>
          <w:p w14:paraId="6E3B0278" w14:textId="77777777" w:rsidR="002A78D1" w:rsidRPr="00AD4E8D" w:rsidRDefault="002A78D1" w:rsidP="002A78D1">
            <w:r w:rsidRPr="00AD4E8D">
              <w:t>3</w:t>
            </w:r>
          </w:p>
        </w:tc>
        <w:tc>
          <w:tcPr>
            <w:tcW w:w="918" w:type="pct"/>
          </w:tcPr>
          <w:p w14:paraId="68DAA89B" w14:textId="77777777" w:rsidR="002A78D1" w:rsidRPr="00AD4E8D" w:rsidRDefault="002A78D1" w:rsidP="002A78D1">
            <w:r w:rsidRPr="00AD4E8D">
              <w:t>2.4</w:t>
            </w:r>
          </w:p>
        </w:tc>
        <w:tc>
          <w:tcPr>
            <w:tcW w:w="747" w:type="pct"/>
          </w:tcPr>
          <w:p w14:paraId="27833B9F" w14:textId="77777777" w:rsidR="002A78D1" w:rsidRPr="00AD4E8D" w:rsidRDefault="002A78D1" w:rsidP="002A78D1">
            <w:r w:rsidRPr="00AD4E8D">
              <w:t>75</w:t>
            </w:r>
          </w:p>
        </w:tc>
      </w:tr>
      <w:tr w:rsidR="002A78D1" w:rsidRPr="00AD4E8D" w14:paraId="67953907" w14:textId="77777777" w:rsidTr="002A78D1">
        <w:tc>
          <w:tcPr>
            <w:tcW w:w="2500" w:type="pct"/>
          </w:tcPr>
          <w:p w14:paraId="516D6ECA" w14:textId="77777777" w:rsidR="002A78D1" w:rsidRPr="00AD4E8D" w:rsidRDefault="002A78D1" w:rsidP="002A78D1">
            <w:r w:rsidRPr="00AD4E8D">
              <w:t>Collano RP 3070 Komponente B</w:t>
            </w:r>
          </w:p>
        </w:tc>
        <w:tc>
          <w:tcPr>
            <w:tcW w:w="834" w:type="pct"/>
          </w:tcPr>
          <w:p w14:paraId="6E400D94" w14:textId="77777777" w:rsidR="002A78D1" w:rsidRPr="00AD4E8D" w:rsidRDefault="002A78D1" w:rsidP="002A78D1">
            <w:r w:rsidRPr="00AD4E8D">
              <w:t>1</w:t>
            </w:r>
          </w:p>
        </w:tc>
        <w:tc>
          <w:tcPr>
            <w:tcW w:w="918" w:type="pct"/>
          </w:tcPr>
          <w:p w14:paraId="2A55CA92" w14:textId="77777777" w:rsidR="002A78D1" w:rsidRPr="00AD4E8D" w:rsidRDefault="002A78D1" w:rsidP="002A78D1">
            <w:r w:rsidRPr="00AD4E8D">
              <w:t>1</w:t>
            </w:r>
          </w:p>
        </w:tc>
        <w:tc>
          <w:tcPr>
            <w:tcW w:w="747" w:type="pct"/>
          </w:tcPr>
          <w:p w14:paraId="38491AC8" w14:textId="77777777" w:rsidR="002A78D1" w:rsidRPr="00AD4E8D" w:rsidRDefault="002A78D1" w:rsidP="002A78D1">
            <w:r w:rsidRPr="00AD4E8D">
              <w:t>25</w:t>
            </w:r>
          </w:p>
        </w:tc>
      </w:tr>
    </w:tbl>
    <w:p w14:paraId="62B9C198" w14:textId="77777777" w:rsidR="002A78D1" w:rsidRDefault="002A78D1" w:rsidP="002A78D1">
      <w:pPr>
        <w:rPr>
          <w:szCs w:val="24"/>
        </w:rPr>
      </w:pPr>
    </w:p>
    <w:p w14:paraId="0B44CE52" w14:textId="77777777" w:rsidR="002A78D1" w:rsidRDefault="002A78D1" w:rsidP="002A78D1">
      <w:pPr>
        <w:rPr>
          <w:szCs w:val="24"/>
        </w:rPr>
      </w:pPr>
      <w:r>
        <w:rPr>
          <w:szCs w:val="24"/>
        </w:rPr>
        <w:t xml:space="preserve">Da auch im Falle eines gefüllten Materials der Klebstoffverbrauch bei Fugenstärken von etwa 30 mm sehr hoch wäre und beim Verkleben vermutlich seitliche Schalungen notwendig sein würden, wird in Betracht gezogen die Verbundpartner durch Schrauben zusammenziehen. Überschlägige Berechnungen zeigen, dass in den ungünstigsten Fällen zwei Gewindeschrauben pro Träger ausreichend sind, um Durchbiegungen von etwa 30 mm entgegenzuwirken. Die Schrauben könnten zusätzlich als Montagesicherung bei der Verklebung dienen.  </w:t>
      </w:r>
    </w:p>
    <w:p w14:paraId="69ABDB0E" w14:textId="77777777" w:rsidR="002A78D1" w:rsidRDefault="002A78D1" w:rsidP="002A78D1">
      <w:pPr>
        <w:rPr>
          <w:szCs w:val="24"/>
        </w:rPr>
      </w:pPr>
    </w:p>
    <w:p w14:paraId="00FF9BEE" w14:textId="77777777" w:rsidR="002A78D1" w:rsidRDefault="002A78D1" w:rsidP="002A78D1">
      <w:pPr>
        <w:rPr>
          <w:szCs w:val="24"/>
        </w:rPr>
      </w:pPr>
      <w:r>
        <w:rPr>
          <w:szCs w:val="24"/>
        </w:rPr>
        <w:t xml:space="preserve">Eine Studie der aktuellen Fachliteratur zeigt, dass Holz-Beton-Klebungen, unabhängig davon ob Fertigteile verklebt wurden oder ob eine „nass-in-nass“ Verklebung zum Einsatz kam, in der Regel eine hohe Steifigkeit und Tragfähigkeit aufweisen. Diese Untersuchungen fanden allerdings stets unter Laborbedingungen statt, wobei die Verbundpartner in der Regel vor der Verklebung bearbeitet oder zumindest gereinigt wurden, bspw. durch Sandstrahlen oder Reinigung mit Aceton. Da derartige Vorbehandlungen der Fuge im Fertigteilwerk besondere Wendevorrichtungen sowie viel Zeit und Aufwand erfordern, ist diese Verbindungstechnik für viele Hersteller unwirtschaftlich oder mit größeren Investitionen behaftet. Es gilt daher zu untersuchen, ob auch unter praxistauglichen Bedingungen eine Klebung mit den erwünschten Eigenschaften realisiert werden kann. </w:t>
      </w:r>
    </w:p>
    <w:p w14:paraId="690DA5E4" w14:textId="77777777" w:rsidR="002A78D1" w:rsidRDefault="002A78D1" w:rsidP="002A78D1">
      <w:pPr>
        <w:rPr>
          <w:szCs w:val="24"/>
        </w:rPr>
      </w:pPr>
      <w:r>
        <w:rPr>
          <w:szCs w:val="24"/>
        </w:rPr>
        <w:lastRenderedPageBreak/>
        <w:t xml:space="preserve">Dazu werden zwei Möglichkeiten der Fertigung in Betracht gezogen: Einerseits die Verklebung der Schalseite mit Auflegen des ausgeschalten Fertigteils auf die mit Klebstoff versehenen Holzbalken (siehe </w:t>
      </w:r>
      <w:r>
        <w:rPr>
          <w:szCs w:val="24"/>
        </w:rPr>
        <w:fldChar w:fldCharType="begin"/>
      </w:r>
      <w:r>
        <w:rPr>
          <w:szCs w:val="24"/>
        </w:rPr>
        <w:instrText xml:space="preserve"> REF _Ref26196372 \h </w:instrText>
      </w:r>
      <w:r>
        <w:rPr>
          <w:szCs w:val="24"/>
        </w:rPr>
      </w:r>
      <w:r>
        <w:rPr>
          <w:szCs w:val="24"/>
        </w:rPr>
        <w:fldChar w:fldCharType="separate"/>
      </w:r>
      <w:r>
        <w:t xml:space="preserve">Abbildung </w:t>
      </w:r>
      <w:r>
        <w:rPr>
          <w:noProof/>
        </w:rPr>
        <w:t>4</w:t>
      </w:r>
      <w:r>
        <w:rPr>
          <w:szCs w:val="24"/>
        </w:rPr>
        <w:fldChar w:fldCharType="end"/>
      </w:r>
      <w:r>
        <w:rPr>
          <w:szCs w:val="24"/>
        </w:rPr>
        <w:t xml:space="preserve"> links) und andererseits die Verklebung der Luftseite des Fertigteils durch Auftrag des Klebstoffs und Auflegen der Holzbalken (siehe </w:t>
      </w:r>
      <w:r>
        <w:rPr>
          <w:szCs w:val="24"/>
        </w:rPr>
        <w:fldChar w:fldCharType="begin"/>
      </w:r>
      <w:r>
        <w:rPr>
          <w:szCs w:val="24"/>
        </w:rPr>
        <w:instrText xml:space="preserve"> REF _Ref26196372 \h </w:instrText>
      </w:r>
      <w:r>
        <w:rPr>
          <w:szCs w:val="24"/>
        </w:rPr>
      </w:r>
      <w:r>
        <w:rPr>
          <w:szCs w:val="24"/>
        </w:rPr>
        <w:fldChar w:fldCharType="separate"/>
      </w:r>
      <w:r>
        <w:t xml:space="preserve">Abbildung </w:t>
      </w:r>
      <w:r>
        <w:rPr>
          <w:noProof/>
        </w:rPr>
        <w:t>4</w:t>
      </w:r>
      <w:r>
        <w:rPr>
          <w:szCs w:val="24"/>
        </w:rPr>
        <w:fldChar w:fldCharType="end"/>
      </w:r>
      <w:r>
        <w:rPr>
          <w:szCs w:val="24"/>
        </w:rPr>
        <w:t xml:space="preserve"> rechts). Die letztere Variante erfordert für die finale Einbausituation zwar auch einen Wendeprozess, allerdings kann dieser zum finalen Einbau auf der Baustelle erfolgen. </w:t>
      </w:r>
    </w:p>
    <w:p w14:paraId="4BA21104" w14:textId="77777777" w:rsidR="002A78D1" w:rsidRDefault="002A78D1" w:rsidP="002A78D1">
      <w:pPr>
        <w:spacing w:after="240"/>
        <w:rPr>
          <w:szCs w:val="24"/>
        </w:rPr>
      </w:pPr>
      <w:r>
        <w:rPr>
          <w:szCs w:val="24"/>
        </w:rPr>
        <w:t xml:space="preserve">Die Varianten bringen die unterhalb der Abbildung aufgeführten Vor- und Nachteile mit sich. </w:t>
      </w:r>
    </w:p>
    <w:p w14:paraId="2373AF0E" w14:textId="77777777" w:rsidR="002A78D1" w:rsidRDefault="002A78D1" w:rsidP="002A78D1">
      <w:pPr>
        <w:jc w:val="center"/>
        <w:rPr>
          <w:szCs w:val="24"/>
        </w:rPr>
      </w:pPr>
      <w:r>
        <w:rPr>
          <w:noProof/>
          <w:szCs w:val="24"/>
        </w:rPr>
        <w:drawing>
          <wp:inline distT="0" distB="0" distL="0" distR="0" wp14:anchorId="2E529B3A" wp14:editId="3219DA5C">
            <wp:extent cx="4933150" cy="1801899"/>
            <wp:effectExtent l="0" t="0" r="127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1988" cy="1834348"/>
                    </a:xfrm>
                    <a:prstGeom prst="rect">
                      <a:avLst/>
                    </a:prstGeom>
                    <a:noFill/>
                  </pic:spPr>
                </pic:pic>
              </a:graphicData>
            </a:graphic>
          </wp:inline>
        </w:drawing>
      </w:r>
    </w:p>
    <w:tbl>
      <w:tblPr>
        <w:tblStyle w:val="Tabellenraster"/>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7"/>
        <w:gridCol w:w="3907"/>
      </w:tblGrid>
      <w:tr w:rsidR="002A78D1" w14:paraId="617389C7" w14:textId="77777777" w:rsidTr="002A78D1">
        <w:tc>
          <w:tcPr>
            <w:tcW w:w="4536" w:type="dxa"/>
          </w:tcPr>
          <w:p w14:paraId="280F7571" w14:textId="77777777" w:rsidR="002A78D1" w:rsidRPr="00D1008F" w:rsidRDefault="002A78D1" w:rsidP="002A78D1">
            <w:pPr>
              <w:rPr>
                <w:sz w:val="18"/>
                <w:szCs w:val="24"/>
              </w:rPr>
            </w:pPr>
            <w:r w:rsidRPr="00D1008F">
              <w:rPr>
                <w:sz w:val="18"/>
                <w:szCs w:val="24"/>
              </w:rPr>
              <w:t>+ Keine Wendeprozesse</w:t>
            </w:r>
          </w:p>
          <w:p w14:paraId="74194338" w14:textId="77777777" w:rsidR="002A78D1" w:rsidRPr="00D1008F" w:rsidRDefault="002A78D1" w:rsidP="002A78D1">
            <w:pPr>
              <w:rPr>
                <w:sz w:val="18"/>
                <w:szCs w:val="24"/>
              </w:rPr>
            </w:pPr>
            <w:r w:rsidRPr="00D1008F">
              <w:rPr>
                <w:sz w:val="18"/>
                <w:szCs w:val="24"/>
              </w:rPr>
              <w:t>- Keine Fugenvorbereitung</w:t>
            </w:r>
          </w:p>
          <w:p w14:paraId="0834AD04" w14:textId="77777777" w:rsidR="002A78D1" w:rsidRPr="00D1008F" w:rsidRDefault="002A78D1" w:rsidP="002A78D1">
            <w:pPr>
              <w:rPr>
                <w:sz w:val="18"/>
                <w:szCs w:val="24"/>
              </w:rPr>
            </w:pPr>
            <w:r w:rsidRPr="00D1008F">
              <w:rPr>
                <w:sz w:val="18"/>
                <w:szCs w:val="24"/>
              </w:rPr>
              <w:t>+ Druck durch Betongewicht</w:t>
            </w:r>
          </w:p>
          <w:p w14:paraId="67DE14B1" w14:textId="77777777" w:rsidR="002A78D1" w:rsidRPr="00D1008F" w:rsidRDefault="002A78D1" w:rsidP="002A78D1">
            <w:pPr>
              <w:rPr>
                <w:sz w:val="18"/>
                <w:szCs w:val="24"/>
              </w:rPr>
            </w:pPr>
            <w:r w:rsidRPr="00D1008F">
              <w:rPr>
                <w:sz w:val="18"/>
                <w:szCs w:val="24"/>
              </w:rPr>
              <w:t>- Keine Sichtkontrolle</w:t>
            </w:r>
          </w:p>
          <w:p w14:paraId="4DCCCAE1" w14:textId="77777777" w:rsidR="002A78D1" w:rsidRPr="00D1008F" w:rsidRDefault="002A78D1" w:rsidP="002A78D1">
            <w:pPr>
              <w:rPr>
                <w:sz w:val="18"/>
                <w:szCs w:val="24"/>
              </w:rPr>
            </w:pPr>
            <w:r w:rsidRPr="00D1008F">
              <w:rPr>
                <w:sz w:val="18"/>
                <w:szCs w:val="24"/>
              </w:rPr>
              <w:t>- Keine nachträgliche Säuberung</w:t>
            </w:r>
          </w:p>
          <w:p w14:paraId="448FE7E3" w14:textId="77777777" w:rsidR="002A78D1" w:rsidRPr="00D1008F" w:rsidRDefault="002A78D1" w:rsidP="002A78D1">
            <w:pPr>
              <w:rPr>
                <w:sz w:val="18"/>
                <w:szCs w:val="24"/>
              </w:rPr>
            </w:pPr>
            <w:r w:rsidRPr="00D1008F">
              <w:rPr>
                <w:sz w:val="18"/>
                <w:szCs w:val="24"/>
              </w:rPr>
              <w:t>○ Bodenbelag auf rauer Seite</w:t>
            </w:r>
          </w:p>
          <w:p w14:paraId="5FBFDA9C" w14:textId="77777777" w:rsidR="002A78D1" w:rsidRDefault="002A78D1" w:rsidP="002A78D1">
            <w:pPr>
              <w:rPr>
                <w:szCs w:val="24"/>
              </w:rPr>
            </w:pPr>
            <w:r w:rsidRPr="00D1008F">
              <w:rPr>
                <w:sz w:val="18"/>
                <w:szCs w:val="24"/>
              </w:rPr>
              <w:t>○ Glatte Sichtfläche</w:t>
            </w:r>
          </w:p>
        </w:tc>
        <w:tc>
          <w:tcPr>
            <w:tcW w:w="4667" w:type="dxa"/>
          </w:tcPr>
          <w:p w14:paraId="5E328922" w14:textId="77777777" w:rsidR="002A78D1" w:rsidRPr="00D1008F" w:rsidRDefault="002A78D1" w:rsidP="002A78D1">
            <w:pPr>
              <w:rPr>
                <w:sz w:val="18"/>
                <w:szCs w:val="24"/>
              </w:rPr>
            </w:pPr>
            <w:r w:rsidRPr="00D1008F">
              <w:rPr>
                <w:sz w:val="18"/>
                <w:szCs w:val="24"/>
              </w:rPr>
              <w:t>- Wendeprozess</w:t>
            </w:r>
          </w:p>
          <w:p w14:paraId="53C3BDDC" w14:textId="77777777" w:rsidR="002A78D1" w:rsidRPr="00D1008F" w:rsidRDefault="002A78D1" w:rsidP="002A78D1">
            <w:pPr>
              <w:rPr>
                <w:sz w:val="18"/>
                <w:szCs w:val="24"/>
              </w:rPr>
            </w:pPr>
            <w:r w:rsidRPr="00D1008F">
              <w:rPr>
                <w:sz w:val="18"/>
                <w:szCs w:val="24"/>
              </w:rPr>
              <w:t>○ Tragfähigkeit?</w:t>
            </w:r>
          </w:p>
          <w:p w14:paraId="175778F7" w14:textId="77777777" w:rsidR="002A78D1" w:rsidRPr="00D1008F" w:rsidRDefault="002A78D1" w:rsidP="002A78D1">
            <w:pPr>
              <w:rPr>
                <w:sz w:val="18"/>
                <w:szCs w:val="24"/>
              </w:rPr>
            </w:pPr>
            <w:r w:rsidRPr="00D1008F">
              <w:rPr>
                <w:sz w:val="18"/>
                <w:szCs w:val="24"/>
              </w:rPr>
              <w:t>- Keine Auflast zum Andrücken</w:t>
            </w:r>
          </w:p>
          <w:p w14:paraId="11C85F9E" w14:textId="77777777" w:rsidR="002A78D1" w:rsidRPr="00D1008F" w:rsidRDefault="002A78D1" w:rsidP="002A78D1">
            <w:pPr>
              <w:rPr>
                <w:sz w:val="18"/>
                <w:szCs w:val="24"/>
              </w:rPr>
            </w:pPr>
            <w:r w:rsidRPr="00D1008F">
              <w:rPr>
                <w:sz w:val="18"/>
                <w:szCs w:val="24"/>
              </w:rPr>
              <w:t>+ Sichtkontrolle</w:t>
            </w:r>
          </w:p>
          <w:p w14:paraId="4F08F99A" w14:textId="77777777" w:rsidR="002A78D1" w:rsidRPr="00D1008F" w:rsidRDefault="002A78D1" w:rsidP="002A78D1">
            <w:pPr>
              <w:rPr>
                <w:sz w:val="18"/>
                <w:szCs w:val="24"/>
              </w:rPr>
            </w:pPr>
            <w:r w:rsidRPr="00D1008F">
              <w:rPr>
                <w:sz w:val="18"/>
                <w:szCs w:val="24"/>
              </w:rPr>
              <w:t>+ Nachträgliche Säuberung</w:t>
            </w:r>
          </w:p>
          <w:p w14:paraId="265C748B" w14:textId="77777777" w:rsidR="002A78D1" w:rsidRPr="00D1008F" w:rsidRDefault="002A78D1" w:rsidP="002A78D1">
            <w:pPr>
              <w:rPr>
                <w:sz w:val="18"/>
                <w:szCs w:val="24"/>
              </w:rPr>
            </w:pPr>
            <w:r w:rsidRPr="00D1008F">
              <w:rPr>
                <w:sz w:val="18"/>
                <w:szCs w:val="24"/>
              </w:rPr>
              <w:t>○ Bodenbelag auf glatter Seite</w:t>
            </w:r>
          </w:p>
          <w:p w14:paraId="43EFCC0B" w14:textId="77777777" w:rsidR="002A78D1" w:rsidRPr="00D1008F" w:rsidRDefault="002A78D1" w:rsidP="002A78D1">
            <w:pPr>
              <w:rPr>
                <w:sz w:val="18"/>
                <w:szCs w:val="24"/>
              </w:rPr>
            </w:pPr>
            <w:r w:rsidRPr="00D1008F">
              <w:rPr>
                <w:sz w:val="18"/>
                <w:szCs w:val="24"/>
              </w:rPr>
              <w:t>○ Raue Sichtfläche</w:t>
            </w:r>
          </w:p>
        </w:tc>
      </w:tr>
    </w:tbl>
    <w:p w14:paraId="28797195" w14:textId="77777777" w:rsidR="002A78D1" w:rsidRDefault="002A78D1" w:rsidP="002A78D1">
      <w:pPr>
        <w:rPr>
          <w:szCs w:val="24"/>
        </w:rPr>
      </w:pPr>
    </w:p>
    <w:p w14:paraId="5607363F" w14:textId="2B7092BD" w:rsidR="002A78D1" w:rsidRDefault="002A78D1" w:rsidP="002A78D1">
      <w:pPr>
        <w:pStyle w:val="Beschriftung"/>
        <w:jc w:val="center"/>
        <w:rPr>
          <w:szCs w:val="24"/>
        </w:rPr>
      </w:pPr>
      <w:bookmarkStart w:id="34" w:name="_Ref26196372"/>
      <w:r>
        <w:t xml:space="preserve">Abbildung </w:t>
      </w:r>
      <w:fldSimple w:instr=" STYLEREF 1 \s ">
        <w:r w:rsidR="00897A43">
          <w:rPr>
            <w:noProof/>
          </w:rPr>
          <w:t>0</w:t>
        </w:r>
      </w:fldSimple>
      <w:r w:rsidR="00897A43">
        <w:t>.</w:t>
      </w:r>
      <w:fldSimple w:instr=" SEQ Abbildung \* ARABIC \s 1 ">
        <w:r w:rsidR="00897A43">
          <w:rPr>
            <w:noProof/>
          </w:rPr>
          <w:t>1</w:t>
        </w:r>
      </w:fldSimple>
      <w:bookmarkEnd w:id="34"/>
      <w:r>
        <w:t xml:space="preserve"> Möglichkeiten zur Herstellung einer Holz-Beton-Verbund-Klebung: Links Verklebung der Schalseite, rechts Verklebung der Luftseite</w:t>
      </w:r>
    </w:p>
    <w:p w14:paraId="6DB8F5E9" w14:textId="77777777" w:rsidR="002A78D1" w:rsidRDefault="002A78D1" w:rsidP="002A78D1">
      <w:pPr>
        <w:rPr>
          <w:szCs w:val="24"/>
        </w:rPr>
      </w:pPr>
      <w:r w:rsidRPr="00946BCB">
        <w:rPr>
          <w:szCs w:val="24"/>
        </w:rPr>
        <w:t>In Vorversuchen wird</w:t>
      </w:r>
      <w:r>
        <w:rPr>
          <w:szCs w:val="24"/>
        </w:rPr>
        <w:t xml:space="preserve"> aufgrund der oben genannten Überlegungen</w:t>
      </w:r>
      <w:r w:rsidRPr="00946BCB">
        <w:rPr>
          <w:szCs w:val="24"/>
        </w:rPr>
        <w:t xml:space="preserve"> der Einfluss d</w:t>
      </w:r>
      <w:r>
        <w:rPr>
          <w:szCs w:val="24"/>
        </w:rPr>
        <w:t>er Betonoberfläche und des Kleb</w:t>
      </w:r>
      <w:r w:rsidRPr="00946BCB">
        <w:rPr>
          <w:szCs w:val="24"/>
        </w:rPr>
        <w:t>stoffs auf Steifigkeit und Tragfähigkeit untersuch</w:t>
      </w:r>
      <w:r>
        <w:rPr>
          <w:szCs w:val="24"/>
        </w:rPr>
        <w:t xml:space="preserve">t. Die Klebschichtdicke wird daher zunächst auf geringe Schichtdicken bis zu 5 mm </w:t>
      </w:r>
      <w:r w:rsidRPr="00946BCB">
        <w:rPr>
          <w:szCs w:val="24"/>
        </w:rPr>
        <w:t xml:space="preserve">beschränkt. </w:t>
      </w:r>
      <w:r>
        <w:rPr>
          <w:szCs w:val="24"/>
        </w:rPr>
        <w:fldChar w:fldCharType="begin"/>
      </w:r>
      <w:r>
        <w:rPr>
          <w:szCs w:val="24"/>
        </w:rPr>
        <w:instrText xml:space="preserve"> REF _Ref24728349 \h </w:instrText>
      </w:r>
      <w:r>
        <w:rPr>
          <w:szCs w:val="24"/>
        </w:rPr>
      </w:r>
      <w:r>
        <w:rPr>
          <w:szCs w:val="24"/>
        </w:rPr>
        <w:fldChar w:fldCharType="separate"/>
      </w:r>
      <w:r>
        <w:t xml:space="preserve">Tabelle </w:t>
      </w:r>
      <w:r>
        <w:rPr>
          <w:noProof/>
        </w:rPr>
        <w:t>6</w:t>
      </w:r>
      <w:r>
        <w:rPr>
          <w:szCs w:val="24"/>
        </w:rPr>
        <w:fldChar w:fldCharType="end"/>
      </w:r>
      <w:r>
        <w:rPr>
          <w:szCs w:val="24"/>
        </w:rPr>
        <w:t xml:space="preserve"> zeigt einen Überblick über das Versuchsprogramm.</w:t>
      </w:r>
    </w:p>
    <w:p w14:paraId="6BBEE27A" w14:textId="77777777" w:rsidR="002A78D1" w:rsidRDefault="002A78D1" w:rsidP="002A78D1">
      <w:pPr>
        <w:rPr>
          <w:szCs w:val="24"/>
        </w:rPr>
      </w:pPr>
    </w:p>
    <w:p w14:paraId="150365D3" w14:textId="31E4F916" w:rsidR="002A78D1" w:rsidRDefault="002A78D1" w:rsidP="002A78D1">
      <w:pPr>
        <w:pStyle w:val="Beschriftung"/>
        <w:rPr>
          <w:szCs w:val="24"/>
        </w:rPr>
      </w:pPr>
      <w:bookmarkStart w:id="35" w:name="_Ref24728349"/>
      <w:r>
        <w:t xml:space="preserve">Tabelle </w:t>
      </w:r>
      <w:fldSimple w:instr=" STYLEREF 1 \s ">
        <w:r w:rsidR="002F3949">
          <w:rPr>
            <w:noProof/>
          </w:rPr>
          <w:t>0</w:t>
        </w:r>
      </w:fldSimple>
      <w:r w:rsidR="002F3949">
        <w:t>.</w:t>
      </w:r>
      <w:fldSimple w:instr=" SEQ Tabelle \* ARABIC \s 1 ">
        <w:r w:rsidR="002F3949">
          <w:rPr>
            <w:noProof/>
          </w:rPr>
          <w:t>3</w:t>
        </w:r>
      </w:fldSimple>
      <w:bookmarkEnd w:id="35"/>
      <w:r>
        <w:t xml:space="preserve"> Versuchsprogramm für die Scherversuche an geklebtem Holz-Beton-Verbund</w:t>
      </w:r>
    </w:p>
    <w:tbl>
      <w:tblPr>
        <w:tblStyle w:val="Tabellenraster"/>
        <w:tblW w:w="5000" w:type="pct"/>
        <w:tblLook w:val="04A0" w:firstRow="1" w:lastRow="0" w:firstColumn="1" w:lastColumn="0" w:noHBand="0" w:noVBand="1"/>
      </w:tblPr>
      <w:tblGrid>
        <w:gridCol w:w="1836"/>
        <w:gridCol w:w="1908"/>
        <w:gridCol w:w="1645"/>
        <w:gridCol w:w="1593"/>
        <w:gridCol w:w="2078"/>
      </w:tblGrid>
      <w:tr w:rsidR="002A78D1" w:rsidRPr="00AD4E8D" w14:paraId="60C9D11B" w14:textId="77777777" w:rsidTr="002A78D1">
        <w:tc>
          <w:tcPr>
            <w:tcW w:w="1013" w:type="pct"/>
          </w:tcPr>
          <w:p w14:paraId="3E65FAB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erie</w:t>
            </w:r>
          </w:p>
        </w:tc>
        <w:tc>
          <w:tcPr>
            <w:tcW w:w="1052" w:type="pct"/>
          </w:tcPr>
          <w:p w14:paraId="6950E924"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Anzahl Probekörper</w:t>
            </w:r>
          </w:p>
        </w:tc>
        <w:tc>
          <w:tcPr>
            <w:tcW w:w="908" w:type="pct"/>
          </w:tcPr>
          <w:p w14:paraId="600D0B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Klebstoff</w:t>
            </w:r>
          </w:p>
        </w:tc>
        <w:tc>
          <w:tcPr>
            <w:tcW w:w="879" w:type="pct"/>
          </w:tcPr>
          <w:p w14:paraId="6F6CFC88"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Fugenstärke</w:t>
            </w:r>
          </w:p>
        </w:tc>
        <w:tc>
          <w:tcPr>
            <w:tcW w:w="1147" w:type="pct"/>
          </w:tcPr>
          <w:p w14:paraId="4320EA50"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Betonoberfläche</w:t>
            </w:r>
          </w:p>
        </w:tc>
      </w:tr>
      <w:tr w:rsidR="002A78D1" w:rsidRPr="00AD4E8D" w14:paraId="6359D6BD" w14:textId="77777777" w:rsidTr="002A78D1">
        <w:tc>
          <w:tcPr>
            <w:tcW w:w="1013" w:type="pct"/>
          </w:tcPr>
          <w:p w14:paraId="3967F50A"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FS-V</w:t>
            </w:r>
          </w:p>
        </w:tc>
        <w:tc>
          <w:tcPr>
            <w:tcW w:w="1052" w:type="pct"/>
          </w:tcPr>
          <w:p w14:paraId="6430609D"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2EF75B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626BD5E9"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5DFA3897"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Filmschalung</w:t>
            </w:r>
          </w:p>
        </w:tc>
      </w:tr>
      <w:tr w:rsidR="002A78D1" w:rsidRPr="00AD4E8D" w14:paraId="1FA3C3F9" w14:textId="77777777" w:rsidTr="002A78D1">
        <w:tc>
          <w:tcPr>
            <w:tcW w:w="1013" w:type="pct"/>
          </w:tcPr>
          <w:p w14:paraId="0890015B"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S1-V</w:t>
            </w:r>
          </w:p>
        </w:tc>
        <w:tc>
          <w:tcPr>
            <w:tcW w:w="1052" w:type="pct"/>
          </w:tcPr>
          <w:p w14:paraId="1790BABB"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265854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259C5DF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7ACCD8B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w:t>
            </w:r>
          </w:p>
        </w:tc>
      </w:tr>
      <w:tr w:rsidR="002A78D1" w:rsidRPr="00AD4E8D" w14:paraId="65679C99" w14:textId="77777777" w:rsidTr="002A78D1">
        <w:tc>
          <w:tcPr>
            <w:tcW w:w="1013" w:type="pct"/>
          </w:tcPr>
          <w:p w14:paraId="68A1DDEE"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S2-V</w:t>
            </w:r>
          </w:p>
        </w:tc>
        <w:tc>
          <w:tcPr>
            <w:tcW w:w="1052" w:type="pct"/>
          </w:tcPr>
          <w:p w14:paraId="24CBCF53"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39DD712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7F4AC26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720FDB9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emulsion**</w:t>
            </w:r>
          </w:p>
        </w:tc>
      </w:tr>
      <w:tr w:rsidR="002A78D1" w:rsidRPr="00AD4E8D" w14:paraId="3EB7FCA5" w14:textId="77777777" w:rsidTr="002A78D1">
        <w:tc>
          <w:tcPr>
            <w:tcW w:w="1013" w:type="pct"/>
          </w:tcPr>
          <w:p w14:paraId="52EF7FB5"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LS-V</w:t>
            </w:r>
          </w:p>
        </w:tc>
        <w:tc>
          <w:tcPr>
            <w:tcW w:w="1052" w:type="pct"/>
          </w:tcPr>
          <w:p w14:paraId="490332B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1ABCBEBE"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55EE3DF6"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2FCBF66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xml:space="preserve">Luftseite </w:t>
            </w:r>
          </w:p>
        </w:tc>
      </w:tr>
      <w:tr w:rsidR="002A78D1" w:rsidRPr="00AD4E8D" w14:paraId="117F9DBD" w14:textId="77777777" w:rsidTr="002A78D1">
        <w:tc>
          <w:tcPr>
            <w:tcW w:w="1013" w:type="pct"/>
          </w:tcPr>
          <w:p w14:paraId="33642720"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FS-V</w:t>
            </w:r>
          </w:p>
        </w:tc>
        <w:tc>
          <w:tcPr>
            <w:tcW w:w="1052" w:type="pct"/>
          </w:tcPr>
          <w:p w14:paraId="243DC0A8"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7014B23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6504CE6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046E2B4B"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Filmschalung</w:t>
            </w:r>
          </w:p>
        </w:tc>
      </w:tr>
      <w:tr w:rsidR="002A78D1" w:rsidRPr="00AD4E8D" w14:paraId="0553BE33" w14:textId="77777777" w:rsidTr="002A78D1">
        <w:tc>
          <w:tcPr>
            <w:tcW w:w="1013" w:type="pct"/>
          </w:tcPr>
          <w:p w14:paraId="67D305B1"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lastRenderedPageBreak/>
              <w:t>SB-PU-5-S1-V</w:t>
            </w:r>
          </w:p>
        </w:tc>
        <w:tc>
          <w:tcPr>
            <w:tcW w:w="1052" w:type="pct"/>
          </w:tcPr>
          <w:p w14:paraId="258E53AF"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602D2821"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3F6965BC"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4970BEC7"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w:t>
            </w:r>
          </w:p>
        </w:tc>
      </w:tr>
      <w:tr w:rsidR="002A78D1" w:rsidRPr="00AD4E8D" w14:paraId="440A86D7" w14:textId="77777777" w:rsidTr="002A78D1">
        <w:tc>
          <w:tcPr>
            <w:tcW w:w="1013" w:type="pct"/>
          </w:tcPr>
          <w:p w14:paraId="78B45F3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S2-V</w:t>
            </w:r>
          </w:p>
        </w:tc>
        <w:tc>
          <w:tcPr>
            <w:tcW w:w="1052" w:type="pct"/>
          </w:tcPr>
          <w:p w14:paraId="3AB51BF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50FEB70F"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56C19C9B"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5CA1BE3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emulsion**</w:t>
            </w:r>
          </w:p>
        </w:tc>
      </w:tr>
      <w:tr w:rsidR="002A78D1" w:rsidRPr="00AD4E8D" w14:paraId="66E91A85" w14:textId="77777777" w:rsidTr="002A78D1">
        <w:tc>
          <w:tcPr>
            <w:tcW w:w="1013" w:type="pct"/>
          </w:tcPr>
          <w:p w14:paraId="62E3B78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LS-V</w:t>
            </w:r>
          </w:p>
        </w:tc>
        <w:tc>
          <w:tcPr>
            <w:tcW w:w="1052" w:type="pct"/>
          </w:tcPr>
          <w:p w14:paraId="5505871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501B982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4DA7F49E"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3-4</w:t>
            </w:r>
          </w:p>
        </w:tc>
        <w:tc>
          <w:tcPr>
            <w:tcW w:w="1147" w:type="pct"/>
          </w:tcPr>
          <w:p w14:paraId="3F6027F1"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xml:space="preserve">Luftseite </w:t>
            </w:r>
          </w:p>
        </w:tc>
      </w:tr>
      <w:tr w:rsidR="002A78D1" w:rsidRPr="00AD4E8D" w14:paraId="6A78CA67" w14:textId="77777777" w:rsidTr="002A78D1">
        <w:tc>
          <w:tcPr>
            <w:tcW w:w="2066" w:type="pct"/>
            <w:gridSpan w:val="2"/>
          </w:tcPr>
          <w:p w14:paraId="17AB5595"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Ortolan Extra 731</w:t>
            </w:r>
          </w:p>
          <w:p w14:paraId="22FEF2DF"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Ortolan Extra 792</w:t>
            </w:r>
          </w:p>
        </w:tc>
        <w:tc>
          <w:tcPr>
            <w:tcW w:w="2934" w:type="pct"/>
            <w:gridSpan w:val="3"/>
          </w:tcPr>
          <w:p w14:paraId="29B82244"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EP = 2K-Epoxidharzmörtel Compono</w:t>
            </w:r>
          </w:p>
          <w:p w14:paraId="18074899"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PU = 2K-Polyurethanklebstoff Collano RP3007A+RP3070B</w:t>
            </w:r>
          </w:p>
        </w:tc>
      </w:tr>
    </w:tbl>
    <w:p w14:paraId="293EEEAF" w14:textId="77777777" w:rsidR="002A78D1" w:rsidRDefault="002A78D1" w:rsidP="002A78D1">
      <w:pPr>
        <w:rPr>
          <w:szCs w:val="24"/>
        </w:rPr>
      </w:pPr>
      <w:r>
        <w:rPr>
          <w:szCs w:val="24"/>
        </w:rPr>
        <w:t xml:space="preserve">Die Untersuchungen wurden im geneigten Scherversuch in Anlehnung an </w:t>
      </w:r>
      <w:sdt>
        <w:sdtPr>
          <w:rPr>
            <w:szCs w:val="24"/>
          </w:rPr>
          <w:alias w:val="Don't edit this field"/>
          <w:tag w:val="CitaviPlaceholder#998b4ac3-b2dc-4a81-bc52-e7aa81b55b4e"/>
          <w:id w:val="-1195611649"/>
          <w:placeholder>
            <w:docPart w:val="EF16E8F0552244D292C5FEACD1B267A6"/>
          </w:placeholder>
        </w:sdtPr>
        <w:sdtContent>
          <w:r>
            <w:rPr>
              <w:szCs w:val="24"/>
            </w:rPr>
            <w:fldChar w:fldCharType="begin"/>
          </w:r>
          <w:r>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Pr>
              <w:szCs w:val="24"/>
            </w:rPr>
            <w:fldChar w:fldCharType="separate"/>
          </w:r>
          <w:r>
            <w:rPr>
              <w:szCs w:val="24"/>
            </w:rPr>
            <w:t>(DIN EN 408:2012-10)</w:t>
          </w:r>
          <w:r>
            <w:rPr>
              <w:szCs w:val="24"/>
            </w:rPr>
            <w:fldChar w:fldCharType="end"/>
          </w:r>
        </w:sdtContent>
      </w:sdt>
      <w:r>
        <w:rPr>
          <w:szCs w:val="24"/>
        </w:rPr>
        <w:t xml:space="preserve"> durchgeführt; den Aufbau zeigt </w:t>
      </w:r>
      <w:r>
        <w:rPr>
          <w:szCs w:val="24"/>
        </w:rPr>
        <w:fldChar w:fldCharType="begin"/>
      </w:r>
      <w:r>
        <w:rPr>
          <w:szCs w:val="24"/>
        </w:rPr>
        <w:instrText xml:space="preserve"> REF _Ref26196494 \h </w:instrText>
      </w:r>
      <w:r>
        <w:rPr>
          <w:szCs w:val="24"/>
        </w:rPr>
      </w:r>
      <w:r>
        <w:rPr>
          <w:szCs w:val="24"/>
        </w:rPr>
        <w:fldChar w:fldCharType="separate"/>
      </w:r>
      <w:r>
        <w:t xml:space="preserve">Abbildung </w:t>
      </w:r>
      <w:r>
        <w:rPr>
          <w:noProof/>
        </w:rPr>
        <w:t>5</w:t>
      </w:r>
      <w:r>
        <w:rPr>
          <w:szCs w:val="24"/>
        </w:rPr>
        <w:fldChar w:fldCharType="end"/>
      </w:r>
      <w:r>
        <w:rPr>
          <w:szCs w:val="24"/>
        </w:rPr>
        <w:t xml:space="preserve">. Untersuchungen an geklebten Holz-Beton-Verbund-Scherkörpern in </w:t>
      </w:r>
      <w:sdt>
        <w:sdtPr>
          <w:rPr>
            <w:szCs w:val="24"/>
          </w:rPr>
          <w:alias w:val="Don't edit this field"/>
          <w:tag w:val="CitaviPlaceholder#88986fc4-6991-410f-9323-fe2d680f7dcf"/>
          <w:id w:val="401109016"/>
          <w:placeholder>
            <w:docPart w:val="EF16E8F0552244D292C5FEACD1B267A6"/>
          </w:placeholder>
        </w:sdtPr>
        <w:sdtContent>
          <w:r>
            <w:rPr>
              <w:szCs w:val="24"/>
            </w:rPr>
            <w:fldChar w:fldCharType="begin"/>
          </w:r>
          <w:r>
            <w:rPr>
              <w:szCs w:val="24"/>
            </w:rPr>
            <w:instrText>ADDIN CitaviPlaceholder{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}</w:instrText>
          </w:r>
          <w:r>
            <w:rPr>
              <w:szCs w:val="24"/>
            </w:rPr>
            <w:fldChar w:fldCharType="separate"/>
          </w:r>
          <w:r>
            <w:rPr>
              <w:szCs w:val="24"/>
            </w:rPr>
            <w:t>(Schäfers 2010)</w:t>
          </w:r>
          <w:r>
            <w:rPr>
              <w:szCs w:val="24"/>
            </w:rPr>
            <w:fldChar w:fldCharType="end"/>
          </w:r>
        </w:sdtContent>
      </w:sdt>
      <w:r>
        <w:rPr>
          <w:szCs w:val="24"/>
        </w:rPr>
        <w:t xml:space="preserve"> zeigten, </w:t>
      </w:r>
      <w:r w:rsidRPr="00946BCB">
        <w:rPr>
          <w:szCs w:val="24"/>
        </w:rPr>
        <w:t>dass ab einer Verbundlänge von 400 mm die Bruchlast nicht weiter</w:t>
      </w:r>
      <w:r>
        <w:rPr>
          <w:szCs w:val="24"/>
        </w:rPr>
        <w:t xml:space="preserve"> stieg. Daher wurde diese, um einen Einfluss aus der Verbundlänge auf die Bruchlast auszuschließen, </w:t>
      </w:r>
      <w:r w:rsidRPr="00946BCB">
        <w:rPr>
          <w:szCs w:val="24"/>
        </w:rPr>
        <w:t>zu 475 mm gewählt.</w:t>
      </w:r>
      <w:r>
        <w:rPr>
          <w:szCs w:val="24"/>
        </w:rPr>
        <w:t xml:space="preserve"> </w:t>
      </w:r>
      <w:r w:rsidRPr="00946BCB">
        <w:rPr>
          <w:szCs w:val="24"/>
        </w:rPr>
        <w:t>Um eine Vergleichbarkeit zu Versuchen aus der Fachliteratur zu sicher</w:t>
      </w:r>
      <w:r>
        <w:rPr>
          <w:szCs w:val="24"/>
        </w:rPr>
        <w:t>n</w:t>
      </w:r>
      <w:r w:rsidRPr="00946BCB">
        <w:rPr>
          <w:szCs w:val="24"/>
        </w:rPr>
        <w:t xml:space="preserve">, wird der Neigungswinkel der Probekörper zu 14° </w:t>
      </w:r>
      <w:r>
        <w:rPr>
          <w:szCs w:val="24"/>
        </w:rPr>
        <w:t>festgelegt</w:t>
      </w:r>
      <w:r w:rsidRPr="00946BCB">
        <w:rPr>
          <w:szCs w:val="24"/>
        </w:rPr>
        <w:t xml:space="preserve">. Die </w:t>
      </w:r>
      <w:r>
        <w:rPr>
          <w:szCs w:val="24"/>
        </w:rPr>
        <w:t>Querschnittsmaße</w:t>
      </w:r>
      <w:r w:rsidRPr="00946BCB">
        <w:rPr>
          <w:szCs w:val="24"/>
        </w:rPr>
        <w:t xml:space="preserve"> er</w:t>
      </w:r>
      <w:r>
        <w:rPr>
          <w:szCs w:val="24"/>
        </w:rPr>
        <w:t xml:space="preserve">geben sich aus der Verbundlänge, </w:t>
      </w:r>
      <w:r w:rsidRPr="00946BCB">
        <w:rPr>
          <w:szCs w:val="24"/>
        </w:rPr>
        <w:t>dem Neigungswinkel und der Forderung, dass die Last mittig durch die Stirnseiten der Einzelquerschnitte verlaufen muss, um Exzentrizitätsmomente zu vermeiden.</w:t>
      </w:r>
      <w:r>
        <w:rPr>
          <w:szCs w:val="24"/>
        </w:rPr>
        <w:t xml:space="preserve"> </w:t>
      </w:r>
      <w:r w:rsidRPr="00946BCB">
        <w:rPr>
          <w:szCs w:val="24"/>
        </w:rPr>
        <w:t>Da sich Klebungen steif verhalten</w:t>
      </w:r>
      <w:r>
        <w:rPr>
          <w:szCs w:val="24"/>
        </w:rPr>
        <w:t>,</w:t>
      </w:r>
      <w:r w:rsidRPr="00946BCB">
        <w:rPr>
          <w:szCs w:val="24"/>
        </w:rPr>
        <w:t xml:space="preserve"> wird auf eine zyklische Belastung verzichtet. Die Belastungsgeschwindigkeit wurde mit 0.2 mm/min so gewählt, dass die </w:t>
      </w:r>
      <w:r>
        <w:rPr>
          <w:szCs w:val="24"/>
        </w:rPr>
        <w:t xml:space="preserve">geschätzte </w:t>
      </w:r>
      <w:r w:rsidRPr="00946BCB">
        <w:rPr>
          <w:szCs w:val="24"/>
        </w:rPr>
        <w:t>Bruchlast</w:t>
      </w:r>
      <w:r>
        <w:rPr>
          <w:szCs w:val="24"/>
        </w:rPr>
        <w:t xml:space="preserve"> von 300 kN</w:t>
      </w:r>
      <w:r w:rsidRPr="00946BCB">
        <w:rPr>
          <w:szCs w:val="24"/>
        </w:rPr>
        <w:t xml:space="preserve"> zwischen 10-15 Minuten erreicht w</w:t>
      </w:r>
      <w:r>
        <w:rPr>
          <w:szCs w:val="24"/>
        </w:rPr>
        <w:t>ird</w:t>
      </w:r>
      <w:r w:rsidRPr="00946BCB">
        <w:rPr>
          <w:szCs w:val="24"/>
        </w:rPr>
        <w:t>.</w:t>
      </w:r>
    </w:p>
    <w:p w14:paraId="6E57848A" w14:textId="77777777" w:rsidR="002A78D1" w:rsidRDefault="002A78D1" w:rsidP="002A78D1">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2A78D1" w14:paraId="453E3D5C" w14:textId="77777777" w:rsidTr="002A78D1">
        <w:tc>
          <w:tcPr>
            <w:tcW w:w="6799" w:type="dxa"/>
          </w:tcPr>
          <w:p w14:paraId="2E84A196" w14:textId="77777777" w:rsidR="002A78D1" w:rsidRDefault="002A78D1" w:rsidP="002A78D1">
            <w:pPr>
              <w:rPr>
                <w:szCs w:val="24"/>
              </w:rPr>
            </w:pPr>
            <w:r w:rsidRPr="00302E70">
              <w:rPr>
                <w:noProof/>
                <w:szCs w:val="24"/>
              </w:rPr>
              <w:drawing>
                <wp:inline distT="0" distB="0" distL="0" distR="0" wp14:anchorId="24DAD08B" wp14:editId="7B0E2EEB">
                  <wp:extent cx="2166851" cy="2820093"/>
                  <wp:effectExtent l="0" t="0" r="508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22"/>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rPr>
              <w:drawing>
                <wp:inline distT="0" distB="0" distL="0" distR="0" wp14:anchorId="1DC1665F" wp14:editId="6DFADCC6">
                  <wp:extent cx="1155950" cy="1839884"/>
                  <wp:effectExtent l="0" t="0" r="635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137D049" w14:textId="77777777" w:rsidR="002A78D1" w:rsidRDefault="002A78D1" w:rsidP="002A78D1">
            <w:pPr>
              <w:rPr>
                <w:szCs w:val="24"/>
              </w:rPr>
            </w:pPr>
            <w:r w:rsidRPr="00302E70">
              <w:rPr>
                <w:noProof/>
                <w:szCs w:val="24"/>
              </w:rPr>
              <w:drawing>
                <wp:inline distT="0" distB="0" distL="0" distR="0" wp14:anchorId="331B1EE5" wp14:editId="16A46A78">
                  <wp:extent cx="1570222" cy="2604655"/>
                  <wp:effectExtent l="0" t="0" r="0" b="5715"/>
                  <wp:docPr id="21"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4" cstate="print">
                            <a:extLst>
                              <a:ext uri="{28A0092B-C50C-407E-A947-70E740481C1C}">
                                <a14:useLocalDpi xmlns:a14="http://schemas.microsoft.com/office/drawing/2010/main" val="0"/>
                              </a:ext>
                            </a:extLst>
                          </a:blip>
                          <a:srcRect l="35580" r="24231"/>
                          <a:stretch/>
                        </pic:blipFill>
                        <pic:spPr>
                          <a:xfrm>
                            <a:off x="0" y="0"/>
                            <a:ext cx="1583681" cy="2626981"/>
                          </a:xfrm>
                          <a:prstGeom prst="rect">
                            <a:avLst/>
                          </a:prstGeom>
                        </pic:spPr>
                      </pic:pic>
                    </a:graphicData>
                  </a:graphic>
                </wp:inline>
              </w:drawing>
            </w:r>
          </w:p>
        </w:tc>
      </w:tr>
    </w:tbl>
    <w:p w14:paraId="7FC4DF24" w14:textId="28FB5461" w:rsidR="002A78D1" w:rsidRPr="00946BCB" w:rsidRDefault="002A78D1" w:rsidP="002A78D1">
      <w:pPr>
        <w:pStyle w:val="Beschriftung"/>
        <w:jc w:val="center"/>
        <w:rPr>
          <w:szCs w:val="24"/>
        </w:rPr>
      </w:pPr>
      <w:bookmarkStart w:id="36" w:name="_Ref26196494"/>
      <w:r>
        <w:t xml:space="preserve">Abbildung </w:t>
      </w:r>
      <w:fldSimple w:instr=" STYLEREF 1 \s ">
        <w:r w:rsidR="00897A43">
          <w:rPr>
            <w:noProof/>
          </w:rPr>
          <w:t>0</w:t>
        </w:r>
      </w:fldSimple>
      <w:r w:rsidR="00897A43">
        <w:t>.</w:t>
      </w:r>
      <w:fldSimple w:instr=" SEQ Abbildung \* ARABIC \s 1 ">
        <w:r w:rsidR="00897A43">
          <w:rPr>
            <w:noProof/>
          </w:rPr>
          <w:t>2</w:t>
        </w:r>
      </w:fldSimple>
      <w:bookmarkEnd w:id="36"/>
      <w:r>
        <w:t xml:space="preserve"> Abmessungen der Scherprüfkörper für die Tests an Klebungen sowie Prüfkörper in der Prüfeinrichtung</w:t>
      </w:r>
    </w:p>
    <w:p w14:paraId="3EB1576C" w14:textId="77777777" w:rsidR="002A78D1" w:rsidRDefault="002A78D1" w:rsidP="002A78D1">
      <w:pPr>
        <w:spacing w:after="240"/>
        <w:rPr>
          <w:szCs w:val="24"/>
        </w:rPr>
      </w:pPr>
      <w:r w:rsidRPr="00946BCB">
        <w:rPr>
          <w:szCs w:val="24"/>
        </w:rPr>
        <w:t>Die Holzkörper</w:t>
      </w:r>
      <w:r>
        <w:rPr>
          <w:szCs w:val="24"/>
        </w:rPr>
        <w:t xml:space="preserve"> wurden</w:t>
      </w:r>
      <w:r w:rsidRPr="00946BCB">
        <w:rPr>
          <w:szCs w:val="24"/>
        </w:rPr>
        <w:t xml:space="preserve"> aus Brettschichtholz der Güteklasse GL24h mit liege</w:t>
      </w:r>
      <w:r>
        <w:rPr>
          <w:szCs w:val="24"/>
        </w:rPr>
        <w:t>n</w:t>
      </w:r>
      <w:r w:rsidRPr="00946BCB">
        <w:rPr>
          <w:szCs w:val="24"/>
        </w:rPr>
        <w:t>den Lamellen</w:t>
      </w:r>
      <w:r>
        <w:rPr>
          <w:szCs w:val="24"/>
        </w:rPr>
        <w:t xml:space="preserve"> gefertigt</w:t>
      </w:r>
      <w:r w:rsidRPr="00946BCB">
        <w:rPr>
          <w:szCs w:val="24"/>
        </w:rPr>
        <w:t xml:space="preserve">. Die Balkenquerschnitte mussten auf die gewünschte Dicke gehobelt werden. Um die Sortierklasse an der </w:t>
      </w:r>
      <w:r>
        <w:rPr>
          <w:szCs w:val="24"/>
        </w:rPr>
        <w:t>Fuge zu erhalten, wurde immer die Flä</w:t>
      </w:r>
      <w:r w:rsidRPr="00946BCB">
        <w:rPr>
          <w:szCs w:val="24"/>
        </w:rPr>
        <w:t>che verklebt, die nicht nachträglich gehobelt wurde. Die Betonkör</w:t>
      </w:r>
      <w:r>
        <w:rPr>
          <w:szCs w:val="24"/>
        </w:rPr>
        <w:t>per sowie die Holzkörper wurden im Werk des Projektpartners Brüninghoff GmbH &amp; Co. KG hergestellt</w:t>
      </w:r>
      <w:r w:rsidRPr="00946BCB">
        <w:rPr>
          <w:szCs w:val="24"/>
        </w:rPr>
        <w:t xml:space="preserve">. Es wurde </w:t>
      </w:r>
      <w:proofErr w:type="gramStart"/>
      <w:r w:rsidRPr="00946BCB">
        <w:rPr>
          <w:szCs w:val="24"/>
        </w:rPr>
        <w:t>je ein Körper</w:t>
      </w:r>
      <w:proofErr w:type="gramEnd"/>
      <w:r w:rsidRPr="00946BCB">
        <w:rPr>
          <w:szCs w:val="24"/>
        </w:rPr>
        <w:t xml:space="preserve"> jeder Serie am gl</w:t>
      </w:r>
      <w:r>
        <w:rPr>
          <w:szCs w:val="24"/>
        </w:rPr>
        <w:t>eichen Tag betoniert. Aus jeder Char</w:t>
      </w:r>
      <w:r w:rsidRPr="00946BCB">
        <w:rPr>
          <w:szCs w:val="24"/>
        </w:rPr>
        <w:t xml:space="preserve">ge wurden je drei </w:t>
      </w:r>
      <w:r>
        <w:rPr>
          <w:szCs w:val="24"/>
        </w:rPr>
        <w:t>Prüfw</w:t>
      </w:r>
      <w:r w:rsidRPr="00946BCB">
        <w:rPr>
          <w:szCs w:val="24"/>
        </w:rPr>
        <w:t>ürfel mit 150 mm Kantenlänge z</w:t>
      </w:r>
      <w:r>
        <w:rPr>
          <w:szCs w:val="24"/>
        </w:rPr>
        <w:t xml:space="preserve">ur Druckprüfung nach </w:t>
      </w:r>
      <w:sdt>
        <w:sdtPr>
          <w:rPr>
            <w:szCs w:val="24"/>
          </w:rPr>
          <w:alias w:val="Don't edit this field"/>
          <w:tag w:val="CitaviPlaceholder#5d517a6c-3613-4864-aa9a-26018b42b0d3"/>
          <w:id w:val="1693879735"/>
          <w:placeholder>
            <w:docPart w:val="EF16E8F0552244D292C5FEACD1B267A6"/>
          </w:placeholder>
        </w:sdtPr>
        <w:sdtContent>
          <w:r>
            <w:rPr>
              <w:szCs w:val="24"/>
            </w:rPr>
            <w:fldChar w:fldCharType="begin"/>
          </w:r>
          <w:r>
            <w:rPr>
              <w:szCs w:val="24"/>
            </w:rPr>
            <w:instrText>ADDIN CitaviPlaceholder{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}</w:instrText>
          </w:r>
          <w:r>
            <w:rPr>
              <w:szCs w:val="24"/>
            </w:rPr>
            <w:fldChar w:fldCharType="separate"/>
          </w:r>
          <w:r>
            <w:rPr>
              <w:szCs w:val="24"/>
            </w:rPr>
            <w:t>(DIN EN 12390-3:2009-07)</w:t>
          </w:r>
          <w:r>
            <w:rPr>
              <w:szCs w:val="24"/>
            </w:rPr>
            <w:fldChar w:fldCharType="end"/>
          </w:r>
        </w:sdtContent>
      </w:sdt>
      <w:r>
        <w:rPr>
          <w:szCs w:val="24"/>
        </w:rPr>
        <w:t xml:space="preserve"> g</w:t>
      </w:r>
      <w:r w:rsidRPr="00946BCB">
        <w:rPr>
          <w:szCs w:val="24"/>
        </w:rPr>
        <w:t>efertigt</w:t>
      </w:r>
      <w:r>
        <w:rPr>
          <w:szCs w:val="24"/>
        </w:rPr>
        <w:t xml:space="preserve"> und eine Festigkeitsklasse von mindestens C40/50 ermittelt.</w:t>
      </w:r>
    </w:p>
    <w:p w14:paraId="3473A114" w14:textId="77777777" w:rsidR="002A78D1" w:rsidRDefault="002A78D1" w:rsidP="002A78D1">
      <w:pPr>
        <w:spacing w:after="240"/>
        <w:rPr>
          <w:szCs w:val="24"/>
        </w:rPr>
      </w:pPr>
      <w:r w:rsidRPr="00946BCB">
        <w:rPr>
          <w:szCs w:val="24"/>
        </w:rPr>
        <w:t>Die Verklebung erfolgte in den Werkstätten der TU Berlin. Zur Einstellung der Klebschichtdicke wurde</w:t>
      </w:r>
      <w:r>
        <w:rPr>
          <w:szCs w:val="24"/>
        </w:rPr>
        <w:t>n</w:t>
      </w:r>
      <w:r w:rsidRPr="00946BCB">
        <w:rPr>
          <w:szCs w:val="24"/>
        </w:rPr>
        <w:t xml:space="preserve"> im Falle der Verklebung mit Compono Schrauben so tief in das Holz geschraubt, dass sie 5 mm weit herausragten. Danach wurde der Polymerbeton mit Kellen aufgetragen</w:t>
      </w:r>
      <w:r>
        <w:rPr>
          <w:szCs w:val="24"/>
        </w:rPr>
        <w:t>,</w:t>
      </w:r>
      <w:r w:rsidRPr="00946BCB">
        <w:rPr>
          <w:szCs w:val="24"/>
        </w:rPr>
        <w:t xml:space="preserve"> verteilt und die Betonkörper aufgelegt. </w:t>
      </w:r>
      <w:r w:rsidRPr="00946BCB">
        <w:rPr>
          <w:szCs w:val="24"/>
        </w:rPr>
        <w:lastRenderedPageBreak/>
        <w:t>Überschüssiger Polymerbeton wurde durch leich</w:t>
      </w:r>
      <w:r>
        <w:rPr>
          <w:szCs w:val="24"/>
        </w:rPr>
        <w:t>ten Druck aus der Fuge gepresst.</w:t>
      </w:r>
      <w:r w:rsidRPr="00946BCB">
        <w:t xml:space="preserve"> </w:t>
      </w:r>
      <w:r w:rsidRPr="00946BCB">
        <w:rPr>
          <w:szCs w:val="24"/>
        </w:rPr>
        <w:t xml:space="preserve">Für die Verklebung </w:t>
      </w:r>
      <w:r>
        <w:rPr>
          <w:szCs w:val="24"/>
        </w:rPr>
        <w:t>mit dem 2k-Polyurethan-Klebstoff der</w:t>
      </w:r>
      <w:r w:rsidRPr="00946BCB">
        <w:rPr>
          <w:szCs w:val="24"/>
        </w:rPr>
        <w:t xml:space="preserve"> Collano </w:t>
      </w:r>
      <w:r>
        <w:rPr>
          <w:szCs w:val="24"/>
        </w:rPr>
        <w:t xml:space="preserve">AG </w:t>
      </w:r>
      <w:r w:rsidRPr="00946BCB">
        <w:rPr>
          <w:szCs w:val="24"/>
        </w:rPr>
        <w:t xml:space="preserve">erwies sich dieses Vorgehen aufgrund der </w:t>
      </w:r>
      <w:r>
        <w:rPr>
          <w:szCs w:val="24"/>
        </w:rPr>
        <w:t xml:space="preserve">niedrigeren </w:t>
      </w:r>
      <w:r w:rsidRPr="00946BCB">
        <w:rPr>
          <w:szCs w:val="24"/>
        </w:rPr>
        <w:t xml:space="preserve">Viskosität des Klebstoffs nicht als geeignet. Der Klebstoff wurde ohne Distanzschrauben mit Spachteln auf das Holz aufgetragen und die Betonkörper aufgelegt. Überschüssiger Klebstoff wurde </w:t>
      </w:r>
      <w:r>
        <w:rPr>
          <w:szCs w:val="24"/>
        </w:rPr>
        <w:t xml:space="preserve">durch das Eigengewicht des Betons </w:t>
      </w:r>
      <w:r w:rsidRPr="00946BCB">
        <w:rPr>
          <w:szCs w:val="24"/>
        </w:rPr>
        <w:t xml:space="preserve">aus der Fuge gedrückt und die Klebschichtdicke stellte </w:t>
      </w:r>
      <w:r>
        <w:rPr>
          <w:szCs w:val="24"/>
        </w:rPr>
        <w:t>sich natürlich ein. Da der Kleb</w:t>
      </w:r>
      <w:r w:rsidRPr="00946BCB">
        <w:rPr>
          <w:szCs w:val="24"/>
        </w:rPr>
        <w:t>stoff schneller anzog als im Datenblatt beschrieb</w:t>
      </w:r>
      <w:r>
        <w:rPr>
          <w:szCs w:val="24"/>
        </w:rPr>
        <w:t>en und sich die Viskosität dadurch stark erhöhte, fielen einige Klebschichtdi</w:t>
      </w:r>
      <w:r w:rsidRPr="00946BCB">
        <w:rPr>
          <w:szCs w:val="24"/>
        </w:rPr>
        <w:t xml:space="preserve">cken deutlich höher aus und die </w:t>
      </w:r>
      <w:r>
        <w:rPr>
          <w:szCs w:val="24"/>
        </w:rPr>
        <w:t>Benetzung</w:t>
      </w:r>
      <w:r w:rsidRPr="00946BCB">
        <w:rPr>
          <w:szCs w:val="24"/>
        </w:rPr>
        <w:t xml:space="preserve"> beim</w:t>
      </w:r>
      <w:r>
        <w:rPr>
          <w:szCs w:val="24"/>
        </w:rPr>
        <w:t xml:space="preserve"> Auftragen war wesentlich gerin</w:t>
      </w:r>
      <w:r w:rsidRPr="00946BCB">
        <w:rPr>
          <w:szCs w:val="24"/>
        </w:rPr>
        <w:t>ger. Aus diesem Grund wurden zwei zusätzliche Versuchskörper je Serie gefertigt, wobei der Klebstoff für jede Serie frisch angerührt wurde.</w:t>
      </w:r>
      <w:r>
        <w:rPr>
          <w:szCs w:val="24"/>
        </w:rPr>
        <w:t xml:space="preserve"> Zur Einstellung der Fugendicke wurde in diesen Fällen Schaumstoffdichtband seitlich auf den langen Rand der Holzkörper geklebt (</w:t>
      </w:r>
      <w:r>
        <w:rPr>
          <w:szCs w:val="24"/>
        </w:rPr>
        <w:fldChar w:fldCharType="begin"/>
      </w:r>
      <w:r>
        <w:rPr>
          <w:szCs w:val="24"/>
        </w:rPr>
        <w:instrText xml:space="preserve"> REF _Ref26193280 \h </w:instrText>
      </w:r>
      <w:r>
        <w:rPr>
          <w:szCs w:val="24"/>
        </w:rPr>
      </w:r>
      <w:r>
        <w:rPr>
          <w:szCs w:val="24"/>
        </w:rPr>
        <w:fldChar w:fldCharType="separate"/>
      </w:r>
      <w:r>
        <w:t xml:space="preserve">Abbildung </w:t>
      </w:r>
      <w:r>
        <w:rPr>
          <w:noProof/>
        </w:rPr>
        <w:t>6</w:t>
      </w:r>
      <w:r>
        <w:rPr>
          <w:szCs w:val="24"/>
        </w:rPr>
        <w:fldChar w:fldCharType="end"/>
      </w:r>
      <w:r>
        <w:rPr>
          <w:szCs w:val="24"/>
        </w:rPr>
        <w:t xml:space="preserve">).Durch vorheriges Auflegen der Betonkörper wurde ermittelt, dass sich dieses etwa auf 2-4 mm Höhe zusammendrücken lässt. Um zusätzlich die korrekte Fugenstärke einzustellen, wurde außerdem exakt die Klebstoffmenge abgewogen und aufgetragen, die für eine 4 mm Fuge benötigt wird. An den kurzen Seiten wurde kaum Austreten des Klebstoffs beobachtet, sodass sich diese Art der Herstellung als sehr gut geeignet erwies. Auf eine Abdichtung der kurzen Seiten wurde verzichtet, um Lufteinschluss zu vermeiden und den Versuchsaufbau nicht zu beeinflussen. Um einen Vergleich zu den Prüfkörpern ohne seitliche Abdichtung zu ermöglichen, wurden die Ergebnisse entsprechend skaliert. </w:t>
      </w:r>
    </w:p>
    <w:p w14:paraId="52F743BF" w14:textId="77777777" w:rsidR="002A78D1" w:rsidRDefault="002A78D1" w:rsidP="002A78D1">
      <w:pPr>
        <w:rPr>
          <w:szCs w:val="24"/>
        </w:rPr>
      </w:pPr>
      <w:r>
        <w:rPr>
          <w:szCs w:val="24"/>
        </w:rPr>
        <w:t xml:space="preserve">Die Ergebnisse aus den Scherversuchen sowie die Versagensmodi sind in </w:t>
      </w:r>
      <w:r>
        <w:rPr>
          <w:szCs w:val="24"/>
        </w:rPr>
        <w:fldChar w:fldCharType="begin"/>
      </w:r>
      <w:r>
        <w:rPr>
          <w:szCs w:val="24"/>
        </w:rPr>
        <w:instrText xml:space="preserve"> REF _Ref26193236 \h </w:instrText>
      </w:r>
      <w:r>
        <w:rPr>
          <w:szCs w:val="24"/>
        </w:rPr>
      </w:r>
      <w:r>
        <w:rPr>
          <w:szCs w:val="24"/>
        </w:rPr>
        <w:fldChar w:fldCharType="separate"/>
      </w:r>
      <w:r>
        <w:t xml:space="preserve">Tabelle </w:t>
      </w:r>
      <w:r>
        <w:rPr>
          <w:noProof/>
        </w:rPr>
        <w:t>7</w:t>
      </w:r>
      <w:r>
        <w:rPr>
          <w:szCs w:val="24"/>
        </w:rPr>
        <w:fldChar w:fldCharType="end"/>
      </w:r>
      <w:r>
        <w:rPr>
          <w:szCs w:val="24"/>
        </w:rPr>
        <w:t xml:space="preserve"> und </w:t>
      </w:r>
      <w:r>
        <w:rPr>
          <w:szCs w:val="24"/>
        </w:rPr>
        <w:fldChar w:fldCharType="begin"/>
      </w:r>
      <w:r>
        <w:rPr>
          <w:szCs w:val="24"/>
        </w:rPr>
        <w:instrText xml:space="preserve"> REF _Ref24376974 \h  \* MERGEFORMAT </w:instrText>
      </w:r>
      <w:r>
        <w:rPr>
          <w:szCs w:val="24"/>
        </w:rPr>
      </w:r>
      <w:r>
        <w:rPr>
          <w:szCs w:val="24"/>
        </w:rPr>
        <w:fldChar w:fldCharType="separate"/>
      </w:r>
      <w:r>
        <w:t xml:space="preserve">Tabelle </w:t>
      </w:r>
      <w:r>
        <w:rPr>
          <w:noProof/>
        </w:rPr>
        <w:t>8</w:t>
      </w:r>
      <w:r>
        <w:rPr>
          <w:szCs w:val="24"/>
        </w:rPr>
        <w:fldChar w:fldCharType="end"/>
      </w:r>
      <w:r>
        <w:rPr>
          <w:szCs w:val="24"/>
        </w:rPr>
        <w:t xml:space="preserve"> zusammengefasst. </w:t>
      </w:r>
    </w:p>
    <w:p w14:paraId="72EEDB2A" w14:textId="77777777" w:rsidR="002A78D1" w:rsidRDefault="002A78D1" w:rsidP="002A78D1">
      <w:pPr>
        <w:rPr>
          <w:szCs w:val="24"/>
        </w:rPr>
      </w:pPr>
      <w:r>
        <w:rPr>
          <w:szCs w:val="24"/>
        </w:rPr>
        <w:t xml:space="preserve">Die Last-Verformungskurven zeigen </w:t>
      </w:r>
      <w:r>
        <w:rPr>
          <w:szCs w:val="24"/>
        </w:rPr>
        <w:fldChar w:fldCharType="begin"/>
      </w:r>
      <w:r>
        <w:rPr>
          <w:szCs w:val="24"/>
        </w:rPr>
        <w:instrText xml:space="preserve"> REF _Ref24729384 \h </w:instrText>
      </w:r>
      <w:r>
        <w:rPr>
          <w:szCs w:val="24"/>
        </w:rPr>
      </w:r>
      <w:r>
        <w:rPr>
          <w:szCs w:val="24"/>
        </w:rPr>
        <w:fldChar w:fldCharType="separate"/>
      </w:r>
      <w:r>
        <w:t xml:space="preserve">Abbildung </w:t>
      </w:r>
      <w:r>
        <w:rPr>
          <w:noProof/>
        </w:rPr>
        <w:t>7</w:t>
      </w:r>
      <w:r>
        <w:rPr>
          <w:szCs w:val="24"/>
        </w:rPr>
        <w:fldChar w:fldCharType="end"/>
      </w:r>
      <w:r>
        <w:rPr>
          <w:szCs w:val="24"/>
        </w:rPr>
        <w:t xml:space="preserve"> und </w:t>
      </w:r>
      <w:r>
        <w:rPr>
          <w:szCs w:val="24"/>
        </w:rPr>
        <w:fldChar w:fldCharType="begin"/>
      </w:r>
      <w:r>
        <w:rPr>
          <w:szCs w:val="24"/>
        </w:rPr>
        <w:instrText xml:space="preserve"> REF _Ref24729387 \h </w:instrText>
      </w:r>
      <w:r>
        <w:rPr>
          <w:szCs w:val="24"/>
        </w:rPr>
      </w:r>
      <w:r>
        <w:rPr>
          <w:szCs w:val="24"/>
        </w:rPr>
        <w:fldChar w:fldCharType="separate"/>
      </w:r>
      <w:r>
        <w:t xml:space="preserve">Abbildung </w:t>
      </w:r>
      <w:r>
        <w:rPr>
          <w:noProof/>
        </w:rPr>
        <w:t>8</w:t>
      </w:r>
      <w:r>
        <w:rPr>
          <w:szCs w:val="24"/>
        </w:rPr>
        <w:fldChar w:fldCharType="end"/>
      </w:r>
      <w:r>
        <w:rPr>
          <w:szCs w:val="24"/>
        </w:rPr>
        <w:t>.</w:t>
      </w:r>
    </w:p>
    <w:p w14:paraId="505ABFDC" w14:textId="77777777" w:rsidR="002A78D1" w:rsidRDefault="002A78D1" w:rsidP="002A78D1">
      <w:pPr>
        <w:rPr>
          <w:szCs w:val="24"/>
        </w:rPr>
      </w:pPr>
      <w:r>
        <w:rPr>
          <w:szCs w:val="24"/>
        </w:rPr>
        <w:t>Die mit Epoxidharz-Mörtel verklebten Körper versagten stets durch ein Scherversagen der Fügeteile, mehrheitlich der Hölzer. Die über die Klebflächen gemittelte Schubspannung lag im Mittel bei 5.74 N/mm². Ein Einfluss aus der Betonoberfläche kann somit nicht abgeleitet werden.</w:t>
      </w:r>
    </w:p>
    <w:p w14:paraId="447F4073" w14:textId="77777777" w:rsidR="002A78D1" w:rsidRDefault="002A78D1" w:rsidP="002A78D1">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462"/>
        <w:gridCol w:w="4088"/>
      </w:tblGrid>
      <w:tr w:rsidR="002A78D1" w14:paraId="064C1477" w14:textId="77777777" w:rsidTr="002A78D1">
        <w:tc>
          <w:tcPr>
            <w:tcW w:w="1986" w:type="dxa"/>
          </w:tcPr>
          <w:p w14:paraId="60D85A56" w14:textId="77777777" w:rsidR="002A78D1" w:rsidRDefault="002A78D1" w:rsidP="002A78D1">
            <w:pPr>
              <w:rPr>
                <w:noProof/>
                <w:szCs w:val="24"/>
              </w:rPr>
            </w:pPr>
            <w:r>
              <w:rPr>
                <w:noProof/>
                <w:szCs w:val="24"/>
              </w:rPr>
              <w:drawing>
                <wp:inline distT="0" distB="0" distL="0" distR="0" wp14:anchorId="7EC4A276" wp14:editId="5899797C">
                  <wp:extent cx="2055174" cy="1729057"/>
                  <wp:effectExtent l="0" t="8255"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4705.JPG"/>
                          <pic:cNvPicPr/>
                        </pic:nvPicPr>
                        <pic:blipFill rotWithShape="1">
                          <a:blip r:embed="rId25" cstate="print">
                            <a:extLst>
                              <a:ext uri="{28A0092B-C50C-407E-A947-70E740481C1C}">
                                <a14:useLocalDpi xmlns:a14="http://schemas.microsoft.com/office/drawing/2010/main" val="0"/>
                              </a:ext>
                            </a:extLst>
                          </a:blip>
                          <a:srcRect l="10541" r="10216"/>
                          <a:stretch/>
                        </pic:blipFill>
                        <pic:spPr bwMode="auto">
                          <a:xfrm rot="16200000">
                            <a:off x="0" y="0"/>
                            <a:ext cx="2060472" cy="1733515"/>
                          </a:xfrm>
                          <a:prstGeom prst="rect">
                            <a:avLst/>
                          </a:prstGeom>
                          <a:ln>
                            <a:noFill/>
                          </a:ln>
                          <a:extLst>
                            <a:ext uri="{53640926-AAD7-44D8-BBD7-CCE9431645EC}">
                              <a14:shadowObscured xmlns:a14="http://schemas.microsoft.com/office/drawing/2010/main"/>
                            </a:ext>
                          </a:extLst>
                        </pic:spPr>
                      </pic:pic>
                    </a:graphicData>
                  </a:graphic>
                </wp:inline>
              </w:drawing>
            </w:r>
          </w:p>
        </w:tc>
        <w:tc>
          <w:tcPr>
            <w:tcW w:w="3644" w:type="dxa"/>
          </w:tcPr>
          <w:p w14:paraId="670E77EC" w14:textId="77777777" w:rsidR="002A78D1" w:rsidRDefault="002A78D1" w:rsidP="002A78D1">
            <w:pPr>
              <w:rPr>
                <w:szCs w:val="24"/>
              </w:rPr>
            </w:pPr>
            <w:r>
              <w:rPr>
                <w:noProof/>
                <w:szCs w:val="24"/>
              </w:rPr>
              <w:drawing>
                <wp:inline distT="0" distB="0" distL="0" distR="0" wp14:anchorId="12D66430" wp14:editId="45CE4C9F">
                  <wp:extent cx="1685626" cy="205930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4720.JPG"/>
                          <pic:cNvPicPr/>
                        </pic:nvPicPr>
                        <pic:blipFill rotWithShape="1">
                          <a:blip r:embed="rId26" cstate="print">
                            <a:extLst>
                              <a:ext uri="{BEBA8EAE-BF5A-486C-A8C5-ECC9F3942E4B}">
                                <a14:imgProps xmlns:a14="http://schemas.microsoft.com/office/drawing/2010/main">
                                  <a14:imgLayer r:embed="rId27">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15641" r="29787"/>
                          <a:stretch/>
                        </pic:blipFill>
                        <pic:spPr bwMode="auto">
                          <a:xfrm>
                            <a:off x="0" y="0"/>
                            <a:ext cx="1707124" cy="2085569"/>
                          </a:xfrm>
                          <a:prstGeom prst="rect">
                            <a:avLst/>
                          </a:prstGeom>
                          <a:ln>
                            <a:noFill/>
                          </a:ln>
                          <a:extLst>
                            <a:ext uri="{53640926-AAD7-44D8-BBD7-CCE9431645EC}">
                              <a14:shadowObscured xmlns:a14="http://schemas.microsoft.com/office/drawing/2010/main"/>
                            </a:ext>
                          </a:extLst>
                        </pic:spPr>
                      </pic:pic>
                    </a:graphicData>
                  </a:graphic>
                </wp:inline>
              </w:drawing>
            </w:r>
          </w:p>
        </w:tc>
        <w:tc>
          <w:tcPr>
            <w:tcW w:w="4849" w:type="dxa"/>
          </w:tcPr>
          <w:p w14:paraId="311B7B0B" w14:textId="77777777" w:rsidR="002A78D1" w:rsidRDefault="002A78D1" w:rsidP="002A78D1">
            <w:pPr>
              <w:rPr>
                <w:szCs w:val="24"/>
              </w:rPr>
            </w:pPr>
            <w:r>
              <w:rPr>
                <w:noProof/>
                <w:szCs w:val="24"/>
              </w:rPr>
              <w:drawing>
                <wp:inline distT="0" distB="0" distL="0" distR="0" wp14:anchorId="165E38AB" wp14:editId="37B0C7D8">
                  <wp:extent cx="2904794" cy="205930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4922.JPG"/>
                          <pic:cNvPicPr/>
                        </pic:nvPicPr>
                        <pic:blipFill rotWithShape="1">
                          <a:blip r:embed="rId28" cstate="print">
                            <a:extLst>
                              <a:ext uri="{BEBA8EAE-BF5A-486C-A8C5-ECC9F3942E4B}">
                                <a14:imgProps xmlns:a14="http://schemas.microsoft.com/office/drawing/2010/main">
                                  <a14:imgLayer r:embed="rId29">
                                    <a14:imgEffect>
                                      <a14:colorTemperature colorTemp="7200"/>
                                    </a14:imgEffect>
                                    <a14:imgEffect>
                                      <a14:brightnessContrast bright="20000" contrast="-20000"/>
                                    </a14:imgEffect>
                                  </a14:imgLayer>
                                </a14:imgProps>
                              </a:ext>
                              <a:ext uri="{28A0092B-C50C-407E-A947-70E740481C1C}">
                                <a14:useLocalDpi xmlns:a14="http://schemas.microsoft.com/office/drawing/2010/main" val="0"/>
                              </a:ext>
                            </a:extLst>
                          </a:blip>
                          <a:srcRect l="31176" t="8150" r="19200" b="39082"/>
                          <a:stretch/>
                        </pic:blipFill>
                        <pic:spPr bwMode="auto">
                          <a:xfrm>
                            <a:off x="0" y="0"/>
                            <a:ext cx="2922264" cy="207169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FB9C6F0" w14:textId="3FF1EF82" w:rsidR="002A78D1" w:rsidRDefault="002A78D1" w:rsidP="002A78D1">
      <w:pPr>
        <w:pStyle w:val="Beschriftung"/>
        <w:spacing w:before="240"/>
        <w:jc w:val="center"/>
        <w:rPr>
          <w:szCs w:val="24"/>
        </w:rPr>
      </w:pPr>
      <w:bookmarkStart w:id="37" w:name="_Ref26193280"/>
      <w:r>
        <w:t xml:space="preserve">Abbildung </w:t>
      </w:r>
      <w:fldSimple w:instr=" STYLEREF 1 \s ">
        <w:r w:rsidR="00897A43">
          <w:rPr>
            <w:noProof/>
          </w:rPr>
          <w:t>0</w:t>
        </w:r>
      </w:fldSimple>
      <w:r w:rsidR="00897A43">
        <w:t>.</w:t>
      </w:r>
      <w:fldSimple w:instr=" SEQ Abbildung \* ARABIC \s 1 ">
        <w:r w:rsidR="00897A43">
          <w:rPr>
            <w:noProof/>
          </w:rPr>
          <w:t>3</w:t>
        </w:r>
      </w:fldSimple>
      <w:bookmarkEnd w:id="37"/>
      <w:r>
        <w:t xml:space="preserve"> Herstellung der PU-Prüfkörper mit Schaumstoffband (links, mittig) und Überprüfen der Schichtdicke (rechts)</w:t>
      </w:r>
    </w:p>
    <w:p w14:paraId="0511B763" w14:textId="77777777" w:rsidR="002A78D1" w:rsidRDefault="002A78D1" w:rsidP="002A78D1">
      <w:pPr>
        <w:rPr>
          <w:szCs w:val="24"/>
        </w:rPr>
      </w:pPr>
    </w:p>
    <w:p w14:paraId="13B50E69" w14:textId="6F416CA8" w:rsidR="002A78D1" w:rsidRDefault="002A78D1" w:rsidP="002A78D1">
      <w:pPr>
        <w:pStyle w:val="Beschriftung"/>
        <w:rPr>
          <w:szCs w:val="24"/>
        </w:rPr>
      </w:pPr>
      <w:bookmarkStart w:id="38" w:name="_Ref26193236"/>
      <w:r>
        <w:t xml:space="preserve">Tabelle </w:t>
      </w:r>
      <w:fldSimple w:instr=" STYLEREF 1 \s ">
        <w:r w:rsidR="002F3949">
          <w:rPr>
            <w:noProof/>
          </w:rPr>
          <w:t>0</w:t>
        </w:r>
      </w:fldSimple>
      <w:r w:rsidR="002F3949">
        <w:t>.</w:t>
      </w:r>
      <w:fldSimple w:instr=" SEQ Tabelle \* ARABIC \s 1 ">
        <w:r w:rsidR="002F3949">
          <w:rPr>
            <w:noProof/>
          </w:rPr>
          <w:t>4</w:t>
        </w:r>
      </w:fldSimple>
      <w:bookmarkEnd w:id="38"/>
      <w:r>
        <w:t xml:space="preserve"> Versuchsergebnisse der Scherversuche mit dem Polymerbeton Compono zur Untersuchung verschiedener Oberflächenqualitäten</w:t>
      </w:r>
    </w:p>
    <w:p w14:paraId="23F68386" w14:textId="77777777" w:rsidR="002A78D1" w:rsidRDefault="002A78D1" w:rsidP="002A78D1">
      <w:pPr>
        <w:rPr>
          <w:szCs w:val="24"/>
        </w:rPr>
      </w:pPr>
    </w:p>
    <w:tbl>
      <w:tblPr>
        <w:tblStyle w:val="Tabellenraster"/>
        <w:tblW w:w="0" w:type="auto"/>
        <w:tblLook w:val="04A0" w:firstRow="1" w:lastRow="0" w:firstColumn="1" w:lastColumn="0" w:noHBand="0" w:noVBand="1"/>
      </w:tblPr>
      <w:tblGrid>
        <w:gridCol w:w="1454"/>
        <w:gridCol w:w="968"/>
        <w:gridCol w:w="661"/>
        <w:gridCol w:w="847"/>
        <w:gridCol w:w="682"/>
        <w:gridCol w:w="632"/>
        <w:gridCol w:w="847"/>
        <w:gridCol w:w="726"/>
        <w:gridCol w:w="1324"/>
        <w:gridCol w:w="919"/>
      </w:tblGrid>
      <w:tr w:rsidR="002A78D1" w:rsidRPr="00AD4E8D" w14:paraId="712E4AAD" w14:textId="77777777" w:rsidTr="002A78D1">
        <w:trPr>
          <w:trHeight w:val="300"/>
        </w:trPr>
        <w:tc>
          <w:tcPr>
            <w:tcW w:w="1530" w:type="dxa"/>
            <w:vMerge w:val="restart"/>
            <w:noWrap/>
            <w:vAlign w:val="center"/>
            <w:hideMark/>
          </w:tcPr>
          <w:p w14:paraId="43207A0E" w14:textId="77777777" w:rsidR="002A78D1" w:rsidRPr="00AD4E8D" w:rsidRDefault="002A78D1" w:rsidP="002A78D1">
            <w:pPr>
              <w:rPr>
                <w:szCs w:val="18"/>
              </w:rPr>
            </w:pPr>
            <w:r w:rsidRPr="00AD4E8D">
              <w:rPr>
                <w:szCs w:val="18"/>
              </w:rPr>
              <w:t>Probenbezeichnung</w:t>
            </w:r>
          </w:p>
        </w:tc>
        <w:tc>
          <w:tcPr>
            <w:tcW w:w="1037" w:type="dxa"/>
            <w:vMerge w:val="restart"/>
            <w:noWrap/>
            <w:vAlign w:val="center"/>
            <w:hideMark/>
          </w:tcPr>
          <w:p w14:paraId="4FF744C6" w14:textId="77777777" w:rsidR="002A78D1" w:rsidRPr="00AD4E8D" w:rsidRDefault="002A78D1" w:rsidP="002A78D1">
            <w:pPr>
              <w:jc w:val="center"/>
              <w:rPr>
                <w:szCs w:val="18"/>
              </w:rPr>
            </w:pPr>
            <w:r w:rsidRPr="00AD4E8D">
              <w:rPr>
                <w:szCs w:val="18"/>
              </w:rPr>
              <w:t>Fugenstärke [mm]</w:t>
            </w:r>
          </w:p>
        </w:tc>
        <w:tc>
          <w:tcPr>
            <w:tcW w:w="2531" w:type="dxa"/>
            <w:gridSpan w:val="3"/>
            <w:noWrap/>
            <w:vAlign w:val="center"/>
            <w:hideMark/>
          </w:tcPr>
          <w:p w14:paraId="5C164A07" w14:textId="77777777" w:rsidR="002A78D1" w:rsidRPr="00AD4E8D" w:rsidRDefault="002A78D1" w:rsidP="002A78D1">
            <w:pPr>
              <w:jc w:val="center"/>
              <w:rPr>
                <w:szCs w:val="18"/>
              </w:rPr>
            </w:pPr>
            <w:r w:rsidRPr="00AD4E8D">
              <w:rPr>
                <w:szCs w:val="18"/>
              </w:rPr>
              <w:t>Bruchlast [kN]</w:t>
            </w:r>
          </w:p>
        </w:tc>
        <w:tc>
          <w:tcPr>
            <w:tcW w:w="2552" w:type="dxa"/>
            <w:gridSpan w:val="3"/>
            <w:noWrap/>
            <w:vAlign w:val="center"/>
            <w:hideMark/>
          </w:tcPr>
          <w:p w14:paraId="5E22D02C" w14:textId="77777777" w:rsidR="002A78D1" w:rsidRPr="00AD4E8D" w:rsidRDefault="002A78D1" w:rsidP="002A78D1">
            <w:pPr>
              <w:jc w:val="center"/>
              <w:rPr>
                <w:szCs w:val="18"/>
              </w:rPr>
            </w:pPr>
            <w:r w:rsidRPr="00AD4E8D">
              <w:rPr>
                <w:szCs w:val="18"/>
              </w:rPr>
              <w:t>Gemittelte max. Schubspannung [N/mm²]</w:t>
            </w:r>
          </w:p>
        </w:tc>
        <w:tc>
          <w:tcPr>
            <w:tcW w:w="1738" w:type="dxa"/>
            <w:vMerge w:val="restart"/>
            <w:noWrap/>
            <w:vAlign w:val="center"/>
            <w:hideMark/>
          </w:tcPr>
          <w:p w14:paraId="78991BD2" w14:textId="77777777" w:rsidR="002A78D1" w:rsidRPr="00AD4E8D" w:rsidRDefault="002A78D1" w:rsidP="002A78D1">
            <w:pPr>
              <w:jc w:val="center"/>
              <w:rPr>
                <w:szCs w:val="18"/>
              </w:rPr>
            </w:pPr>
            <w:r w:rsidRPr="00AD4E8D">
              <w:rPr>
                <w:szCs w:val="18"/>
              </w:rPr>
              <w:t>Versagen</w:t>
            </w:r>
          </w:p>
        </w:tc>
        <w:tc>
          <w:tcPr>
            <w:tcW w:w="1091" w:type="dxa"/>
            <w:vMerge w:val="restart"/>
          </w:tcPr>
          <w:p w14:paraId="24CD4073" w14:textId="77777777" w:rsidR="002A78D1" w:rsidRPr="00AD4E8D" w:rsidRDefault="002A78D1" w:rsidP="002A78D1">
            <w:pPr>
              <w:jc w:val="center"/>
              <w:rPr>
                <w:szCs w:val="18"/>
              </w:rPr>
            </w:pPr>
            <w:r w:rsidRPr="00AD4E8D">
              <w:rPr>
                <w:szCs w:val="18"/>
              </w:rPr>
              <w:t xml:space="preserve">Dauer bis zur Verklebung </w:t>
            </w:r>
          </w:p>
        </w:tc>
      </w:tr>
      <w:tr w:rsidR="002A78D1" w:rsidRPr="00AD4E8D" w14:paraId="01CC86B7" w14:textId="77777777" w:rsidTr="002A78D1">
        <w:trPr>
          <w:trHeight w:val="300"/>
        </w:trPr>
        <w:tc>
          <w:tcPr>
            <w:tcW w:w="1530" w:type="dxa"/>
            <w:vMerge/>
            <w:vAlign w:val="center"/>
            <w:hideMark/>
          </w:tcPr>
          <w:p w14:paraId="17F3B2F4" w14:textId="77777777" w:rsidR="002A78D1" w:rsidRPr="00AD4E8D" w:rsidRDefault="002A78D1" w:rsidP="002A78D1">
            <w:pPr>
              <w:rPr>
                <w:szCs w:val="18"/>
              </w:rPr>
            </w:pPr>
          </w:p>
        </w:tc>
        <w:tc>
          <w:tcPr>
            <w:tcW w:w="1037" w:type="dxa"/>
            <w:vMerge/>
            <w:vAlign w:val="center"/>
            <w:hideMark/>
          </w:tcPr>
          <w:p w14:paraId="7B2507E3" w14:textId="77777777" w:rsidR="002A78D1" w:rsidRPr="00AD4E8D" w:rsidRDefault="002A78D1" w:rsidP="002A78D1">
            <w:pPr>
              <w:jc w:val="center"/>
              <w:rPr>
                <w:szCs w:val="18"/>
              </w:rPr>
            </w:pPr>
          </w:p>
        </w:tc>
        <w:tc>
          <w:tcPr>
            <w:tcW w:w="827" w:type="dxa"/>
            <w:noWrap/>
            <w:vAlign w:val="center"/>
            <w:hideMark/>
          </w:tcPr>
          <w:p w14:paraId="56AC9A15" w14:textId="77777777" w:rsidR="002A78D1" w:rsidRPr="00AD4E8D" w:rsidRDefault="002A78D1" w:rsidP="002A78D1">
            <w:pPr>
              <w:jc w:val="center"/>
              <w:rPr>
                <w:szCs w:val="18"/>
              </w:rPr>
            </w:pPr>
          </w:p>
        </w:tc>
        <w:tc>
          <w:tcPr>
            <w:tcW w:w="848" w:type="dxa"/>
            <w:noWrap/>
            <w:vAlign w:val="center"/>
            <w:hideMark/>
          </w:tcPr>
          <w:p w14:paraId="369FF2F8" w14:textId="77777777" w:rsidR="002A78D1" w:rsidRPr="00AD4E8D" w:rsidRDefault="002A78D1" w:rsidP="002A78D1">
            <w:pPr>
              <w:jc w:val="center"/>
              <w:rPr>
                <w:szCs w:val="18"/>
              </w:rPr>
            </w:pPr>
            <w:r w:rsidRPr="00AD4E8D">
              <w:rPr>
                <w:szCs w:val="18"/>
              </w:rPr>
              <w:t>Mittelwert</w:t>
            </w:r>
          </w:p>
        </w:tc>
        <w:tc>
          <w:tcPr>
            <w:tcW w:w="856" w:type="dxa"/>
            <w:noWrap/>
            <w:vAlign w:val="center"/>
            <w:hideMark/>
          </w:tcPr>
          <w:p w14:paraId="3138D7AE" w14:textId="77777777" w:rsidR="002A78D1" w:rsidRPr="00AD4E8D" w:rsidRDefault="002A78D1" w:rsidP="002A78D1">
            <w:pPr>
              <w:jc w:val="center"/>
              <w:rPr>
                <w:szCs w:val="18"/>
              </w:rPr>
            </w:pPr>
            <w:r w:rsidRPr="00AD4E8D">
              <w:rPr>
                <w:szCs w:val="18"/>
              </w:rPr>
              <w:t>VarK [%]</w:t>
            </w:r>
          </w:p>
        </w:tc>
        <w:tc>
          <w:tcPr>
            <w:tcW w:w="787" w:type="dxa"/>
            <w:noWrap/>
            <w:vAlign w:val="center"/>
            <w:hideMark/>
          </w:tcPr>
          <w:p w14:paraId="6CB701E7" w14:textId="77777777" w:rsidR="002A78D1" w:rsidRPr="00AD4E8D" w:rsidRDefault="002A78D1" w:rsidP="002A78D1">
            <w:pPr>
              <w:jc w:val="center"/>
              <w:rPr>
                <w:szCs w:val="18"/>
              </w:rPr>
            </w:pPr>
          </w:p>
        </w:tc>
        <w:tc>
          <w:tcPr>
            <w:tcW w:w="848" w:type="dxa"/>
            <w:noWrap/>
            <w:vAlign w:val="center"/>
            <w:hideMark/>
          </w:tcPr>
          <w:p w14:paraId="43D0F700" w14:textId="77777777" w:rsidR="002A78D1" w:rsidRPr="00AD4E8D" w:rsidRDefault="002A78D1" w:rsidP="002A78D1">
            <w:pPr>
              <w:jc w:val="center"/>
              <w:rPr>
                <w:szCs w:val="18"/>
              </w:rPr>
            </w:pPr>
            <w:r w:rsidRPr="00AD4E8D">
              <w:rPr>
                <w:szCs w:val="18"/>
              </w:rPr>
              <w:t>Mittelwert</w:t>
            </w:r>
          </w:p>
        </w:tc>
        <w:tc>
          <w:tcPr>
            <w:tcW w:w="917" w:type="dxa"/>
            <w:noWrap/>
            <w:vAlign w:val="center"/>
            <w:hideMark/>
          </w:tcPr>
          <w:p w14:paraId="42A08D0C" w14:textId="77777777" w:rsidR="002A78D1" w:rsidRPr="00AD4E8D" w:rsidRDefault="002A78D1" w:rsidP="002A78D1">
            <w:pPr>
              <w:jc w:val="center"/>
              <w:rPr>
                <w:szCs w:val="18"/>
              </w:rPr>
            </w:pPr>
            <w:r w:rsidRPr="00AD4E8D">
              <w:rPr>
                <w:szCs w:val="18"/>
              </w:rPr>
              <w:t>VarK [%]</w:t>
            </w:r>
          </w:p>
        </w:tc>
        <w:tc>
          <w:tcPr>
            <w:tcW w:w="1738" w:type="dxa"/>
            <w:vMerge/>
            <w:vAlign w:val="center"/>
            <w:hideMark/>
          </w:tcPr>
          <w:p w14:paraId="244FDB3B" w14:textId="77777777" w:rsidR="002A78D1" w:rsidRPr="00AD4E8D" w:rsidRDefault="002A78D1" w:rsidP="002A78D1">
            <w:pPr>
              <w:jc w:val="center"/>
              <w:rPr>
                <w:szCs w:val="18"/>
              </w:rPr>
            </w:pPr>
          </w:p>
        </w:tc>
        <w:tc>
          <w:tcPr>
            <w:tcW w:w="1091" w:type="dxa"/>
            <w:vMerge/>
          </w:tcPr>
          <w:p w14:paraId="269A200E" w14:textId="77777777" w:rsidR="002A78D1" w:rsidRPr="00AD4E8D" w:rsidRDefault="002A78D1" w:rsidP="002A78D1">
            <w:pPr>
              <w:jc w:val="center"/>
              <w:rPr>
                <w:szCs w:val="18"/>
              </w:rPr>
            </w:pPr>
          </w:p>
        </w:tc>
      </w:tr>
      <w:tr w:rsidR="002A78D1" w:rsidRPr="00AD4E8D" w14:paraId="67B1372E" w14:textId="77777777" w:rsidTr="002A78D1">
        <w:trPr>
          <w:trHeight w:val="300"/>
        </w:trPr>
        <w:tc>
          <w:tcPr>
            <w:tcW w:w="1530" w:type="dxa"/>
            <w:noWrap/>
            <w:vAlign w:val="center"/>
            <w:hideMark/>
          </w:tcPr>
          <w:p w14:paraId="1E58D4DA" w14:textId="77777777" w:rsidR="002A78D1" w:rsidRPr="00AD4E8D" w:rsidRDefault="002A78D1" w:rsidP="002A78D1">
            <w:pPr>
              <w:rPr>
                <w:szCs w:val="18"/>
              </w:rPr>
            </w:pPr>
            <w:r w:rsidRPr="00AD4E8D">
              <w:rPr>
                <w:szCs w:val="18"/>
              </w:rPr>
              <w:lastRenderedPageBreak/>
              <w:t>SB-EP-5-S1_w</w:t>
            </w:r>
          </w:p>
        </w:tc>
        <w:tc>
          <w:tcPr>
            <w:tcW w:w="1037" w:type="dxa"/>
            <w:noWrap/>
            <w:vAlign w:val="center"/>
            <w:hideMark/>
          </w:tcPr>
          <w:p w14:paraId="50EA75C8"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4DB5482E" w14:textId="77777777" w:rsidR="002A78D1" w:rsidRPr="00AD4E8D" w:rsidRDefault="002A78D1" w:rsidP="002A78D1">
            <w:pPr>
              <w:jc w:val="center"/>
              <w:rPr>
                <w:bCs/>
                <w:szCs w:val="18"/>
              </w:rPr>
            </w:pPr>
            <w:r w:rsidRPr="00AD4E8D">
              <w:rPr>
                <w:bCs/>
                <w:szCs w:val="18"/>
              </w:rPr>
              <w:t>290.04</w:t>
            </w:r>
          </w:p>
        </w:tc>
        <w:tc>
          <w:tcPr>
            <w:tcW w:w="848" w:type="dxa"/>
            <w:vMerge w:val="restart"/>
            <w:noWrap/>
            <w:vAlign w:val="center"/>
            <w:hideMark/>
          </w:tcPr>
          <w:p w14:paraId="3E9EF456" w14:textId="77777777" w:rsidR="002A78D1" w:rsidRPr="00AD4E8D" w:rsidRDefault="002A78D1" w:rsidP="002A78D1">
            <w:pPr>
              <w:jc w:val="center"/>
              <w:rPr>
                <w:bCs/>
                <w:szCs w:val="18"/>
              </w:rPr>
            </w:pPr>
            <w:r w:rsidRPr="00AD4E8D">
              <w:rPr>
                <w:bCs/>
                <w:szCs w:val="18"/>
              </w:rPr>
              <w:t>302.53</w:t>
            </w:r>
          </w:p>
        </w:tc>
        <w:tc>
          <w:tcPr>
            <w:tcW w:w="856" w:type="dxa"/>
            <w:vMerge w:val="restart"/>
            <w:noWrap/>
            <w:vAlign w:val="center"/>
            <w:hideMark/>
          </w:tcPr>
          <w:p w14:paraId="73106919" w14:textId="77777777" w:rsidR="002A78D1" w:rsidRPr="00AD4E8D" w:rsidRDefault="002A78D1" w:rsidP="002A78D1">
            <w:pPr>
              <w:jc w:val="center"/>
              <w:rPr>
                <w:bCs/>
                <w:szCs w:val="18"/>
              </w:rPr>
            </w:pPr>
            <w:r w:rsidRPr="00AD4E8D">
              <w:rPr>
                <w:bCs/>
                <w:szCs w:val="18"/>
              </w:rPr>
              <w:t>7.75%</w:t>
            </w:r>
          </w:p>
        </w:tc>
        <w:tc>
          <w:tcPr>
            <w:tcW w:w="787" w:type="dxa"/>
            <w:noWrap/>
            <w:vAlign w:val="center"/>
            <w:hideMark/>
          </w:tcPr>
          <w:p w14:paraId="579CC676" w14:textId="77777777" w:rsidR="002A78D1" w:rsidRPr="00AD4E8D" w:rsidRDefault="002A78D1" w:rsidP="002A78D1">
            <w:pPr>
              <w:jc w:val="center"/>
              <w:rPr>
                <w:bCs/>
                <w:szCs w:val="18"/>
              </w:rPr>
            </w:pPr>
            <w:r w:rsidRPr="00AD4E8D">
              <w:rPr>
                <w:bCs/>
                <w:szCs w:val="18"/>
              </w:rPr>
              <w:t>6.11</w:t>
            </w:r>
          </w:p>
        </w:tc>
        <w:tc>
          <w:tcPr>
            <w:tcW w:w="848" w:type="dxa"/>
            <w:vMerge w:val="restart"/>
            <w:noWrap/>
            <w:vAlign w:val="center"/>
            <w:hideMark/>
          </w:tcPr>
          <w:p w14:paraId="347689BD" w14:textId="77777777" w:rsidR="002A78D1" w:rsidRPr="00AD4E8D" w:rsidRDefault="002A78D1" w:rsidP="002A78D1">
            <w:pPr>
              <w:jc w:val="center"/>
              <w:rPr>
                <w:bCs/>
                <w:szCs w:val="18"/>
              </w:rPr>
            </w:pPr>
            <w:r w:rsidRPr="00AD4E8D">
              <w:rPr>
                <w:bCs/>
                <w:szCs w:val="18"/>
              </w:rPr>
              <w:t>6.37</w:t>
            </w:r>
          </w:p>
        </w:tc>
        <w:tc>
          <w:tcPr>
            <w:tcW w:w="917" w:type="dxa"/>
            <w:vMerge w:val="restart"/>
            <w:noWrap/>
            <w:vAlign w:val="center"/>
            <w:hideMark/>
          </w:tcPr>
          <w:p w14:paraId="428EEE94" w14:textId="77777777" w:rsidR="002A78D1" w:rsidRPr="00AD4E8D" w:rsidRDefault="002A78D1" w:rsidP="002A78D1">
            <w:pPr>
              <w:jc w:val="center"/>
              <w:rPr>
                <w:bCs/>
                <w:szCs w:val="18"/>
              </w:rPr>
            </w:pPr>
            <w:r w:rsidRPr="00AD4E8D">
              <w:rPr>
                <w:bCs/>
                <w:szCs w:val="18"/>
              </w:rPr>
              <w:t>6.33</w:t>
            </w:r>
          </w:p>
        </w:tc>
        <w:tc>
          <w:tcPr>
            <w:tcW w:w="1738" w:type="dxa"/>
            <w:noWrap/>
            <w:vAlign w:val="center"/>
            <w:hideMark/>
          </w:tcPr>
          <w:p w14:paraId="00637238"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022188A4" w14:textId="77777777" w:rsidR="002A78D1" w:rsidRPr="00AD4E8D" w:rsidRDefault="002A78D1" w:rsidP="002A78D1">
            <w:pPr>
              <w:jc w:val="center"/>
              <w:rPr>
                <w:szCs w:val="18"/>
              </w:rPr>
            </w:pPr>
            <w:r w:rsidRPr="00AD4E8D">
              <w:rPr>
                <w:szCs w:val="18"/>
              </w:rPr>
              <w:t>direkt</w:t>
            </w:r>
          </w:p>
          <w:p w14:paraId="5B83BB31" w14:textId="77777777" w:rsidR="002A78D1" w:rsidRPr="00AD4E8D" w:rsidRDefault="002A78D1" w:rsidP="002A78D1">
            <w:pPr>
              <w:jc w:val="center"/>
              <w:rPr>
                <w:szCs w:val="18"/>
              </w:rPr>
            </w:pPr>
          </w:p>
        </w:tc>
      </w:tr>
      <w:tr w:rsidR="002A78D1" w:rsidRPr="00AD4E8D" w14:paraId="3B80B38F" w14:textId="77777777" w:rsidTr="002A78D1">
        <w:trPr>
          <w:trHeight w:val="300"/>
        </w:trPr>
        <w:tc>
          <w:tcPr>
            <w:tcW w:w="1530" w:type="dxa"/>
            <w:noWrap/>
            <w:vAlign w:val="center"/>
            <w:hideMark/>
          </w:tcPr>
          <w:p w14:paraId="149ECB50" w14:textId="77777777" w:rsidR="002A78D1" w:rsidRPr="00AD4E8D" w:rsidRDefault="002A78D1" w:rsidP="002A78D1">
            <w:pPr>
              <w:rPr>
                <w:szCs w:val="18"/>
              </w:rPr>
            </w:pPr>
            <w:r w:rsidRPr="00AD4E8D">
              <w:rPr>
                <w:szCs w:val="18"/>
              </w:rPr>
              <w:t>SB-EP-5-S1_w</w:t>
            </w:r>
          </w:p>
        </w:tc>
        <w:tc>
          <w:tcPr>
            <w:tcW w:w="1037" w:type="dxa"/>
            <w:noWrap/>
            <w:vAlign w:val="center"/>
            <w:hideMark/>
          </w:tcPr>
          <w:p w14:paraId="2AEA693F"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DD45DAA" w14:textId="77777777" w:rsidR="002A78D1" w:rsidRPr="00AD4E8D" w:rsidRDefault="002A78D1" w:rsidP="002A78D1">
            <w:pPr>
              <w:jc w:val="center"/>
              <w:rPr>
                <w:bCs/>
                <w:szCs w:val="18"/>
              </w:rPr>
            </w:pPr>
            <w:r w:rsidRPr="00AD4E8D">
              <w:rPr>
                <w:bCs/>
                <w:szCs w:val="18"/>
              </w:rPr>
              <w:t>287.97</w:t>
            </w:r>
          </w:p>
        </w:tc>
        <w:tc>
          <w:tcPr>
            <w:tcW w:w="848" w:type="dxa"/>
            <w:vMerge/>
            <w:vAlign w:val="center"/>
            <w:hideMark/>
          </w:tcPr>
          <w:p w14:paraId="571A4369" w14:textId="77777777" w:rsidR="002A78D1" w:rsidRPr="00AD4E8D" w:rsidRDefault="002A78D1" w:rsidP="002A78D1">
            <w:pPr>
              <w:jc w:val="center"/>
              <w:rPr>
                <w:bCs/>
                <w:szCs w:val="18"/>
              </w:rPr>
            </w:pPr>
          </w:p>
        </w:tc>
        <w:tc>
          <w:tcPr>
            <w:tcW w:w="856" w:type="dxa"/>
            <w:vMerge/>
            <w:vAlign w:val="center"/>
            <w:hideMark/>
          </w:tcPr>
          <w:p w14:paraId="2598E857" w14:textId="77777777" w:rsidR="002A78D1" w:rsidRPr="00AD4E8D" w:rsidRDefault="002A78D1" w:rsidP="002A78D1">
            <w:pPr>
              <w:jc w:val="center"/>
              <w:rPr>
                <w:bCs/>
                <w:szCs w:val="18"/>
              </w:rPr>
            </w:pPr>
          </w:p>
        </w:tc>
        <w:tc>
          <w:tcPr>
            <w:tcW w:w="787" w:type="dxa"/>
            <w:noWrap/>
            <w:vAlign w:val="center"/>
            <w:hideMark/>
          </w:tcPr>
          <w:p w14:paraId="7616193C" w14:textId="77777777" w:rsidR="002A78D1" w:rsidRPr="00AD4E8D" w:rsidRDefault="002A78D1" w:rsidP="002A78D1">
            <w:pPr>
              <w:jc w:val="center"/>
              <w:rPr>
                <w:bCs/>
                <w:szCs w:val="18"/>
              </w:rPr>
            </w:pPr>
            <w:r w:rsidRPr="00AD4E8D">
              <w:rPr>
                <w:bCs/>
                <w:szCs w:val="18"/>
              </w:rPr>
              <w:t>6.06</w:t>
            </w:r>
          </w:p>
        </w:tc>
        <w:tc>
          <w:tcPr>
            <w:tcW w:w="848" w:type="dxa"/>
            <w:vMerge/>
            <w:vAlign w:val="center"/>
            <w:hideMark/>
          </w:tcPr>
          <w:p w14:paraId="48D30583" w14:textId="77777777" w:rsidR="002A78D1" w:rsidRPr="00AD4E8D" w:rsidRDefault="002A78D1" w:rsidP="002A78D1">
            <w:pPr>
              <w:jc w:val="center"/>
              <w:rPr>
                <w:bCs/>
                <w:szCs w:val="18"/>
              </w:rPr>
            </w:pPr>
          </w:p>
        </w:tc>
        <w:tc>
          <w:tcPr>
            <w:tcW w:w="917" w:type="dxa"/>
            <w:vMerge/>
            <w:vAlign w:val="center"/>
            <w:hideMark/>
          </w:tcPr>
          <w:p w14:paraId="62875006" w14:textId="77777777" w:rsidR="002A78D1" w:rsidRPr="00AD4E8D" w:rsidRDefault="002A78D1" w:rsidP="002A78D1">
            <w:pPr>
              <w:jc w:val="center"/>
              <w:rPr>
                <w:bCs/>
                <w:szCs w:val="18"/>
              </w:rPr>
            </w:pPr>
          </w:p>
        </w:tc>
        <w:tc>
          <w:tcPr>
            <w:tcW w:w="1738" w:type="dxa"/>
            <w:noWrap/>
            <w:vAlign w:val="center"/>
            <w:hideMark/>
          </w:tcPr>
          <w:p w14:paraId="7C15E36C" w14:textId="77777777" w:rsidR="002A78D1" w:rsidRPr="00AD4E8D" w:rsidRDefault="002A78D1" w:rsidP="002A78D1">
            <w:pPr>
              <w:jc w:val="center"/>
              <w:rPr>
                <w:szCs w:val="18"/>
              </w:rPr>
            </w:pPr>
            <w:r w:rsidRPr="00AD4E8D">
              <w:rPr>
                <w:szCs w:val="18"/>
              </w:rPr>
              <w:t>Holz</w:t>
            </w:r>
          </w:p>
        </w:tc>
        <w:tc>
          <w:tcPr>
            <w:tcW w:w="1091" w:type="dxa"/>
            <w:vMerge/>
          </w:tcPr>
          <w:p w14:paraId="6EC29FFE" w14:textId="77777777" w:rsidR="002A78D1" w:rsidRPr="00AD4E8D" w:rsidRDefault="002A78D1" w:rsidP="002A78D1">
            <w:pPr>
              <w:jc w:val="center"/>
              <w:rPr>
                <w:szCs w:val="18"/>
              </w:rPr>
            </w:pPr>
          </w:p>
        </w:tc>
      </w:tr>
      <w:tr w:rsidR="002A78D1" w:rsidRPr="00AD4E8D" w14:paraId="60E759D5" w14:textId="77777777" w:rsidTr="002A78D1">
        <w:trPr>
          <w:trHeight w:val="300"/>
        </w:trPr>
        <w:tc>
          <w:tcPr>
            <w:tcW w:w="1530" w:type="dxa"/>
            <w:noWrap/>
            <w:vAlign w:val="center"/>
            <w:hideMark/>
          </w:tcPr>
          <w:p w14:paraId="53753829" w14:textId="77777777" w:rsidR="002A78D1" w:rsidRPr="00AD4E8D" w:rsidRDefault="002A78D1" w:rsidP="002A78D1">
            <w:pPr>
              <w:rPr>
                <w:szCs w:val="18"/>
              </w:rPr>
            </w:pPr>
            <w:r w:rsidRPr="00AD4E8D">
              <w:rPr>
                <w:szCs w:val="18"/>
              </w:rPr>
              <w:t>SB-EP-5-S1_w</w:t>
            </w:r>
          </w:p>
        </w:tc>
        <w:tc>
          <w:tcPr>
            <w:tcW w:w="1037" w:type="dxa"/>
            <w:noWrap/>
            <w:vAlign w:val="center"/>
            <w:hideMark/>
          </w:tcPr>
          <w:p w14:paraId="52F8541C"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1BBFA07F" w14:textId="77777777" w:rsidR="002A78D1" w:rsidRPr="00AD4E8D" w:rsidRDefault="002A78D1" w:rsidP="002A78D1">
            <w:pPr>
              <w:jc w:val="center"/>
              <w:rPr>
                <w:bCs/>
                <w:szCs w:val="18"/>
              </w:rPr>
            </w:pPr>
            <w:r w:rsidRPr="00AD4E8D">
              <w:rPr>
                <w:bCs/>
                <w:szCs w:val="18"/>
              </w:rPr>
              <w:t>329.59</w:t>
            </w:r>
          </w:p>
        </w:tc>
        <w:tc>
          <w:tcPr>
            <w:tcW w:w="848" w:type="dxa"/>
            <w:vMerge/>
            <w:vAlign w:val="center"/>
            <w:hideMark/>
          </w:tcPr>
          <w:p w14:paraId="217CF850" w14:textId="77777777" w:rsidR="002A78D1" w:rsidRPr="00AD4E8D" w:rsidRDefault="002A78D1" w:rsidP="002A78D1">
            <w:pPr>
              <w:jc w:val="center"/>
              <w:rPr>
                <w:bCs/>
                <w:szCs w:val="18"/>
              </w:rPr>
            </w:pPr>
          </w:p>
        </w:tc>
        <w:tc>
          <w:tcPr>
            <w:tcW w:w="856" w:type="dxa"/>
            <w:vMerge/>
            <w:vAlign w:val="center"/>
            <w:hideMark/>
          </w:tcPr>
          <w:p w14:paraId="524ED62D" w14:textId="77777777" w:rsidR="002A78D1" w:rsidRPr="00AD4E8D" w:rsidRDefault="002A78D1" w:rsidP="002A78D1">
            <w:pPr>
              <w:jc w:val="center"/>
              <w:rPr>
                <w:bCs/>
                <w:szCs w:val="18"/>
              </w:rPr>
            </w:pPr>
          </w:p>
        </w:tc>
        <w:tc>
          <w:tcPr>
            <w:tcW w:w="787" w:type="dxa"/>
            <w:noWrap/>
            <w:vAlign w:val="center"/>
            <w:hideMark/>
          </w:tcPr>
          <w:p w14:paraId="357B5045" w14:textId="77777777" w:rsidR="002A78D1" w:rsidRPr="00AD4E8D" w:rsidRDefault="002A78D1" w:rsidP="002A78D1">
            <w:pPr>
              <w:jc w:val="center"/>
              <w:rPr>
                <w:bCs/>
                <w:szCs w:val="18"/>
              </w:rPr>
            </w:pPr>
            <w:r w:rsidRPr="00AD4E8D">
              <w:rPr>
                <w:bCs/>
                <w:szCs w:val="18"/>
              </w:rPr>
              <w:t>6.94</w:t>
            </w:r>
          </w:p>
        </w:tc>
        <w:tc>
          <w:tcPr>
            <w:tcW w:w="848" w:type="dxa"/>
            <w:vMerge/>
            <w:vAlign w:val="center"/>
            <w:hideMark/>
          </w:tcPr>
          <w:p w14:paraId="56C32B53" w14:textId="77777777" w:rsidR="002A78D1" w:rsidRPr="00AD4E8D" w:rsidRDefault="002A78D1" w:rsidP="002A78D1">
            <w:pPr>
              <w:jc w:val="center"/>
              <w:rPr>
                <w:bCs/>
                <w:szCs w:val="18"/>
              </w:rPr>
            </w:pPr>
          </w:p>
        </w:tc>
        <w:tc>
          <w:tcPr>
            <w:tcW w:w="917" w:type="dxa"/>
            <w:vMerge/>
            <w:vAlign w:val="center"/>
            <w:hideMark/>
          </w:tcPr>
          <w:p w14:paraId="1861FB34" w14:textId="77777777" w:rsidR="002A78D1" w:rsidRPr="00AD4E8D" w:rsidRDefault="002A78D1" w:rsidP="002A78D1">
            <w:pPr>
              <w:jc w:val="center"/>
              <w:rPr>
                <w:bCs/>
                <w:szCs w:val="18"/>
              </w:rPr>
            </w:pPr>
          </w:p>
        </w:tc>
        <w:tc>
          <w:tcPr>
            <w:tcW w:w="1738" w:type="dxa"/>
            <w:noWrap/>
            <w:vAlign w:val="center"/>
            <w:hideMark/>
          </w:tcPr>
          <w:p w14:paraId="01EEAA86" w14:textId="77777777" w:rsidR="002A78D1" w:rsidRPr="00AD4E8D" w:rsidRDefault="002A78D1" w:rsidP="002A78D1">
            <w:pPr>
              <w:jc w:val="center"/>
              <w:rPr>
                <w:szCs w:val="18"/>
              </w:rPr>
            </w:pPr>
            <w:r w:rsidRPr="00AD4E8D">
              <w:rPr>
                <w:szCs w:val="18"/>
              </w:rPr>
              <w:t>Holz</w:t>
            </w:r>
          </w:p>
        </w:tc>
        <w:tc>
          <w:tcPr>
            <w:tcW w:w="1091" w:type="dxa"/>
            <w:vMerge/>
          </w:tcPr>
          <w:p w14:paraId="3C1085BC" w14:textId="77777777" w:rsidR="002A78D1" w:rsidRPr="00AD4E8D" w:rsidRDefault="002A78D1" w:rsidP="002A78D1">
            <w:pPr>
              <w:jc w:val="center"/>
              <w:rPr>
                <w:szCs w:val="18"/>
              </w:rPr>
            </w:pPr>
          </w:p>
        </w:tc>
      </w:tr>
      <w:tr w:rsidR="002A78D1" w:rsidRPr="00AD4E8D" w14:paraId="6368BBF0" w14:textId="77777777" w:rsidTr="002A78D1">
        <w:trPr>
          <w:trHeight w:val="300"/>
        </w:trPr>
        <w:tc>
          <w:tcPr>
            <w:tcW w:w="1530" w:type="dxa"/>
            <w:noWrap/>
            <w:vAlign w:val="center"/>
            <w:hideMark/>
          </w:tcPr>
          <w:p w14:paraId="266E3DBC" w14:textId="77777777" w:rsidR="002A78D1" w:rsidRPr="00AD4E8D" w:rsidRDefault="002A78D1" w:rsidP="002A78D1">
            <w:pPr>
              <w:rPr>
                <w:szCs w:val="18"/>
              </w:rPr>
            </w:pPr>
            <w:r w:rsidRPr="00AD4E8D">
              <w:rPr>
                <w:szCs w:val="18"/>
              </w:rPr>
              <w:t>SB-EP-5-S2_w</w:t>
            </w:r>
          </w:p>
        </w:tc>
        <w:tc>
          <w:tcPr>
            <w:tcW w:w="1037" w:type="dxa"/>
            <w:noWrap/>
            <w:vAlign w:val="center"/>
            <w:hideMark/>
          </w:tcPr>
          <w:p w14:paraId="6E432AB6"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21CA8B05" w14:textId="77777777" w:rsidR="002A78D1" w:rsidRPr="00AD4E8D" w:rsidRDefault="002A78D1" w:rsidP="002A78D1">
            <w:pPr>
              <w:jc w:val="center"/>
              <w:rPr>
                <w:bCs/>
                <w:szCs w:val="18"/>
              </w:rPr>
            </w:pPr>
            <w:r w:rsidRPr="00AD4E8D">
              <w:rPr>
                <w:bCs/>
                <w:szCs w:val="18"/>
              </w:rPr>
              <w:t>274.75</w:t>
            </w:r>
          </w:p>
        </w:tc>
        <w:tc>
          <w:tcPr>
            <w:tcW w:w="848" w:type="dxa"/>
            <w:vMerge w:val="restart"/>
            <w:noWrap/>
            <w:vAlign w:val="center"/>
            <w:hideMark/>
          </w:tcPr>
          <w:p w14:paraId="7243FEE1" w14:textId="77777777" w:rsidR="002A78D1" w:rsidRPr="00AD4E8D" w:rsidRDefault="002A78D1" w:rsidP="002A78D1">
            <w:pPr>
              <w:jc w:val="center"/>
              <w:rPr>
                <w:bCs/>
                <w:szCs w:val="18"/>
              </w:rPr>
            </w:pPr>
            <w:r w:rsidRPr="00AD4E8D">
              <w:rPr>
                <w:bCs/>
                <w:szCs w:val="18"/>
              </w:rPr>
              <w:t>260.55</w:t>
            </w:r>
          </w:p>
        </w:tc>
        <w:tc>
          <w:tcPr>
            <w:tcW w:w="856" w:type="dxa"/>
            <w:vMerge w:val="restart"/>
            <w:noWrap/>
            <w:vAlign w:val="center"/>
            <w:hideMark/>
          </w:tcPr>
          <w:p w14:paraId="3595E331" w14:textId="77777777" w:rsidR="002A78D1" w:rsidRPr="00AD4E8D" w:rsidRDefault="002A78D1" w:rsidP="002A78D1">
            <w:pPr>
              <w:jc w:val="center"/>
              <w:rPr>
                <w:bCs/>
                <w:szCs w:val="18"/>
              </w:rPr>
            </w:pPr>
            <w:r w:rsidRPr="00AD4E8D">
              <w:rPr>
                <w:bCs/>
                <w:szCs w:val="18"/>
              </w:rPr>
              <w:t>23.52%</w:t>
            </w:r>
          </w:p>
        </w:tc>
        <w:tc>
          <w:tcPr>
            <w:tcW w:w="787" w:type="dxa"/>
            <w:noWrap/>
            <w:vAlign w:val="center"/>
            <w:hideMark/>
          </w:tcPr>
          <w:p w14:paraId="5239A68B" w14:textId="77777777" w:rsidR="002A78D1" w:rsidRPr="00AD4E8D" w:rsidRDefault="002A78D1" w:rsidP="002A78D1">
            <w:pPr>
              <w:jc w:val="center"/>
              <w:rPr>
                <w:bCs/>
                <w:szCs w:val="18"/>
              </w:rPr>
            </w:pPr>
            <w:r w:rsidRPr="00AD4E8D">
              <w:rPr>
                <w:bCs/>
                <w:szCs w:val="18"/>
              </w:rPr>
              <w:t>5.78</w:t>
            </w:r>
          </w:p>
        </w:tc>
        <w:tc>
          <w:tcPr>
            <w:tcW w:w="848" w:type="dxa"/>
            <w:vMerge w:val="restart"/>
            <w:noWrap/>
            <w:vAlign w:val="center"/>
            <w:hideMark/>
          </w:tcPr>
          <w:p w14:paraId="08B6F0E0" w14:textId="77777777" w:rsidR="002A78D1" w:rsidRPr="00AD4E8D" w:rsidRDefault="002A78D1" w:rsidP="002A78D1">
            <w:pPr>
              <w:jc w:val="center"/>
              <w:rPr>
                <w:bCs/>
                <w:szCs w:val="18"/>
              </w:rPr>
            </w:pPr>
            <w:r w:rsidRPr="00AD4E8D">
              <w:rPr>
                <w:bCs/>
                <w:szCs w:val="18"/>
              </w:rPr>
              <w:t>5.49</w:t>
            </w:r>
          </w:p>
        </w:tc>
        <w:tc>
          <w:tcPr>
            <w:tcW w:w="917" w:type="dxa"/>
            <w:vMerge w:val="restart"/>
            <w:noWrap/>
            <w:vAlign w:val="center"/>
            <w:hideMark/>
          </w:tcPr>
          <w:p w14:paraId="6D4374B3" w14:textId="77777777" w:rsidR="002A78D1" w:rsidRPr="00AD4E8D" w:rsidRDefault="002A78D1" w:rsidP="002A78D1">
            <w:pPr>
              <w:jc w:val="center"/>
              <w:rPr>
                <w:bCs/>
                <w:szCs w:val="18"/>
              </w:rPr>
            </w:pPr>
            <w:r w:rsidRPr="00AD4E8D">
              <w:rPr>
                <w:bCs/>
                <w:szCs w:val="18"/>
              </w:rPr>
              <w:t>19.21</w:t>
            </w:r>
          </w:p>
        </w:tc>
        <w:tc>
          <w:tcPr>
            <w:tcW w:w="1738" w:type="dxa"/>
            <w:noWrap/>
            <w:vAlign w:val="center"/>
            <w:hideMark/>
          </w:tcPr>
          <w:p w14:paraId="4FE0E120"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01296A43" w14:textId="77777777" w:rsidR="002A78D1" w:rsidRPr="00AD4E8D" w:rsidRDefault="002A78D1" w:rsidP="002A78D1">
            <w:pPr>
              <w:jc w:val="center"/>
              <w:rPr>
                <w:szCs w:val="18"/>
              </w:rPr>
            </w:pPr>
            <w:r w:rsidRPr="00AD4E8D">
              <w:rPr>
                <w:szCs w:val="18"/>
              </w:rPr>
              <w:t>direkt</w:t>
            </w:r>
          </w:p>
          <w:p w14:paraId="2CDE3374" w14:textId="77777777" w:rsidR="002A78D1" w:rsidRPr="00AD4E8D" w:rsidRDefault="002A78D1" w:rsidP="002A78D1">
            <w:pPr>
              <w:jc w:val="center"/>
              <w:rPr>
                <w:szCs w:val="18"/>
              </w:rPr>
            </w:pPr>
          </w:p>
        </w:tc>
      </w:tr>
      <w:tr w:rsidR="002A78D1" w:rsidRPr="00AD4E8D" w14:paraId="078C9969" w14:textId="77777777" w:rsidTr="002A78D1">
        <w:trPr>
          <w:trHeight w:val="300"/>
        </w:trPr>
        <w:tc>
          <w:tcPr>
            <w:tcW w:w="1530" w:type="dxa"/>
            <w:noWrap/>
            <w:vAlign w:val="center"/>
            <w:hideMark/>
          </w:tcPr>
          <w:p w14:paraId="43FEC083" w14:textId="77777777" w:rsidR="002A78D1" w:rsidRPr="00AD4E8D" w:rsidRDefault="002A78D1" w:rsidP="002A78D1">
            <w:pPr>
              <w:rPr>
                <w:szCs w:val="18"/>
              </w:rPr>
            </w:pPr>
            <w:r w:rsidRPr="00AD4E8D">
              <w:rPr>
                <w:szCs w:val="18"/>
              </w:rPr>
              <w:t>SB-EP-5-S2_w</w:t>
            </w:r>
          </w:p>
        </w:tc>
        <w:tc>
          <w:tcPr>
            <w:tcW w:w="1037" w:type="dxa"/>
            <w:noWrap/>
            <w:vAlign w:val="center"/>
            <w:hideMark/>
          </w:tcPr>
          <w:p w14:paraId="1F2C4D57"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019FBDBA" w14:textId="77777777" w:rsidR="002A78D1" w:rsidRPr="00AD4E8D" w:rsidRDefault="002A78D1" w:rsidP="002A78D1">
            <w:pPr>
              <w:jc w:val="center"/>
              <w:rPr>
                <w:bCs/>
                <w:szCs w:val="18"/>
              </w:rPr>
            </w:pPr>
            <w:r w:rsidRPr="00AD4E8D">
              <w:rPr>
                <w:bCs/>
                <w:szCs w:val="18"/>
              </w:rPr>
              <w:t>193.41</w:t>
            </w:r>
          </w:p>
        </w:tc>
        <w:tc>
          <w:tcPr>
            <w:tcW w:w="848" w:type="dxa"/>
            <w:vMerge/>
            <w:vAlign w:val="center"/>
            <w:hideMark/>
          </w:tcPr>
          <w:p w14:paraId="683E481B" w14:textId="77777777" w:rsidR="002A78D1" w:rsidRPr="00AD4E8D" w:rsidRDefault="002A78D1" w:rsidP="002A78D1">
            <w:pPr>
              <w:jc w:val="center"/>
              <w:rPr>
                <w:bCs/>
                <w:szCs w:val="18"/>
              </w:rPr>
            </w:pPr>
          </w:p>
        </w:tc>
        <w:tc>
          <w:tcPr>
            <w:tcW w:w="856" w:type="dxa"/>
            <w:vMerge/>
            <w:vAlign w:val="center"/>
            <w:hideMark/>
          </w:tcPr>
          <w:p w14:paraId="38613536" w14:textId="77777777" w:rsidR="002A78D1" w:rsidRPr="00AD4E8D" w:rsidRDefault="002A78D1" w:rsidP="002A78D1">
            <w:pPr>
              <w:jc w:val="center"/>
              <w:rPr>
                <w:bCs/>
                <w:szCs w:val="18"/>
              </w:rPr>
            </w:pPr>
          </w:p>
        </w:tc>
        <w:tc>
          <w:tcPr>
            <w:tcW w:w="787" w:type="dxa"/>
            <w:noWrap/>
            <w:vAlign w:val="center"/>
            <w:hideMark/>
          </w:tcPr>
          <w:p w14:paraId="04433229" w14:textId="77777777" w:rsidR="002A78D1" w:rsidRPr="00AD4E8D" w:rsidRDefault="002A78D1" w:rsidP="002A78D1">
            <w:pPr>
              <w:jc w:val="center"/>
              <w:rPr>
                <w:bCs/>
                <w:szCs w:val="18"/>
              </w:rPr>
            </w:pPr>
            <w:r w:rsidRPr="00AD4E8D">
              <w:rPr>
                <w:bCs/>
                <w:szCs w:val="18"/>
              </w:rPr>
              <w:t>4.07</w:t>
            </w:r>
          </w:p>
        </w:tc>
        <w:tc>
          <w:tcPr>
            <w:tcW w:w="848" w:type="dxa"/>
            <w:vMerge/>
            <w:vAlign w:val="center"/>
            <w:hideMark/>
          </w:tcPr>
          <w:p w14:paraId="20E804B2" w14:textId="77777777" w:rsidR="002A78D1" w:rsidRPr="00AD4E8D" w:rsidRDefault="002A78D1" w:rsidP="002A78D1">
            <w:pPr>
              <w:jc w:val="center"/>
              <w:rPr>
                <w:bCs/>
                <w:szCs w:val="18"/>
              </w:rPr>
            </w:pPr>
          </w:p>
        </w:tc>
        <w:tc>
          <w:tcPr>
            <w:tcW w:w="917" w:type="dxa"/>
            <w:vMerge/>
            <w:vAlign w:val="center"/>
            <w:hideMark/>
          </w:tcPr>
          <w:p w14:paraId="0008E42E" w14:textId="77777777" w:rsidR="002A78D1" w:rsidRPr="00AD4E8D" w:rsidRDefault="002A78D1" w:rsidP="002A78D1">
            <w:pPr>
              <w:jc w:val="center"/>
              <w:rPr>
                <w:bCs/>
                <w:szCs w:val="18"/>
              </w:rPr>
            </w:pPr>
          </w:p>
        </w:tc>
        <w:tc>
          <w:tcPr>
            <w:tcW w:w="1738" w:type="dxa"/>
            <w:noWrap/>
            <w:vAlign w:val="center"/>
            <w:hideMark/>
          </w:tcPr>
          <w:p w14:paraId="70265F12" w14:textId="77777777" w:rsidR="002A78D1" w:rsidRPr="00AD4E8D" w:rsidRDefault="002A78D1" w:rsidP="002A78D1">
            <w:pPr>
              <w:jc w:val="center"/>
              <w:rPr>
                <w:szCs w:val="18"/>
              </w:rPr>
            </w:pPr>
            <w:r w:rsidRPr="00AD4E8D">
              <w:rPr>
                <w:szCs w:val="18"/>
              </w:rPr>
              <w:t>Holz</w:t>
            </w:r>
          </w:p>
        </w:tc>
        <w:tc>
          <w:tcPr>
            <w:tcW w:w="1091" w:type="dxa"/>
            <w:vMerge/>
          </w:tcPr>
          <w:p w14:paraId="0B1A35BF" w14:textId="77777777" w:rsidR="002A78D1" w:rsidRPr="00AD4E8D" w:rsidRDefault="002A78D1" w:rsidP="002A78D1">
            <w:pPr>
              <w:jc w:val="center"/>
              <w:rPr>
                <w:szCs w:val="18"/>
              </w:rPr>
            </w:pPr>
          </w:p>
        </w:tc>
      </w:tr>
      <w:tr w:rsidR="002A78D1" w:rsidRPr="00AD4E8D" w14:paraId="6D52A1ED" w14:textId="77777777" w:rsidTr="002A78D1">
        <w:trPr>
          <w:trHeight w:val="300"/>
        </w:trPr>
        <w:tc>
          <w:tcPr>
            <w:tcW w:w="1530" w:type="dxa"/>
            <w:noWrap/>
            <w:vAlign w:val="center"/>
            <w:hideMark/>
          </w:tcPr>
          <w:p w14:paraId="37E60D63" w14:textId="77777777" w:rsidR="002A78D1" w:rsidRPr="00AD4E8D" w:rsidRDefault="002A78D1" w:rsidP="002A78D1">
            <w:pPr>
              <w:rPr>
                <w:szCs w:val="18"/>
              </w:rPr>
            </w:pPr>
            <w:r w:rsidRPr="00AD4E8D">
              <w:rPr>
                <w:szCs w:val="18"/>
              </w:rPr>
              <w:t>SB-EP-5-S2_w</w:t>
            </w:r>
          </w:p>
        </w:tc>
        <w:tc>
          <w:tcPr>
            <w:tcW w:w="1037" w:type="dxa"/>
            <w:noWrap/>
            <w:vAlign w:val="center"/>
            <w:hideMark/>
          </w:tcPr>
          <w:p w14:paraId="0F9C6A4E"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EA6F5EB" w14:textId="77777777" w:rsidR="002A78D1" w:rsidRPr="00AD4E8D" w:rsidRDefault="002A78D1" w:rsidP="002A78D1">
            <w:pPr>
              <w:jc w:val="center"/>
              <w:rPr>
                <w:bCs/>
                <w:szCs w:val="18"/>
              </w:rPr>
            </w:pPr>
            <w:r w:rsidRPr="00AD4E8D">
              <w:rPr>
                <w:bCs/>
                <w:szCs w:val="18"/>
              </w:rPr>
              <w:t>313.49</w:t>
            </w:r>
          </w:p>
        </w:tc>
        <w:tc>
          <w:tcPr>
            <w:tcW w:w="848" w:type="dxa"/>
            <w:vMerge/>
            <w:vAlign w:val="center"/>
            <w:hideMark/>
          </w:tcPr>
          <w:p w14:paraId="6635326D" w14:textId="77777777" w:rsidR="002A78D1" w:rsidRPr="00AD4E8D" w:rsidRDefault="002A78D1" w:rsidP="002A78D1">
            <w:pPr>
              <w:jc w:val="center"/>
              <w:rPr>
                <w:bCs/>
                <w:szCs w:val="18"/>
              </w:rPr>
            </w:pPr>
          </w:p>
        </w:tc>
        <w:tc>
          <w:tcPr>
            <w:tcW w:w="856" w:type="dxa"/>
            <w:vMerge/>
            <w:vAlign w:val="center"/>
            <w:hideMark/>
          </w:tcPr>
          <w:p w14:paraId="21DC7BC2" w14:textId="77777777" w:rsidR="002A78D1" w:rsidRPr="00AD4E8D" w:rsidRDefault="002A78D1" w:rsidP="002A78D1">
            <w:pPr>
              <w:jc w:val="center"/>
              <w:rPr>
                <w:bCs/>
                <w:szCs w:val="18"/>
              </w:rPr>
            </w:pPr>
          </w:p>
        </w:tc>
        <w:tc>
          <w:tcPr>
            <w:tcW w:w="787" w:type="dxa"/>
            <w:noWrap/>
            <w:vAlign w:val="center"/>
            <w:hideMark/>
          </w:tcPr>
          <w:p w14:paraId="22847421" w14:textId="77777777" w:rsidR="002A78D1" w:rsidRPr="00AD4E8D" w:rsidRDefault="002A78D1" w:rsidP="002A78D1">
            <w:pPr>
              <w:jc w:val="center"/>
              <w:rPr>
                <w:bCs/>
                <w:szCs w:val="18"/>
              </w:rPr>
            </w:pPr>
            <w:r w:rsidRPr="00AD4E8D">
              <w:rPr>
                <w:bCs/>
                <w:szCs w:val="18"/>
              </w:rPr>
              <w:t>6.60</w:t>
            </w:r>
          </w:p>
        </w:tc>
        <w:tc>
          <w:tcPr>
            <w:tcW w:w="848" w:type="dxa"/>
            <w:vMerge/>
            <w:vAlign w:val="center"/>
            <w:hideMark/>
          </w:tcPr>
          <w:p w14:paraId="4E67E7BC" w14:textId="77777777" w:rsidR="002A78D1" w:rsidRPr="00AD4E8D" w:rsidRDefault="002A78D1" w:rsidP="002A78D1">
            <w:pPr>
              <w:jc w:val="center"/>
              <w:rPr>
                <w:bCs/>
                <w:szCs w:val="18"/>
              </w:rPr>
            </w:pPr>
          </w:p>
        </w:tc>
        <w:tc>
          <w:tcPr>
            <w:tcW w:w="917" w:type="dxa"/>
            <w:vMerge/>
            <w:vAlign w:val="center"/>
            <w:hideMark/>
          </w:tcPr>
          <w:p w14:paraId="0331F7A9" w14:textId="77777777" w:rsidR="002A78D1" w:rsidRPr="00AD4E8D" w:rsidRDefault="002A78D1" w:rsidP="002A78D1">
            <w:pPr>
              <w:jc w:val="center"/>
              <w:rPr>
                <w:bCs/>
                <w:szCs w:val="18"/>
              </w:rPr>
            </w:pPr>
          </w:p>
        </w:tc>
        <w:tc>
          <w:tcPr>
            <w:tcW w:w="1738" w:type="dxa"/>
            <w:noWrap/>
            <w:vAlign w:val="center"/>
            <w:hideMark/>
          </w:tcPr>
          <w:p w14:paraId="2EF6B223" w14:textId="77777777" w:rsidR="002A78D1" w:rsidRPr="00AD4E8D" w:rsidRDefault="002A78D1" w:rsidP="002A78D1">
            <w:pPr>
              <w:jc w:val="center"/>
              <w:rPr>
                <w:szCs w:val="18"/>
              </w:rPr>
            </w:pPr>
            <w:r w:rsidRPr="00AD4E8D">
              <w:rPr>
                <w:szCs w:val="18"/>
              </w:rPr>
              <w:t>Holz</w:t>
            </w:r>
          </w:p>
        </w:tc>
        <w:tc>
          <w:tcPr>
            <w:tcW w:w="1091" w:type="dxa"/>
            <w:vMerge/>
          </w:tcPr>
          <w:p w14:paraId="491CB4D8" w14:textId="77777777" w:rsidR="002A78D1" w:rsidRPr="00AD4E8D" w:rsidRDefault="002A78D1" w:rsidP="002A78D1">
            <w:pPr>
              <w:jc w:val="center"/>
              <w:rPr>
                <w:szCs w:val="18"/>
              </w:rPr>
            </w:pPr>
          </w:p>
        </w:tc>
      </w:tr>
      <w:tr w:rsidR="002A78D1" w:rsidRPr="00AD4E8D" w14:paraId="31C4B59E" w14:textId="77777777" w:rsidTr="002A78D1">
        <w:trPr>
          <w:trHeight w:val="300"/>
        </w:trPr>
        <w:tc>
          <w:tcPr>
            <w:tcW w:w="1530" w:type="dxa"/>
            <w:noWrap/>
            <w:vAlign w:val="center"/>
            <w:hideMark/>
          </w:tcPr>
          <w:p w14:paraId="161AEAAD" w14:textId="77777777" w:rsidR="002A78D1" w:rsidRPr="00AD4E8D" w:rsidRDefault="002A78D1" w:rsidP="002A78D1">
            <w:pPr>
              <w:rPr>
                <w:szCs w:val="18"/>
              </w:rPr>
            </w:pPr>
            <w:r w:rsidRPr="00AD4E8D">
              <w:rPr>
                <w:szCs w:val="18"/>
              </w:rPr>
              <w:t>SB-EP-5-FS_w</w:t>
            </w:r>
          </w:p>
        </w:tc>
        <w:tc>
          <w:tcPr>
            <w:tcW w:w="1037" w:type="dxa"/>
            <w:noWrap/>
            <w:vAlign w:val="center"/>
            <w:hideMark/>
          </w:tcPr>
          <w:p w14:paraId="21A99FC7"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0363603A" w14:textId="77777777" w:rsidR="002A78D1" w:rsidRPr="00AD4E8D" w:rsidRDefault="002A78D1" w:rsidP="002A78D1">
            <w:pPr>
              <w:jc w:val="center"/>
              <w:rPr>
                <w:bCs/>
                <w:szCs w:val="18"/>
              </w:rPr>
            </w:pPr>
            <w:r w:rsidRPr="00AD4E8D">
              <w:rPr>
                <w:bCs/>
                <w:szCs w:val="18"/>
              </w:rPr>
              <w:t>270.33</w:t>
            </w:r>
          </w:p>
        </w:tc>
        <w:tc>
          <w:tcPr>
            <w:tcW w:w="848" w:type="dxa"/>
            <w:vMerge w:val="restart"/>
            <w:noWrap/>
            <w:vAlign w:val="center"/>
            <w:hideMark/>
          </w:tcPr>
          <w:p w14:paraId="166F36C3" w14:textId="77777777" w:rsidR="002A78D1" w:rsidRPr="00AD4E8D" w:rsidRDefault="002A78D1" w:rsidP="002A78D1">
            <w:pPr>
              <w:jc w:val="center"/>
              <w:rPr>
                <w:bCs/>
                <w:szCs w:val="18"/>
              </w:rPr>
            </w:pPr>
            <w:r w:rsidRPr="00AD4E8D">
              <w:rPr>
                <w:bCs/>
                <w:szCs w:val="18"/>
              </w:rPr>
              <w:t>276.01</w:t>
            </w:r>
          </w:p>
        </w:tc>
        <w:tc>
          <w:tcPr>
            <w:tcW w:w="856" w:type="dxa"/>
            <w:vMerge w:val="restart"/>
            <w:noWrap/>
            <w:vAlign w:val="center"/>
            <w:hideMark/>
          </w:tcPr>
          <w:p w14:paraId="43949854" w14:textId="77777777" w:rsidR="002A78D1" w:rsidRPr="00AD4E8D" w:rsidRDefault="002A78D1" w:rsidP="002A78D1">
            <w:pPr>
              <w:jc w:val="center"/>
              <w:rPr>
                <w:bCs/>
                <w:szCs w:val="18"/>
              </w:rPr>
            </w:pPr>
            <w:r w:rsidRPr="00AD4E8D">
              <w:rPr>
                <w:bCs/>
                <w:szCs w:val="18"/>
              </w:rPr>
              <w:t>4.73%</w:t>
            </w:r>
          </w:p>
        </w:tc>
        <w:tc>
          <w:tcPr>
            <w:tcW w:w="787" w:type="dxa"/>
            <w:noWrap/>
            <w:vAlign w:val="center"/>
            <w:hideMark/>
          </w:tcPr>
          <w:p w14:paraId="36A49EEA" w14:textId="77777777" w:rsidR="002A78D1" w:rsidRPr="00AD4E8D" w:rsidRDefault="002A78D1" w:rsidP="002A78D1">
            <w:pPr>
              <w:jc w:val="center"/>
              <w:rPr>
                <w:bCs/>
                <w:szCs w:val="18"/>
              </w:rPr>
            </w:pPr>
            <w:r w:rsidRPr="00AD4E8D">
              <w:rPr>
                <w:bCs/>
                <w:szCs w:val="18"/>
              </w:rPr>
              <w:t>5.69</w:t>
            </w:r>
          </w:p>
        </w:tc>
        <w:tc>
          <w:tcPr>
            <w:tcW w:w="848" w:type="dxa"/>
            <w:vMerge w:val="restart"/>
            <w:noWrap/>
            <w:vAlign w:val="center"/>
            <w:hideMark/>
          </w:tcPr>
          <w:p w14:paraId="64714D06" w14:textId="77777777" w:rsidR="002A78D1" w:rsidRPr="00AD4E8D" w:rsidRDefault="002A78D1" w:rsidP="002A78D1">
            <w:pPr>
              <w:jc w:val="center"/>
              <w:rPr>
                <w:bCs/>
                <w:szCs w:val="18"/>
              </w:rPr>
            </w:pPr>
            <w:r w:rsidRPr="00AD4E8D">
              <w:rPr>
                <w:bCs/>
                <w:szCs w:val="18"/>
              </w:rPr>
              <w:t>5.81</w:t>
            </w:r>
          </w:p>
        </w:tc>
        <w:tc>
          <w:tcPr>
            <w:tcW w:w="917" w:type="dxa"/>
            <w:vMerge w:val="restart"/>
            <w:noWrap/>
            <w:vAlign w:val="center"/>
            <w:hideMark/>
          </w:tcPr>
          <w:p w14:paraId="69A4CD19" w14:textId="77777777" w:rsidR="002A78D1" w:rsidRPr="00AD4E8D" w:rsidRDefault="002A78D1" w:rsidP="002A78D1">
            <w:pPr>
              <w:jc w:val="center"/>
              <w:rPr>
                <w:bCs/>
                <w:szCs w:val="18"/>
              </w:rPr>
            </w:pPr>
            <w:r w:rsidRPr="00AD4E8D">
              <w:rPr>
                <w:bCs/>
                <w:szCs w:val="18"/>
              </w:rPr>
              <w:t>3.86</w:t>
            </w:r>
          </w:p>
        </w:tc>
        <w:tc>
          <w:tcPr>
            <w:tcW w:w="1738" w:type="dxa"/>
            <w:noWrap/>
            <w:vAlign w:val="center"/>
            <w:hideMark/>
          </w:tcPr>
          <w:p w14:paraId="725D23D3"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7A345D7E" w14:textId="77777777" w:rsidR="002A78D1" w:rsidRPr="00AD4E8D" w:rsidRDefault="002A78D1" w:rsidP="002A78D1">
            <w:pPr>
              <w:jc w:val="center"/>
              <w:rPr>
                <w:szCs w:val="18"/>
              </w:rPr>
            </w:pPr>
            <w:r w:rsidRPr="00AD4E8D">
              <w:rPr>
                <w:szCs w:val="18"/>
              </w:rPr>
              <w:t>direkt</w:t>
            </w:r>
          </w:p>
          <w:p w14:paraId="45F3B71D" w14:textId="77777777" w:rsidR="002A78D1" w:rsidRPr="00AD4E8D" w:rsidRDefault="002A78D1" w:rsidP="002A78D1">
            <w:pPr>
              <w:jc w:val="center"/>
              <w:rPr>
                <w:szCs w:val="18"/>
              </w:rPr>
            </w:pPr>
          </w:p>
        </w:tc>
      </w:tr>
      <w:tr w:rsidR="002A78D1" w:rsidRPr="00AD4E8D" w14:paraId="212ADD05" w14:textId="77777777" w:rsidTr="002A78D1">
        <w:trPr>
          <w:trHeight w:val="300"/>
        </w:trPr>
        <w:tc>
          <w:tcPr>
            <w:tcW w:w="1530" w:type="dxa"/>
            <w:noWrap/>
            <w:vAlign w:val="center"/>
            <w:hideMark/>
          </w:tcPr>
          <w:p w14:paraId="62783F52" w14:textId="77777777" w:rsidR="002A78D1" w:rsidRPr="00AD4E8D" w:rsidRDefault="002A78D1" w:rsidP="002A78D1">
            <w:pPr>
              <w:rPr>
                <w:szCs w:val="18"/>
              </w:rPr>
            </w:pPr>
            <w:r w:rsidRPr="00AD4E8D">
              <w:rPr>
                <w:szCs w:val="18"/>
              </w:rPr>
              <w:t>SB-EP-5-FS_w</w:t>
            </w:r>
          </w:p>
        </w:tc>
        <w:tc>
          <w:tcPr>
            <w:tcW w:w="1037" w:type="dxa"/>
            <w:noWrap/>
            <w:vAlign w:val="center"/>
            <w:hideMark/>
          </w:tcPr>
          <w:p w14:paraId="3A220D39"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476214C8" w14:textId="77777777" w:rsidR="002A78D1" w:rsidRPr="00AD4E8D" w:rsidRDefault="002A78D1" w:rsidP="002A78D1">
            <w:pPr>
              <w:jc w:val="center"/>
              <w:rPr>
                <w:bCs/>
                <w:szCs w:val="18"/>
              </w:rPr>
            </w:pPr>
            <w:r w:rsidRPr="00AD4E8D">
              <w:rPr>
                <w:bCs/>
                <w:szCs w:val="18"/>
              </w:rPr>
              <w:t>266.76</w:t>
            </w:r>
          </w:p>
        </w:tc>
        <w:tc>
          <w:tcPr>
            <w:tcW w:w="848" w:type="dxa"/>
            <w:vMerge/>
            <w:vAlign w:val="center"/>
            <w:hideMark/>
          </w:tcPr>
          <w:p w14:paraId="18C404AA" w14:textId="77777777" w:rsidR="002A78D1" w:rsidRPr="00AD4E8D" w:rsidRDefault="002A78D1" w:rsidP="002A78D1">
            <w:pPr>
              <w:jc w:val="center"/>
              <w:rPr>
                <w:bCs/>
                <w:szCs w:val="18"/>
              </w:rPr>
            </w:pPr>
          </w:p>
        </w:tc>
        <w:tc>
          <w:tcPr>
            <w:tcW w:w="856" w:type="dxa"/>
            <w:vMerge/>
            <w:vAlign w:val="center"/>
            <w:hideMark/>
          </w:tcPr>
          <w:p w14:paraId="32F3B697" w14:textId="77777777" w:rsidR="002A78D1" w:rsidRPr="00AD4E8D" w:rsidRDefault="002A78D1" w:rsidP="002A78D1">
            <w:pPr>
              <w:jc w:val="center"/>
              <w:rPr>
                <w:bCs/>
                <w:szCs w:val="18"/>
              </w:rPr>
            </w:pPr>
          </w:p>
        </w:tc>
        <w:tc>
          <w:tcPr>
            <w:tcW w:w="787" w:type="dxa"/>
            <w:noWrap/>
            <w:vAlign w:val="center"/>
            <w:hideMark/>
          </w:tcPr>
          <w:p w14:paraId="4AB0879C" w14:textId="77777777" w:rsidR="002A78D1" w:rsidRPr="00AD4E8D" w:rsidRDefault="002A78D1" w:rsidP="002A78D1">
            <w:pPr>
              <w:jc w:val="center"/>
              <w:rPr>
                <w:bCs/>
                <w:szCs w:val="18"/>
              </w:rPr>
            </w:pPr>
            <w:r w:rsidRPr="00AD4E8D">
              <w:rPr>
                <w:bCs/>
                <w:szCs w:val="18"/>
              </w:rPr>
              <w:t>5.62</w:t>
            </w:r>
          </w:p>
        </w:tc>
        <w:tc>
          <w:tcPr>
            <w:tcW w:w="848" w:type="dxa"/>
            <w:vMerge/>
            <w:vAlign w:val="center"/>
            <w:hideMark/>
          </w:tcPr>
          <w:p w14:paraId="714F53D2" w14:textId="77777777" w:rsidR="002A78D1" w:rsidRPr="00AD4E8D" w:rsidRDefault="002A78D1" w:rsidP="002A78D1">
            <w:pPr>
              <w:jc w:val="center"/>
              <w:rPr>
                <w:bCs/>
                <w:szCs w:val="18"/>
              </w:rPr>
            </w:pPr>
          </w:p>
        </w:tc>
        <w:tc>
          <w:tcPr>
            <w:tcW w:w="917" w:type="dxa"/>
            <w:vMerge/>
            <w:vAlign w:val="center"/>
            <w:hideMark/>
          </w:tcPr>
          <w:p w14:paraId="0B4F8B90" w14:textId="77777777" w:rsidR="002A78D1" w:rsidRPr="00AD4E8D" w:rsidRDefault="002A78D1" w:rsidP="002A78D1">
            <w:pPr>
              <w:jc w:val="center"/>
              <w:rPr>
                <w:bCs/>
                <w:szCs w:val="18"/>
              </w:rPr>
            </w:pPr>
          </w:p>
        </w:tc>
        <w:tc>
          <w:tcPr>
            <w:tcW w:w="1738" w:type="dxa"/>
            <w:noWrap/>
            <w:vAlign w:val="center"/>
            <w:hideMark/>
          </w:tcPr>
          <w:p w14:paraId="05A9D8ED" w14:textId="77777777" w:rsidR="002A78D1" w:rsidRPr="00AD4E8D" w:rsidRDefault="002A78D1" w:rsidP="002A78D1">
            <w:pPr>
              <w:jc w:val="center"/>
              <w:rPr>
                <w:szCs w:val="18"/>
              </w:rPr>
            </w:pPr>
            <w:r w:rsidRPr="00AD4E8D">
              <w:rPr>
                <w:szCs w:val="18"/>
              </w:rPr>
              <w:t>Holz</w:t>
            </w:r>
          </w:p>
        </w:tc>
        <w:tc>
          <w:tcPr>
            <w:tcW w:w="1091" w:type="dxa"/>
            <w:vMerge/>
          </w:tcPr>
          <w:p w14:paraId="5FF3A5C2" w14:textId="77777777" w:rsidR="002A78D1" w:rsidRPr="00AD4E8D" w:rsidRDefault="002A78D1" w:rsidP="002A78D1">
            <w:pPr>
              <w:jc w:val="center"/>
              <w:rPr>
                <w:szCs w:val="18"/>
              </w:rPr>
            </w:pPr>
          </w:p>
        </w:tc>
      </w:tr>
      <w:tr w:rsidR="002A78D1" w:rsidRPr="00AD4E8D" w14:paraId="28DE940C" w14:textId="77777777" w:rsidTr="002A78D1">
        <w:trPr>
          <w:trHeight w:val="300"/>
        </w:trPr>
        <w:tc>
          <w:tcPr>
            <w:tcW w:w="1530" w:type="dxa"/>
            <w:noWrap/>
            <w:vAlign w:val="center"/>
            <w:hideMark/>
          </w:tcPr>
          <w:p w14:paraId="046DBE9E" w14:textId="77777777" w:rsidR="002A78D1" w:rsidRPr="00AD4E8D" w:rsidRDefault="002A78D1" w:rsidP="002A78D1">
            <w:pPr>
              <w:rPr>
                <w:szCs w:val="18"/>
              </w:rPr>
            </w:pPr>
            <w:r w:rsidRPr="00AD4E8D">
              <w:rPr>
                <w:szCs w:val="18"/>
              </w:rPr>
              <w:t>SB-EP-5-FS_w</w:t>
            </w:r>
          </w:p>
        </w:tc>
        <w:tc>
          <w:tcPr>
            <w:tcW w:w="1037" w:type="dxa"/>
            <w:noWrap/>
            <w:vAlign w:val="center"/>
            <w:hideMark/>
          </w:tcPr>
          <w:p w14:paraId="013676EA"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217C9560" w14:textId="77777777" w:rsidR="002A78D1" w:rsidRPr="00AD4E8D" w:rsidRDefault="002A78D1" w:rsidP="002A78D1">
            <w:pPr>
              <w:jc w:val="center"/>
              <w:rPr>
                <w:bCs/>
                <w:szCs w:val="18"/>
              </w:rPr>
            </w:pPr>
            <w:r w:rsidRPr="00AD4E8D">
              <w:rPr>
                <w:bCs/>
                <w:szCs w:val="18"/>
              </w:rPr>
              <w:t>290.94</w:t>
            </w:r>
          </w:p>
        </w:tc>
        <w:tc>
          <w:tcPr>
            <w:tcW w:w="848" w:type="dxa"/>
            <w:vMerge/>
            <w:vAlign w:val="center"/>
            <w:hideMark/>
          </w:tcPr>
          <w:p w14:paraId="437B375A" w14:textId="77777777" w:rsidR="002A78D1" w:rsidRPr="00AD4E8D" w:rsidRDefault="002A78D1" w:rsidP="002A78D1">
            <w:pPr>
              <w:jc w:val="center"/>
              <w:rPr>
                <w:bCs/>
                <w:szCs w:val="18"/>
              </w:rPr>
            </w:pPr>
          </w:p>
        </w:tc>
        <w:tc>
          <w:tcPr>
            <w:tcW w:w="856" w:type="dxa"/>
            <w:vMerge/>
            <w:vAlign w:val="center"/>
            <w:hideMark/>
          </w:tcPr>
          <w:p w14:paraId="690754DE" w14:textId="77777777" w:rsidR="002A78D1" w:rsidRPr="00AD4E8D" w:rsidRDefault="002A78D1" w:rsidP="002A78D1">
            <w:pPr>
              <w:jc w:val="center"/>
              <w:rPr>
                <w:bCs/>
                <w:szCs w:val="18"/>
              </w:rPr>
            </w:pPr>
          </w:p>
        </w:tc>
        <w:tc>
          <w:tcPr>
            <w:tcW w:w="787" w:type="dxa"/>
            <w:noWrap/>
            <w:vAlign w:val="center"/>
            <w:hideMark/>
          </w:tcPr>
          <w:p w14:paraId="594FB0A6" w14:textId="77777777" w:rsidR="002A78D1" w:rsidRPr="00AD4E8D" w:rsidRDefault="002A78D1" w:rsidP="002A78D1">
            <w:pPr>
              <w:jc w:val="center"/>
              <w:rPr>
                <w:bCs/>
                <w:szCs w:val="18"/>
              </w:rPr>
            </w:pPr>
            <w:r w:rsidRPr="00AD4E8D">
              <w:rPr>
                <w:bCs/>
                <w:szCs w:val="18"/>
              </w:rPr>
              <w:t>6.13</w:t>
            </w:r>
          </w:p>
        </w:tc>
        <w:tc>
          <w:tcPr>
            <w:tcW w:w="848" w:type="dxa"/>
            <w:vMerge/>
            <w:vAlign w:val="center"/>
            <w:hideMark/>
          </w:tcPr>
          <w:p w14:paraId="6138AEA3" w14:textId="77777777" w:rsidR="002A78D1" w:rsidRPr="00AD4E8D" w:rsidRDefault="002A78D1" w:rsidP="002A78D1">
            <w:pPr>
              <w:jc w:val="center"/>
              <w:rPr>
                <w:bCs/>
                <w:szCs w:val="18"/>
              </w:rPr>
            </w:pPr>
          </w:p>
        </w:tc>
        <w:tc>
          <w:tcPr>
            <w:tcW w:w="917" w:type="dxa"/>
            <w:vMerge/>
            <w:vAlign w:val="center"/>
            <w:hideMark/>
          </w:tcPr>
          <w:p w14:paraId="5690975A" w14:textId="77777777" w:rsidR="002A78D1" w:rsidRPr="00AD4E8D" w:rsidRDefault="002A78D1" w:rsidP="002A78D1">
            <w:pPr>
              <w:jc w:val="center"/>
              <w:rPr>
                <w:bCs/>
                <w:szCs w:val="18"/>
              </w:rPr>
            </w:pPr>
          </w:p>
        </w:tc>
        <w:tc>
          <w:tcPr>
            <w:tcW w:w="1738" w:type="dxa"/>
            <w:noWrap/>
            <w:vAlign w:val="center"/>
            <w:hideMark/>
          </w:tcPr>
          <w:p w14:paraId="040B465E" w14:textId="77777777" w:rsidR="002A78D1" w:rsidRPr="00AD4E8D" w:rsidRDefault="002A78D1" w:rsidP="002A78D1">
            <w:pPr>
              <w:jc w:val="center"/>
              <w:rPr>
                <w:szCs w:val="18"/>
              </w:rPr>
            </w:pPr>
            <w:r w:rsidRPr="00AD4E8D">
              <w:rPr>
                <w:szCs w:val="18"/>
              </w:rPr>
              <w:t>Beton</w:t>
            </w:r>
          </w:p>
        </w:tc>
        <w:tc>
          <w:tcPr>
            <w:tcW w:w="1091" w:type="dxa"/>
            <w:vMerge/>
          </w:tcPr>
          <w:p w14:paraId="3F97427D" w14:textId="77777777" w:rsidR="002A78D1" w:rsidRPr="00AD4E8D" w:rsidRDefault="002A78D1" w:rsidP="002A78D1">
            <w:pPr>
              <w:jc w:val="center"/>
              <w:rPr>
                <w:szCs w:val="18"/>
              </w:rPr>
            </w:pPr>
          </w:p>
        </w:tc>
      </w:tr>
      <w:tr w:rsidR="002A78D1" w:rsidRPr="00AD4E8D" w14:paraId="0D9D9B80" w14:textId="77777777" w:rsidTr="002A78D1">
        <w:trPr>
          <w:trHeight w:val="300"/>
        </w:trPr>
        <w:tc>
          <w:tcPr>
            <w:tcW w:w="1530" w:type="dxa"/>
            <w:noWrap/>
            <w:vAlign w:val="center"/>
            <w:hideMark/>
          </w:tcPr>
          <w:p w14:paraId="7DE253A4" w14:textId="77777777" w:rsidR="002A78D1" w:rsidRPr="00AD4E8D" w:rsidRDefault="002A78D1" w:rsidP="002A78D1">
            <w:pPr>
              <w:rPr>
                <w:szCs w:val="18"/>
              </w:rPr>
            </w:pPr>
            <w:r w:rsidRPr="00AD4E8D">
              <w:rPr>
                <w:szCs w:val="18"/>
              </w:rPr>
              <w:t>SB-EP-5-LS_w</w:t>
            </w:r>
          </w:p>
        </w:tc>
        <w:tc>
          <w:tcPr>
            <w:tcW w:w="1037" w:type="dxa"/>
            <w:noWrap/>
            <w:vAlign w:val="center"/>
            <w:hideMark/>
          </w:tcPr>
          <w:p w14:paraId="6EAFBF20"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674414E6" w14:textId="77777777" w:rsidR="002A78D1" w:rsidRPr="00AD4E8D" w:rsidRDefault="002A78D1" w:rsidP="002A78D1">
            <w:pPr>
              <w:jc w:val="center"/>
              <w:rPr>
                <w:bCs/>
                <w:szCs w:val="18"/>
              </w:rPr>
            </w:pPr>
            <w:r w:rsidRPr="00AD4E8D">
              <w:rPr>
                <w:bCs/>
                <w:szCs w:val="18"/>
              </w:rPr>
              <w:t>267.49</w:t>
            </w:r>
          </w:p>
        </w:tc>
        <w:tc>
          <w:tcPr>
            <w:tcW w:w="848" w:type="dxa"/>
            <w:vMerge w:val="restart"/>
            <w:noWrap/>
            <w:vAlign w:val="center"/>
            <w:hideMark/>
          </w:tcPr>
          <w:p w14:paraId="39E2B983" w14:textId="77777777" w:rsidR="002A78D1" w:rsidRPr="00AD4E8D" w:rsidRDefault="002A78D1" w:rsidP="002A78D1">
            <w:pPr>
              <w:jc w:val="center"/>
              <w:rPr>
                <w:bCs/>
                <w:szCs w:val="18"/>
              </w:rPr>
            </w:pPr>
            <w:r w:rsidRPr="00AD4E8D">
              <w:rPr>
                <w:bCs/>
                <w:szCs w:val="18"/>
              </w:rPr>
              <w:t>251.95</w:t>
            </w:r>
          </w:p>
        </w:tc>
        <w:tc>
          <w:tcPr>
            <w:tcW w:w="856" w:type="dxa"/>
            <w:vMerge w:val="restart"/>
            <w:noWrap/>
            <w:vAlign w:val="center"/>
            <w:hideMark/>
          </w:tcPr>
          <w:p w14:paraId="49F39707" w14:textId="77777777" w:rsidR="002A78D1" w:rsidRPr="00AD4E8D" w:rsidRDefault="002A78D1" w:rsidP="002A78D1">
            <w:pPr>
              <w:jc w:val="center"/>
              <w:rPr>
                <w:bCs/>
                <w:szCs w:val="18"/>
              </w:rPr>
            </w:pPr>
            <w:r w:rsidRPr="00AD4E8D">
              <w:rPr>
                <w:bCs/>
                <w:szCs w:val="18"/>
              </w:rPr>
              <w:t>7.29%</w:t>
            </w:r>
          </w:p>
        </w:tc>
        <w:tc>
          <w:tcPr>
            <w:tcW w:w="787" w:type="dxa"/>
            <w:noWrap/>
            <w:vAlign w:val="center"/>
            <w:hideMark/>
          </w:tcPr>
          <w:p w14:paraId="20F5C97A" w14:textId="77777777" w:rsidR="002A78D1" w:rsidRPr="00AD4E8D" w:rsidRDefault="002A78D1" w:rsidP="002A78D1">
            <w:pPr>
              <w:jc w:val="center"/>
              <w:rPr>
                <w:bCs/>
                <w:szCs w:val="18"/>
              </w:rPr>
            </w:pPr>
            <w:r w:rsidRPr="00AD4E8D">
              <w:rPr>
                <w:bCs/>
                <w:szCs w:val="18"/>
              </w:rPr>
              <w:t>5.63</w:t>
            </w:r>
          </w:p>
        </w:tc>
        <w:tc>
          <w:tcPr>
            <w:tcW w:w="848" w:type="dxa"/>
            <w:vMerge w:val="restart"/>
            <w:noWrap/>
            <w:vAlign w:val="center"/>
            <w:hideMark/>
          </w:tcPr>
          <w:p w14:paraId="103F104F" w14:textId="77777777" w:rsidR="002A78D1" w:rsidRPr="00AD4E8D" w:rsidRDefault="002A78D1" w:rsidP="002A78D1">
            <w:pPr>
              <w:jc w:val="center"/>
              <w:rPr>
                <w:bCs/>
                <w:szCs w:val="18"/>
              </w:rPr>
            </w:pPr>
            <w:r w:rsidRPr="00AD4E8D">
              <w:rPr>
                <w:bCs/>
                <w:szCs w:val="18"/>
              </w:rPr>
              <w:t>5.30</w:t>
            </w:r>
          </w:p>
        </w:tc>
        <w:tc>
          <w:tcPr>
            <w:tcW w:w="917" w:type="dxa"/>
            <w:vMerge w:val="restart"/>
            <w:noWrap/>
            <w:vAlign w:val="center"/>
            <w:hideMark/>
          </w:tcPr>
          <w:p w14:paraId="5E616902" w14:textId="77777777" w:rsidR="002A78D1" w:rsidRPr="00AD4E8D" w:rsidRDefault="002A78D1" w:rsidP="002A78D1">
            <w:pPr>
              <w:jc w:val="center"/>
              <w:rPr>
                <w:bCs/>
                <w:szCs w:val="18"/>
              </w:rPr>
            </w:pPr>
            <w:r w:rsidRPr="00AD4E8D">
              <w:rPr>
                <w:bCs/>
                <w:szCs w:val="18"/>
              </w:rPr>
              <w:t>5.95</w:t>
            </w:r>
          </w:p>
        </w:tc>
        <w:tc>
          <w:tcPr>
            <w:tcW w:w="1738" w:type="dxa"/>
            <w:noWrap/>
            <w:vAlign w:val="center"/>
            <w:hideMark/>
          </w:tcPr>
          <w:p w14:paraId="5A066869"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42E0798F" w14:textId="77777777" w:rsidR="002A78D1" w:rsidRPr="00AD4E8D" w:rsidRDefault="002A78D1" w:rsidP="002A78D1">
            <w:pPr>
              <w:jc w:val="center"/>
              <w:rPr>
                <w:szCs w:val="18"/>
              </w:rPr>
            </w:pPr>
            <w:r w:rsidRPr="00AD4E8D">
              <w:rPr>
                <w:szCs w:val="18"/>
              </w:rPr>
              <w:t>direkt</w:t>
            </w:r>
          </w:p>
          <w:p w14:paraId="38A42EA1" w14:textId="77777777" w:rsidR="002A78D1" w:rsidRPr="00AD4E8D" w:rsidRDefault="002A78D1" w:rsidP="002A78D1">
            <w:pPr>
              <w:jc w:val="center"/>
              <w:rPr>
                <w:szCs w:val="18"/>
              </w:rPr>
            </w:pPr>
          </w:p>
        </w:tc>
      </w:tr>
      <w:tr w:rsidR="002A78D1" w:rsidRPr="00AD4E8D" w14:paraId="18A8E366" w14:textId="77777777" w:rsidTr="002A78D1">
        <w:trPr>
          <w:trHeight w:val="300"/>
        </w:trPr>
        <w:tc>
          <w:tcPr>
            <w:tcW w:w="1530" w:type="dxa"/>
            <w:noWrap/>
            <w:vAlign w:val="center"/>
            <w:hideMark/>
          </w:tcPr>
          <w:p w14:paraId="72633C23" w14:textId="77777777" w:rsidR="002A78D1" w:rsidRPr="00AD4E8D" w:rsidRDefault="002A78D1" w:rsidP="002A78D1">
            <w:pPr>
              <w:rPr>
                <w:szCs w:val="18"/>
              </w:rPr>
            </w:pPr>
            <w:r w:rsidRPr="00AD4E8D">
              <w:rPr>
                <w:szCs w:val="18"/>
              </w:rPr>
              <w:t>SB-EP-5-LS_w</w:t>
            </w:r>
          </w:p>
        </w:tc>
        <w:tc>
          <w:tcPr>
            <w:tcW w:w="1037" w:type="dxa"/>
            <w:noWrap/>
            <w:vAlign w:val="center"/>
            <w:hideMark/>
          </w:tcPr>
          <w:p w14:paraId="64070539"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C6034F1" w14:textId="77777777" w:rsidR="002A78D1" w:rsidRPr="00AD4E8D" w:rsidRDefault="002A78D1" w:rsidP="002A78D1">
            <w:pPr>
              <w:jc w:val="center"/>
              <w:rPr>
                <w:bCs/>
                <w:szCs w:val="18"/>
              </w:rPr>
            </w:pPr>
            <w:r w:rsidRPr="00AD4E8D">
              <w:rPr>
                <w:bCs/>
                <w:szCs w:val="18"/>
              </w:rPr>
              <w:t>231.67</w:t>
            </w:r>
          </w:p>
        </w:tc>
        <w:tc>
          <w:tcPr>
            <w:tcW w:w="848" w:type="dxa"/>
            <w:vMerge/>
            <w:vAlign w:val="center"/>
            <w:hideMark/>
          </w:tcPr>
          <w:p w14:paraId="11DC0E92" w14:textId="77777777" w:rsidR="002A78D1" w:rsidRPr="00AD4E8D" w:rsidRDefault="002A78D1" w:rsidP="002A78D1">
            <w:pPr>
              <w:jc w:val="center"/>
              <w:rPr>
                <w:bCs/>
                <w:szCs w:val="18"/>
              </w:rPr>
            </w:pPr>
          </w:p>
        </w:tc>
        <w:tc>
          <w:tcPr>
            <w:tcW w:w="856" w:type="dxa"/>
            <w:vMerge/>
            <w:vAlign w:val="center"/>
            <w:hideMark/>
          </w:tcPr>
          <w:p w14:paraId="4227A4D2" w14:textId="77777777" w:rsidR="002A78D1" w:rsidRPr="00AD4E8D" w:rsidRDefault="002A78D1" w:rsidP="002A78D1">
            <w:pPr>
              <w:jc w:val="center"/>
              <w:rPr>
                <w:bCs/>
                <w:szCs w:val="18"/>
              </w:rPr>
            </w:pPr>
          </w:p>
        </w:tc>
        <w:tc>
          <w:tcPr>
            <w:tcW w:w="787" w:type="dxa"/>
            <w:noWrap/>
            <w:vAlign w:val="center"/>
            <w:hideMark/>
          </w:tcPr>
          <w:p w14:paraId="05EAE575" w14:textId="77777777" w:rsidR="002A78D1" w:rsidRPr="00AD4E8D" w:rsidRDefault="002A78D1" w:rsidP="002A78D1">
            <w:pPr>
              <w:jc w:val="center"/>
              <w:rPr>
                <w:bCs/>
                <w:szCs w:val="18"/>
              </w:rPr>
            </w:pPr>
            <w:r w:rsidRPr="00AD4E8D">
              <w:rPr>
                <w:bCs/>
                <w:szCs w:val="18"/>
              </w:rPr>
              <w:t>4.88</w:t>
            </w:r>
          </w:p>
        </w:tc>
        <w:tc>
          <w:tcPr>
            <w:tcW w:w="848" w:type="dxa"/>
            <w:vMerge/>
            <w:vAlign w:val="center"/>
            <w:hideMark/>
          </w:tcPr>
          <w:p w14:paraId="1F7172D4" w14:textId="77777777" w:rsidR="002A78D1" w:rsidRPr="00AD4E8D" w:rsidRDefault="002A78D1" w:rsidP="002A78D1">
            <w:pPr>
              <w:jc w:val="center"/>
              <w:rPr>
                <w:bCs/>
                <w:szCs w:val="18"/>
              </w:rPr>
            </w:pPr>
          </w:p>
        </w:tc>
        <w:tc>
          <w:tcPr>
            <w:tcW w:w="917" w:type="dxa"/>
            <w:vMerge/>
            <w:vAlign w:val="center"/>
            <w:hideMark/>
          </w:tcPr>
          <w:p w14:paraId="5E4EE0C4" w14:textId="77777777" w:rsidR="002A78D1" w:rsidRPr="00AD4E8D" w:rsidRDefault="002A78D1" w:rsidP="002A78D1">
            <w:pPr>
              <w:jc w:val="center"/>
              <w:rPr>
                <w:bCs/>
                <w:szCs w:val="18"/>
              </w:rPr>
            </w:pPr>
          </w:p>
        </w:tc>
        <w:tc>
          <w:tcPr>
            <w:tcW w:w="1738" w:type="dxa"/>
            <w:noWrap/>
            <w:vAlign w:val="center"/>
            <w:hideMark/>
          </w:tcPr>
          <w:p w14:paraId="1311B06C" w14:textId="77777777" w:rsidR="002A78D1" w:rsidRPr="00AD4E8D" w:rsidRDefault="002A78D1" w:rsidP="002A78D1">
            <w:pPr>
              <w:jc w:val="center"/>
              <w:rPr>
                <w:szCs w:val="18"/>
              </w:rPr>
            </w:pPr>
            <w:r w:rsidRPr="00AD4E8D">
              <w:rPr>
                <w:szCs w:val="18"/>
              </w:rPr>
              <w:t>Beton</w:t>
            </w:r>
          </w:p>
        </w:tc>
        <w:tc>
          <w:tcPr>
            <w:tcW w:w="1091" w:type="dxa"/>
            <w:vMerge/>
          </w:tcPr>
          <w:p w14:paraId="28A9E452" w14:textId="77777777" w:rsidR="002A78D1" w:rsidRPr="00AD4E8D" w:rsidRDefault="002A78D1" w:rsidP="002A78D1">
            <w:pPr>
              <w:jc w:val="center"/>
              <w:rPr>
                <w:szCs w:val="18"/>
              </w:rPr>
            </w:pPr>
          </w:p>
        </w:tc>
      </w:tr>
      <w:tr w:rsidR="002A78D1" w:rsidRPr="00AD4E8D" w14:paraId="1CF4681F" w14:textId="77777777" w:rsidTr="002A78D1">
        <w:trPr>
          <w:trHeight w:val="300"/>
        </w:trPr>
        <w:tc>
          <w:tcPr>
            <w:tcW w:w="1530" w:type="dxa"/>
            <w:noWrap/>
            <w:vAlign w:val="center"/>
            <w:hideMark/>
          </w:tcPr>
          <w:p w14:paraId="22289015" w14:textId="77777777" w:rsidR="002A78D1" w:rsidRPr="00AD4E8D" w:rsidRDefault="002A78D1" w:rsidP="002A78D1">
            <w:pPr>
              <w:rPr>
                <w:szCs w:val="18"/>
              </w:rPr>
            </w:pPr>
            <w:r w:rsidRPr="00AD4E8D">
              <w:rPr>
                <w:szCs w:val="18"/>
              </w:rPr>
              <w:t>SB-EP-5-LS_w</w:t>
            </w:r>
          </w:p>
        </w:tc>
        <w:tc>
          <w:tcPr>
            <w:tcW w:w="1037" w:type="dxa"/>
            <w:noWrap/>
            <w:vAlign w:val="center"/>
            <w:hideMark/>
          </w:tcPr>
          <w:p w14:paraId="092C28CF"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E2642FF" w14:textId="77777777" w:rsidR="002A78D1" w:rsidRPr="00AD4E8D" w:rsidRDefault="002A78D1" w:rsidP="002A78D1">
            <w:pPr>
              <w:jc w:val="center"/>
              <w:rPr>
                <w:bCs/>
                <w:szCs w:val="18"/>
              </w:rPr>
            </w:pPr>
            <w:r w:rsidRPr="00AD4E8D">
              <w:rPr>
                <w:bCs/>
                <w:szCs w:val="18"/>
              </w:rPr>
              <w:t>256.69</w:t>
            </w:r>
          </w:p>
        </w:tc>
        <w:tc>
          <w:tcPr>
            <w:tcW w:w="848" w:type="dxa"/>
            <w:vMerge/>
            <w:vAlign w:val="center"/>
            <w:hideMark/>
          </w:tcPr>
          <w:p w14:paraId="1CE51A83" w14:textId="77777777" w:rsidR="002A78D1" w:rsidRPr="00AD4E8D" w:rsidRDefault="002A78D1" w:rsidP="002A78D1">
            <w:pPr>
              <w:jc w:val="center"/>
              <w:rPr>
                <w:bCs/>
                <w:szCs w:val="18"/>
              </w:rPr>
            </w:pPr>
          </w:p>
        </w:tc>
        <w:tc>
          <w:tcPr>
            <w:tcW w:w="856" w:type="dxa"/>
            <w:vMerge/>
            <w:vAlign w:val="center"/>
            <w:hideMark/>
          </w:tcPr>
          <w:p w14:paraId="1C36E065" w14:textId="77777777" w:rsidR="002A78D1" w:rsidRPr="00AD4E8D" w:rsidRDefault="002A78D1" w:rsidP="002A78D1">
            <w:pPr>
              <w:jc w:val="center"/>
              <w:rPr>
                <w:bCs/>
                <w:szCs w:val="18"/>
              </w:rPr>
            </w:pPr>
          </w:p>
        </w:tc>
        <w:tc>
          <w:tcPr>
            <w:tcW w:w="787" w:type="dxa"/>
            <w:noWrap/>
            <w:vAlign w:val="center"/>
            <w:hideMark/>
          </w:tcPr>
          <w:p w14:paraId="004B3D24" w14:textId="77777777" w:rsidR="002A78D1" w:rsidRPr="00AD4E8D" w:rsidRDefault="002A78D1" w:rsidP="002A78D1">
            <w:pPr>
              <w:jc w:val="center"/>
              <w:rPr>
                <w:bCs/>
                <w:szCs w:val="18"/>
              </w:rPr>
            </w:pPr>
            <w:r w:rsidRPr="00AD4E8D">
              <w:rPr>
                <w:bCs/>
                <w:szCs w:val="18"/>
              </w:rPr>
              <w:t>5.40</w:t>
            </w:r>
          </w:p>
        </w:tc>
        <w:tc>
          <w:tcPr>
            <w:tcW w:w="848" w:type="dxa"/>
            <w:vMerge/>
            <w:vAlign w:val="center"/>
            <w:hideMark/>
          </w:tcPr>
          <w:p w14:paraId="61753544" w14:textId="77777777" w:rsidR="002A78D1" w:rsidRPr="00AD4E8D" w:rsidRDefault="002A78D1" w:rsidP="002A78D1">
            <w:pPr>
              <w:jc w:val="center"/>
              <w:rPr>
                <w:bCs/>
                <w:szCs w:val="18"/>
              </w:rPr>
            </w:pPr>
          </w:p>
        </w:tc>
        <w:tc>
          <w:tcPr>
            <w:tcW w:w="917" w:type="dxa"/>
            <w:vMerge/>
            <w:vAlign w:val="center"/>
            <w:hideMark/>
          </w:tcPr>
          <w:p w14:paraId="68894B77" w14:textId="77777777" w:rsidR="002A78D1" w:rsidRPr="00AD4E8D" w:rsidRDefault="002A78D1" w:rsidP="002A78D1">
            <w:pPr>
              <w:jc w:val="center"/>
              <w:rPr>
                <w:bCs/>
                <w:szCs w:val="18"/>
              </w:rPr>
            </w:pPr>
          </w:p>
        </w:tc>
        <w:tc>
          <w:tcPr>
            <w:tcW w:w="1738" w:type="dxa"/>
            <w:noWrap/>
            <w:vAlign w:val="center"/>
            <w:hideMark/>
          </w:tcPr>
          <w:p w14:paraId="762113AE" w14:textId="77777777" w:rsidR="002A78D1" w:rsidRPr="00AD4E8D" w:rsidRDefault="002A78D1" w:rsidP="002A78D1">
            <w:pPr>
              <w:jc w:val="center"/>
              <w:rPr>
                <w:szCs w:val="18"/>
              </w:rPr>
            </w:pPr>
            <w:r w:rsidRPr="00AD4E8D">
              <w:rPr>
                <w:szCs w:val="18"/>
              </w:rPr>
              <w:t>Holz</w:t>
            </w:r>
          </w:p>
        </w:tc>
        <w:tc>
          <w:tcPr>
            <w:tcW w:w="1091" w:type="dxa"/>
            <w:vMerge/>
          </w:tcPr>
          <w:p w14:paraId="6DFCF949" w14:textId="77777777" w:rsidR="002A78D1" w:rsidRPr="00AD4E8D" w:rsidRDefault="002A78D1" w:rsidP="002A78D1">
            <w:pPr>
              <w:jc w:val="center"/>
              <w:rPr>
                <w:szCs w:val="18"/>
              </w:rPr>
            </w:pPr>
          </w:p>
        </w:tc>
      </w:tr>
      <w:tr w:rsidR="002A78D1" w:rsidRPr="00AD4E8D" w14:paraId="6C407B71" w14:textId="77777777" w:rsidTr="002A78D1">
        <w:trPr>
          <w:trHeight w:val="300"/>
        </w:trPr>
        <w:tc>
          <w:tcPr>
            <w:tcW w:w="1530" w:type="dxa"/>
            <w:noWrap/>
            <w:vAlign w:val="center"/>
            <w:hideMark/>
          </w:tcPr>
          <w:p w14:paraId="674B37D0" w14:textId="77777777" w:rsidR="002A78D1" w:rsidRPr="00AD4E8D" w:rsidRDefault="002A78D1" w:rsidP="002A78D1">
            <w:pPr>
              <w:rPr>
                <w:b/>
                <w:szCs w:val="18"/>
              </w:rPr>
            </w:pPr>
            <w:r w:rsidRPr="00AD4E8D">
              <w:rPr>
                <w:b/>
                <w:szCs w:val="18"/>
              </w:rPr>
              <w:t>Zusammenfassung</w:t>
            </w:r>
          </w:p>
        </w:tc>
        <w:tc>
          <w:tcPr>
            <w:tcW w:w="1037" w:type="dxa"/>
            <w:noWrap/>
            <w:vAlign w:val="center"/>
            <w:hideMark/>
          </w:tcPr>
          <w:p w14:paraId="4BA91C80" w14:textId="77777777" w:rsidR="002A78D1" w:rsidRPr="00AD4E8D" w:rsidRDefault="002A78D1" w:rsidP="002A78D1">
            <w:pPr>
              <w:jc w:val="center"/>
              <w:rPr>
                <w:b/>
                <w:szCs w:val="18"/>
              </w:rPr>
            </w:pPr>
          </w:p>
        </w:tc>
        <w:tc>
          <w:tcPr>
            <w:tcW w:w="827" w:type="dxa"/>
            <w:noWrap/>
            <w:vAlign w:val="center"/>
            <w:hideMark/>
          </w:tcPr>
          <w:p w14:paraId="31B73098" w14:textId="77777777" w:rsidR="002A78D1" w:rsidRPr="00AD4E8D" w:rsidRDefault="002A78D1" w:rsidP="002A78D1">
            <w:pPr>
              <w:jc w:val="center"/>
              <w:rPr>
                <w:b/>
                <w:bCs/>
                <w:szCs w:val="18"/>
              </w:rPr>
            </w:pPr>
          </w:p>
        </w:tc>
        <w:tc>
          <w:tcPr>
            <w:tcW w:w="848" w:type="dxa"/>
            <w:noWrap/>
            <w:vAlign w:val="center"/>
            <w:hideMark/>
          </w:tcPr>
          <w:p w14:paraId="5BD005BE" w14:textId="77777777" w:rsidR="002A78D1" w:rsidRPr="00AD4E8D" w:rsidRDefault="002A78D1" w:rsidP="002A78D1">
            <w:pPr>
              <w:jc w:val="center"/>
              <w:rPr>
                <w:b/>
                <w:bCs/>
                <w:szCs w:val="18"/>
              </w:rPr>
            </w:pPr>
            <w:r w:rsidRPr="00AD4E8D">
              <w:rPr>
                <w:b/>
                <w:bCs/>
                <w:szCs w:val="18"/>
              </w:rPr>
              <w:t>272.76</w:t>
            </w:r>
          </w:p>
        </w:tc>
        <w:tc>
          <w:tcPr>
            <w:tcW w:w="856" w:type="dxa"/>
            <w:noWrap/>
            <w:vAlign w:val="center"/>
            <w:hideMark/>
          </w:tcPr>
          <w:p w14:paraId="567931A6" w14:textId="77777777" w:rsidR="002A78D1" w:rsidRPr="00AD4E8D" w:rsidRDefault="002A78D1" w:rsidP="002A78D1">
            <w:pPr>
              <w:jc w:val="center"/>
              <w:rPr>
                <w:b/>
                <w:bCs/>
                <w:szCs w:val="18"/>
              </w:rPr>
            </w:pPr>
            <w:r w:rsidRPr="00AD4E8D">
              <w:rPr>
                <w:b/>
                <w:bCs/>
                <w:szCs w:val="18"/>
              </w:rPr>
              <w:t>12.55</w:t>
            </w:r>
          </w:p>
        </w:tc>
        <w:tc>
          <w:tcPr>
            <w:tcW w:w="787" w:type="dxa"/>
            <w:noWrap/>
            <w:vAlign w:val="center"/>
            <w:hideMark/>
          </w:tcPr>
          <w:p w14:paraId="02728F2A" w14:textId="77777777" w:rsidR="002A78D1" w:rsidRPr="00AD4E8D" w:rsidRDefault="002A78D1" w:rsidP="002A78D1">
            <w:pPr>
              <w:jc w:val="center"/>
              <w:rPr>
                <w:b/>
                <w:bCs/>
                <w:szCs w:val="18"/>
              </w:rPr>
            </w:pPr>
          </w:p>
        </w:tc>
        <w:tc>
          <w:tcPr>
            <w:tcW w:w="848" w:type="dxa"/>
            <w:noWrap/>
            <w:vAlign w:val="center"/>
            <w:hideMark/>
          </w:tcPr>
          <w:p w14:paraId="7FEAFA46" w14:textId="77777777" w:rsidR="002A78D1" w:rsidRPr="00AD4E8D" w:rsidRDefault="002A78D1" w:rsidP="002A78D1">
            <w:pPr>
              <w:jc w:val="center"/>
              <w:rPr>
                <w:b/>
                <w:bCs/>
                <w:szCs w:val="18"/>
              </w:rPr>
            </w:pPr>
            <w:r w:rsidRPr="00AD4E8D">
              <w:rPr>
                <w:b/>
                <w:bCs/>
                <w:szCs w:val="18"/>
              </w:rPr>
              <w:t>5.74</w:t>
            </w:r>
          </w:p>
        </w:tc>
        <w:tc>
          <w:tcPr>
            <w:tcW w:w="917" w:type="dxa"/>
            <w:noWrap/>
            <w:vAlign w:val="center"/>
            <w:hideMark/>
          </w:tcPr>
          <w:p w14:paraId="74903C3A" w14:textId="77777777" w:rsidR="002A78D1" w:rsidRPr="00AD4E8D" w:rsidRDefault="002A78D1" w:rsidP="002A78D1">
            <w:pPr>
              <w:jc w:val="center"/>
              <w:rPr>
                <w:b/>
                <w:bCs/>
                <w:szCs w:val="18"/>
              </w:rPr>
            </w:pPr>
            <w:r w:rsidRPr="00AD4E8D">
              <w:rPr>
                <w:b/>
                <w:bCs/>
                <w:szCs w:val="18"/>
              </w:rPr>
              <w:t>12.55</w:t>
            </w:r>
          </w:p>
        </w:tc>
        <w:tc>
          <w:tcPr>
            <w:tcW w:w="1738" w:type="dxa"/>
            <w:noWrap/>
            <w:vAlign w:val="center"/>
            <w:hideMark/>
          </w:tcPr>
          <w:p w14:paraId="5C636418" w14:textId="77777777" w:rsidR="002A78D1" w:rsidRPr="00AD4E8D" w:rsidRDefault="002A78D1" w:rsidP="002A78D1">
            <w:pPr>
              <w:jc w:val="center"/>
              <w:rPr>
                <w:b/>
                <w:szCs w:val="18"/>
              </w:rPr>
            </w:pPr>
          </w:p>
        </w:tc>
        <w:tc>
          <w:tcPr>
            <w:tcW w:w="1091" w:type="dxa"/>
          </w:tcPr>
          <w:p w14:paraId="6C03E3A1" w14:textId="77777777" w:rsidR="002A78D1" w:rsidRPr="00AD4E8D" w:rsidRDefault="002A78D1" w:rsidP="002A78D1">
            <w:pPr>
              <w:jc w:val="center"/>
              <w:rPr>
                <w:b/>
                <w:szCs w:val="18"/>
              </w:rPr>
            </w:pPr>
          </w:p>
        </w:tc>
      </w:tr>
    </w:tbl>
    <w:p w14:paraId="00CC83E2" w14:textId="77777777" w:rsidR="002A78D1" w:rsidRDefault="002A78D1" w:rsidP="002A78D1">
      <w:pPr>
        <w:rPr>
          <w:szCs w:val="24"/>
        </w:rPr>
      </w:pPr>
    </w:p>
    <w:p w14:paraId="40EC22E2" w14:textId="77777777" w:rsidR="002A78D1" w:rsidRDefault="002A78D1" w:rsidP="002A78D1">
      <w:pPr>
        <w:spacing w:after="240"/>
        <w:rPr>
          <w:szCs w:val="24"/>
        </w:rPr>
      </w:pPr>
    </w:p>
    <w:p w14:paraId="3E031145" w14:textId="77777777" w:rsidR="002A78D1" w:rsidRDefault="002A78D1" w:rsidP="002A78D1">
      <w:pPr>
        <w:rPr>
          <w:szCs w:val="24"/>
        </w:rPr>
      </w:pPr>
    </w:p>
    <w:p w14:paraId="16BA48DA" w14:textId="77777777" w:rsidR="002A78D1" w:rsidRDefault="002A78D1" w:rsidP="002A78D1">
      <w:pPr>
        <w:rPr>
          <w:szCs w:val="24"/>
        </w:rPr>
      </w:pPr>
    </w:p>
    <w:p w14:paraId="0389A34C" w14:textId="6FADC160" w:rsidR="002A78D1" w:rsidRDefault="002A78D1" w:rsidP="002A78D1">
      <w:pPr>
        <w:pStyle w:val="Beschriftung"/>
        <w:rPr>
          <w:szCs w:val="24"/>
        </w:rPr>
      </w:pPr>
      <w:bookmarkStart w:id="39" w:name="_Ref24376974"/>
      <w:r>
        <w:t xml:space="preserve">Tabelle </w:t>
      </w:r>
      <w:fldSimple w:instr=" STYLEREF 1 \s ">
        <w:r w:rsidR="002F3949">
          <w:rPr>
            <w:noProof/>
          </w:rPr>
          <w:t>0</w:t>
        </w:r>
      </w:fldSimple>
      <w:r w:rsidR="002F3949">
        <w:t>.</w:t>
      </w:r>
      <w:fldSimple w:instr=" SEQ Tabelle \* ARABIC \s 1 ">
        <w:r w:rsidR="002F3949">
          <w:rPr>
            <w:noProof/>
          </w:rPr>
          <w:t>5</w:t>
        </w:r>
      </w:fldSimple>
      <w:bookmarkEnd w:id="39"/>
      <w:r>
        <w:t xml:space="preserve"> Versuchsergebnisse der Scherversuche mit dem 2K-Polyurethan-Klebstoff von Collano zur Untersuchung verschiedener Oberflächenqualitäten; die grau unterlegten Versuche werden aufgrund der abweichenden Klebschichtdicken und Verarbeitungsdauern nicht zur Ermittlung der Mittelwerte herangezogen; Probekörper mit geringen Fehlstellen sind hinter der Versagensstelle mit einem * gekennzeichnet</w:t>
      </w:r>
    </w:p>
    <w:p w14:paraId="524A54C1" w14:textId="77777777" w:rsidR="002A78D1" w:rsidRPr="00946BCB" w:rsidRDefault="002A78D1" w:rsidP="002A78D1">
      <w:pPr>
        <w:rPr>
          <w:szCs w:val="24"/>
        </w:rPr>
      </w:pPr>
    </w:p>
    <w:tbl>
      <w:tblPr>
        <w:tblW w:w="0" w:type="auto"/>
        <w:tblCellMar>
          <w:left w:w="70" w:type="dxa"/>
          <w:right w:w="70" w:type="dxa"/>
        </w:tblCellMar>
        <w:tblLook w:val="04A0" w:firstRow="1" w:lastRow="0" w:firstColumn="1" w:lastColumn="0" w:noHBand="0" w:noVBand="1"/>
      </w:tblPr>
      <w:tblGrid>
        <w:gridCol w:w="1457"/>
        <w:gridCol w:w="944"/>
        <w:gridCol w:w="689"/>
        <w:gridCol w:w="816"/>
        <w:gridCol w:w="693"/>
        <w:gridCol w:w="694"/>
        <w:gridCol w:w="816"/>
        <w:gridCol w:w="632"/>
        <w:gridCol w:w="1426"/>
        <w:gridCol w:w="893"/>
      </w:tblGrid>
      <w:tr w:rsidR="002A78D1" w:rsidRPr="00AD4E8D" w14:paraId="28A01416" w14:textId="77777777" w:rsidTr="002A78D1">
        <w:trPr>
          <w:trHeight w:val="300"/>
        </w:trPr>
        <w:tc>
          <w:tcPr>
            <w:tcW w:w="154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8A24828" w14:textId="234BC090" w:rsidR="002A78D1" w:rsidRPr="00AD4E8D" w:rsidRDefault="00AD4E8D" w:rsidP="002A78D1">
            <w:pPr>
              <w:rPr>
                <w:rFonts w:cs="Calibri"/>
                <w:color w:val="000000"/>
                <w:szCs w:val="18"/>
              </w:rPr>
            </w:pPr>
            <w:r>
              <w:rPr>
                <w:rFonts w:cs="Calibri"/>
                <w:color w:val="000000"/>
                <w:szCs w:val="18"/>
              </w:rPr>
              <w:t>Bezeichnung</w:t>
            </w:r>
          </w:p>
        </w:tc>
        <w:tc>
          <w:tcPr>
            <w:tcW w:w="9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4B6EA6A" w14:textId="77777777" w:rsidR="002A78D1" w:rsidRPr="00AD4E8D" w:rsidRDefault="002A78D1" w:rsidP="002A78D1">
            <w:pPr>
              <w:jc w:val="center"/>
              <w:rPr>
                <w:rFonts w:cs="Calibri"/>
                <w:color w:val="000000"/>
                <w:szCs w:val="18"/>
              </w:rPr>
            </w:pPr>
            <w:r w:rsidRPr="00AD4E8D">
              <w:rPr>
                <w:rFonts w:cs="Calibri"/>
                <w:color w:val="000000"/>
                <w:szCs w:val="18"/>
              </w:rPr>
              <w:t>Fugenstärke</w:t>
            </w:r>
          </w:p>
          <w:p w14:paraId="084BD414" w14:textId="77777777" w:rsidR="002A78D1" w:rsidRPr="00AD4E8D" w:rsidRDefault="002A78D1" w:rsidP="002A78D1">
            <w:pPr>
              <w:jc w:val="center"/>
              <w:rPr>
                <w:rFonts w:cs="Calibri"/>
                <w:color w:val="000000"/>
                <w:szCs w:val="18"/>
              </w:rPr>
            </w:pPr>
            <w:r w:rsidRPr="00AD4E8D">
              <w:rPr>
                <w:rFonts w:cs="Calibri"/>
                <w:color w:val="000000"/>
                <w:szCs w:val="18"/>
              </w:rPr>
              <w:t>[mm]</w:t>
            </w:r>
          </w:p>
        </w:tc>
        <w:tc>
          <w:tcPr>
            <w:tcW w:w="2567" w:type="dxa"/>
            <w:gridSpan w:val="3"/>
            <w:tcBorders>
              <w:top w:val="single" w:sz="4" w:space="0" w:color="auto"/>
              <w:left w:val="nil"/>
              <w:bottom w:val="nil"/>
              <w:right w:val="single" w:sz="4" w:space="0" w:color="000000"/>
            </w:tcBorders>
            <w:shd w:val="clear" w:color="auto" w:fill="auto"/>
            <w:noWrap/>
            <w:vAlign w:val="center"/>
            <w:hideMark/>
          </w:tcPr>
          <w:p w14:paraId="6013C87F" w14:textId="77777777" w:rsidR="002A78D1" w:rsidRPr="00AD4E8D" w:rsidRDefault="002A78D1" w:rsidP="002A78D1">
            <w:pPr>
              <w:jc w:val="center"/>
              <w:rPr>
                <w:rFonts w:cs="Calibri"/>
                <w:color w:val="000000"/>
                <w:szCs w:val="18"/>
              </w:rPr>
            </w:pPr>
            <w:r w:rsidRPr="00AD4E8D">
              <w:rPr>
                <w:rFonts w:cs="Calibri"/>
                <w:color w:val="000000"/>
                <w:szCs w:val="18"/>
              </w:rPr>
              <w:t>Bruchlast [kN]</w:t>
            </w:r>
          </w:p>
        </w:tc>
        <w:tc>
          <w:tcPr>
            <w:tcW w:w="2495" w:type="dxa"/>
            <w:gridSpan w:val="3"/>
            <w:tcBorders>
              <w:top w:val="single" w:sz="4" w:space="0" w:color="auto"/>
              <w:left w:val="nil"/>
              <w:right w:val="single" w:sz="4" w:space="0" w:color="000000"/>
            </w:tcBorders>
            <w:shd w:val="clear" w:color="auto" w:fill="auto"/>
            <w:noWrap/>
            <w:vAlign w:val="center"/>
            <w:hideMark/>
          </w:tcPr>
          <w:p w14:paraId="71FFAA0B" w14:textId="77777777" w:rsidR="002A78D1" w:rsidRPr="00AD4E8D" w:rsidRDefault="002A78D1" w:rsidP="002A78D1">
            <w:pPr>
              <w:jc w:val="center"/>
              <w:rPr>
                <w:rFonts w:cs="Calibri"/>
                <w:color w:val="000000"/>
                <w:szCs w:val="18"/>
              </w:rPr>
            </w:pPr>
            <w:r w:rsidRPr="00AD4E8D">
              <w:rPr>
                <w:rFonts w:cs="Calibri"/>
                <w:color w:val="000000"/>
                <w:szCs w:val="18"/>
              </w:rPr>
              <w:t>Max. Schubspannung [N/mm²]</w:t>
            </w:r>
          </w:p>
        </w:tc>
        <w:tc>
          <w:tcPr>
            <w:tcW w:w="179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82B5623" w14:textId="77777777" w:rsidR="002A78D1" w:rsidRPr="00AD4E8D" w:rsidRDefault="002A78D1" w:rsidP="002A78D1">
            <w:pPr>
              <w:jc w:val="center"/>
              <w:rPr>
                <w:rFonts w:cs="Calibri"/>
                <w:color w:val="000000"/>
                <w:szCs w:val="18"/>
              </w:rPr>
            </w:pPr>
            <w:r w:rsidRPr="00AD4E8D">
              <w:rPr>
                <w:rFonts w:cs="Calibri"/>
                <w:color w:val="000000"/>
                <w:szCs w:val="18"/>
              </w:rPr>
              <w:t>Versagen</w:t>
            </w:r>
          </w:p>
        </w:tc>
        <w:tc>
          <w:tcPr>
            <w:tcW w:w="109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947D85" w14:textId="77777777" w:rsidR="002A78D1" w:rsidRPr="00AD4E8D" w:rsidRDefault="002A78D1" w:rsidP="002A78D1">
            <w:pPr>
              <w:jc w:val="center"/>
              <w:rPr>
                <w:rFonts w:cs="Calibri"/>
                <w:color w:val="000000"/>
                <w:szCs w:val="18"/>
              </w:rPr>
            </w:pPr>
            <w:r w:rsidRPr="00AD4E8D">
              <w:rPr>
                <w:rFonts w:cs="Calibri"/>
                <w:color w:val="000000"/>
                <w:szCs w:val="18"/>
              </w:rPr>
              <w:t>Dauer bis zur Verklebung</w:t>
            </w:r>
          </w:p>
        </w:tc>
      </w:tr>
      <w:tr w:rsidR="002A78D1" w:rsidRPr="00AD4E8D" w14:paraId="23D5FE67" w14:textId="77777777" w:rsidTr="002A78D1">
        <w:trPr>
          <w:trHeight w:val="300"/>
        </w:trPr>
        <w:tc>
          <w:tcPr>
            <w:tcW w:w="1548" w:type="dxa"/>
            <w:vMerge/>
            <w:tcBorders>
              <w:top w:val="nil"/>
              <w:left w:val="single" w:sz="4" w:space="0" w:color="auto"/>
              <w:bottom w:val="single" w:sz="4" w:space="0" w:color="000000"/>
              <w:right w:val="single" w:sz="4" w:space="0" w:color="auto"/>
            </w:tcBorders>
            <w:vAlign w:val="center"/>
            <w:hideMark/>
          </w:tcPr>
          <w:p w14:paraId="202F4F62" w14:textId="77777777" w:rsidR="002A78D1" w:rsidRPr="00AD4E8D" w:rsidRDefault="002A78D1" w:rsidP="002A78D1">
            <w:pPr>
              <w:rPr>
                <w:rFonts w:cs="Calibri"/>
                <w:color w:val="000000"/>
                <w:szCs w:val="18"/>
              </w:rPr>
            </w:pPr>
          </w:p>
        </w:tc>
        <w:tc>
          <w:tcPr>
            <w:tcW w:w="985" w:type="dxa"/>
            <w:vMerge/>
            <w:tcBorders>
              <w:top w:val="nil"/>
              <w:left w:val="single" w:sz="4" w:space="0" w:color="auto"/>
              <w:bottom w:val="single" w:sz="4" w:space="0" w:color="000000"/>
              <w:right w:val="single" w:sz="4" w:space="0" w:color="auto"/>
            </w:tcBorders>
            <w:vAlign w:val="center"/>
            <w:hideMark/>
          </w:tcPr>
          <w:p w14:paraId="52052FB4" w14:textId="77777777" w:rsidR="002A78D1" w:rsidRPr="00AD4E8D" w:rsidRDefault="002A78D1" w:rsidP="002A78D1">
            <w:pPr>
              <w:rPr>
                <w:rFonts w:cs="Calibri"/>
                <w:color w:val="000000"/>
                <w:szCs w:val="18"/>
              </w:rPr>
            </w:pPr>
          </w:p>
        </w:tc>
        <w:tc>
          <w:tcPr>
            <w:tcW w:w="845" w:type="dxa"/>
            <w:tcBorders>
              <w:top w:val="nil"/>
              <w:left w:val="nil"/>
              <w:bottom w:val="nil"/>
              <w:right w:val="nil"/>
            </w:tcBorders>
            <w:shd w:val="clear" w:color="auto" w:fill="auto"/>
            <w:noWrap/>
            <w:vAlign w:val="center"/>
            <w:hideMark/>
          </w:tcPr>
          <w:p w14:paraId="2C03E2B6" w14:textId="77777777" w:rsidR="002A78D1" w:rsidRPr="00AD4E8D" w:rsidRDefault="002A78D1" w:rsidP="002A78D1">
            <w:pPr>
              <w:jc w:val="center"/>
              <w:rPr>
                <w:rFonts w:cs="Calibri"/>
                <w:color w:val="000000"/>
                <w:szCs w:val="18"/>
              </w:rPr>
            </w:pPr>
          </w:p>
        </w:tc>
        <w:tc>
          <w:tcPr>
            <w:tcW w:w="872" w:type="dxa"/>
            <w:tcBorders>
              <w:top w:val="nil"/>
              <w:left w:val="nil"/>
              <w:bottom w:val="nil"/>
              <w:right w:val="nil"/>
            </w:tcBorders>
            <w:shd w:val="clear" w:color="auto" w:fill="auto"/>
            <w:noWrap/>
            <w:vAlign w:val="center"/>
            <w:hideMark/>
          </w:tcPr>
          <w:p w14:paraId="2C1D1D2F" w14:textId="77777777" w:rsidR="002A78D1" w:rsidRPr="00AD4E8D" w:rsidRDefault="002A78D1" w:rsidP="002A78D1">
            <w:pPr>
              <w:rPr>
                <w:rFonts w:cs="Calibri"/>
                <w:color w:val="000000"/>
                <w:szCs w:val="18"/>
              </w:rPr>
            </w:pPr>
            <w:r w:rsidRPr="00AD4E8D">
              <w:rPr>
                <w:rFonts w:cs="Calibri"/>
                <w:color w:val="000000"/>
                <w:szCs w:val="18"/>
              </w:rPr>
              <w:t>Mittelwert</w:t>
            </w:r>
          </w:p>
        </w:tc>
        <w:tc>
          <w:tcPr>
            <w:tcW w:w="850" w:type="dxa"/>
            <w:tcBorders>
              <w:top w:val="nil"/>
              <w:left w:val="nil"/>
              <w:bottom w:val="nil"/>
              <w:right w:val="single" w:sz="4" w:space="0" w:color="auto"/>
            </w:tcBorders>
            <w:shd w:val="clear" w:color="auto" w:fill="auto"/>
            <w:noWrap/>
            <w:vAlign w:val="center"/>
            <w:hideMark/>
          </w:tcPr>
          <w:p w14:paraId="73F56F56" w14:textId="77777777" w:rsidR="002A78D1" w:rsidRPr="00AD4E8D" w:rsidRDefault="002A78D1" w:rsidP="002A78D1">
            <w:pPr>
              <w:rPr>
                <w:rFonts w:cs="Calibri"/>
                <w:color w:val="000000"/>
                <w:szCs w:val="18"/>
              </w:rPr>
            </w:pPr>
            <w:r w:rsidRPr="00AD4E8D">
              <w:rPr>
                <w:rFonts w:cs="Calibri"/>
                <w:color w:val="000000"/>
                <w:szCs w:val="18"/>
              </w:rPr>
              <w:t>VarK [%]</w:t>
            </w:r>
          </w:p>
        </w:tc>
        <w:tc>
          <w:tcPr>
            <w:tcW w:w="851" w:type="dxa"/>
            <w:tcBorders>
              <w:left w:val="nil"/>
              <w:bottom w:val="nil"/>
              <w:right w:val="nil"/>
            </w:tcBorders>
            <w:shd w:val="clear" w:color="auto" w:fill="auto"/>
            <w:noWrap/>
            <w:vAlign w:val="center"/>
            <w:hideMark/>
          </w:tcPr>
          <w:p w14:paraId="29BD1939" w14:textId="77777777" w:rsidR="002A78D1" w:rsidRPr="00AD4E8D" w:rsidRDefault="002A78D1" w:rsidP="002A78D1">
            <w:pPr>
              <w:rPr>
                <w:rFonts w:cs="Calibri"/>
                <w:color w:val="000000"/>
                <w:szCs w:val="18"/>
              </w:rPr>
            </w:pPr>
          </w:p>
        </w:tc>
        <w:tc>
          <w:tcPr>
            <w:tcW w:w="872" w:type="dxa"/>
            <w:tcBorders>
              <w:left w:val="nil"/>
              <w:bottom w:val="nil"/>
              <w:right w:val="nil"/>
            </w:tcBorders>
            <w:shd w:val="clear" w:color="auto" w:fill="auto"/>
            <w:noWrap/>
            <w:vAlign w:val="center"/>
            <w:hideMark/>
          </w:tcPr>
          <w:p w14:paraId="567D7799" w14:textId="77777777" w:rsidR="002A78D1" w:rsidRPr="00AD4E8D" w:rsidRDefault="002A78D1" w:rsidP="002A78D1">
            <w:pPr>
              <w:rPr>
                <w:rFonts w:cs="Calibri"/>
                <w:color w:val="000000"/>
                <w:szCs w:val="18"/>
              </w:rPr>
            </w:pPr>
            <w:r w:rsidRPr="00AD4E8D">
              <w:rPr>
                <w:rFonts w:cs="Calibri"/>
                <w:color w:val="000000"/>
                <w:szCs w:val="18"/>
              </w:rPr>
              <w:t xml:space="preserve">Mittelwert </w:t>
            </w:r>
          </w:p>
        </w:tc>
        <w:tc>
          <w:tcPr>
            <w:tcW w:w="772" w:type="dxa"/>
            <w:tcBorders>
              <w:left w:val="nil"/>
              <w:bottom w:val="nil"/>
              <w:right w:val="single" w:sz="4" w:space="0" w:color="auto"/>
            </w:tcBorders>
            <w:shd w:val="clear" w:color="auto" w:fill="auto"/>
            <w:noWrap/>
            <w:vAlign w:val="center"/>
            <w:hideMark/>
          </w:tcPr>
          <w:p w14:paraId="266204E5" w14:textId="77777777" w:rsidR="002A78D1" w:rsidRPr="00AD4E8D" w:rsidRDefault="002A78D1" w:rsidP="002A78D1">
            <w:pPr>
              <w:rPr>
                <w:rFonts w:cs="Calibri"/>
                <w:color w:val="000000"/>
                <w:szCs w:val="18"/>
              </w:rPr>
            </w:pPr>
            <w:r w:rsidRPr="00AD4E8D">
              <w:rPr>
                <w:rFonts w:cs="Calibri"/>
                <w:color w:val="000000"/>
                <w:szCs w:val="18"/>
              </w:rPr>
              <w:t>VarK [%]</w:t>
            </w:r>
          </w:p>
        </w:tc>
        <w:tc>
          <w:tcPr>
            <w:tcW w:w="1791" w:type="dxa"/>
            <w:vMerge/>
            <w:tcBorders>
              <w:top w:val="nil"/>
              <w:left w:val="single" w:sz="4" w:space="0" w:color="auto"/>
              <w:bottom w:val="single" w:sz="4" w:space="0" w:color="000000"/>
              <w:right w:val="single" w:sz="4" w:space="0" w:color="auto"/>
            </w:tcBorders>
            <w:vAlign w:val="center"/>
            <w:hideMark/>
          </w:tcPr>
          <w:p w14:paraId="196296A4" w14:textId="77777777" w:rsidR="002A78D1" w:rsidRPr="00AD4E8D" w:rsidRDefault="002A78D1" w:rsidP="002A78D1">
            <w:pPr>
              <w:rPr>
                <w:rFonts w:cs="Calibri"/>
                <w:color w:val="000000"/>
                <w:szCs w:val="18"/>
              </w:rPr>
            </w:pPr>
          </w:p>
        </w:tc>
        <w:tc>
          <w:tcPr>
            <w:tcW w:w="1093" w:type="dxa"/>
            <w:vMerge/>
            <w:tcBorders>
              <w:top w:val="nil"/>
              <w:left w:val="single" w:sz="4" w:space="0" w:color="auto"/>
              <w:bottom w:val="single" w:sz="4" w:space="0" w:color="000000"/>
              <w:right w:val="single" w:sz="4" w:space="0" w:color="auto"/>
            </w:tcBorders>
            <w:vAlign w:val="center"/>
            <w:hideMark/>
          </w:tcPr>
          <w:p w14:paraId="7639D60F" w14:textId="77777777" w:rsidR="002A78D1" w:rsidRPr="00AD4E8D" w:rsidRDefault="002A78D1" w:rsidP="002A78D1">
            <w:pPr>
              <w:rPr>
                <w:rFonts w:cs="Calibri"/>
                <w:color w:val="000000"/>
                <w:szCs w:val="18"/>
              </w:rPr>
            </w:pPr>
          </w:p>
        </w:tc>
      </w:tr>
      <w:tr w:rsidR="002A78D1" w:rsidRPr="00AD4E8D" w14:paraId="27C0BA93"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638D801F" w14:textId="77777777" w:rsidR="002A78D1" w:rsidRPr="00AD4E8D" w:rsidRDefault="002A78D1" w:rsidP="002A78D1">
            <w:pPr>
              <w:rPr>
                <w:rFonts w:cs="Calibri"/>
                <w:color w:val="000000"/>
                <w:szCs w:val="18"/>
              </w:rPr>
            </w:pPr>
            <w:r w:rsidRPr="00AD4E8D">
              <w:rPr>
                <w:rFonts w:cs="Calibri"/>
                <w:color w:val="000000"/>
                <w:szCs w:val="18"/>
              </w:rPr>
              <w:t>SB-PU-5-S1-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467902C6"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single" w:sz="4" w:space="0" w:color="auto"/>
              <w:left w:val="nil"/>
              <w:bottom w:val="nil"/>
              <w:right w:val="single" w:sz="4" w:space="0" w:color="auto"/>
            </w:tcBorders>
            <w:shd w:val="clear" w:color="auto" w:fill="D9D9D9" w:themeFill="background1" w:themeFillShade="D9"/>
            <w:noWrap/>
            <w:vAlign w:val="center"/>
            <w:hideMark/>
          </w:tcPr>
          <w:p w14:paraId="2B6C33C8" w14:textId="77777777" w:rsidR="002A78D1" w:rsidRPr="00AD4E8D" w:rsidRDefault="002A78D1" w:rsidP="002A78D1">
            <w:pPr>
              <w:jc w:val="center"/>
              <w:rPr>
                <w:rFonts w:cs="Calibri"/>
                <w:color w:val="000000"/>
                <w:szCs w:val="18"/>
              </w:rPr>
            </w:pPr>
            <w:r w:rsidRPr="00AD4E8D">
              <w:rPr>
                <w:rFonts w:cs="Calibri"/>
                <w:color w:val="000000"/>
                <w:szCs w:val="18"/>
              </w:rPr>
              <w:t>282.30</w:t>
            </w:r>
          </w:p>
        </w:tc>
        <w:tc>
          <w:tcPr>
            <w:tcW w:w="872" w:type="dxa"/>
            <w:tcBorders>
              <w:top w:val="single" w:sz="4" w:space="0" w:color="auto"/>
              <w:left w:val="nil"/>
              <w:bottom w:val="nil"/>
              <w:right w:val="single" w:sz="4" w:space="0" w:color="auto"/>
            </w:tcBorders>
            <w:shd w:val="clear" w:color="auto" w:fill="D9D9D9" w:themeFill="background1" w:themeFillShade="D9"/>
            <w:noWrap/>
            <w:vAlign w:val="center"/>
            <w:hideMark/>
          </w:tcPr>
          <w:p w14:paraId="710B4EED" w14:textId="77777777" w:rsidR="002A78D1" w:rsidRPr="00AD4E8D" w:rsidRDefault="002A78D1" w:rsidP="002A78D1">
            <w:pPr>
              <w:jc w:val="center"/>
              <w:rPr>
                <w:rFonts w:cs="Calibri"/>
                <w:color w:val="000000"/>
                <w:szCs w:val="18"/>
              </w:rPr>
            </w:pPr>
          </w:p>
        </w:tc>
        <w:tc>
          <w:tcPr>
            <w:tcW w:w="850" w:type="dxa"/>
            <w:tcBorders>
              <w:top w:val="single" w:sz="4" w:space="0" w:color="auto"/>
              <w:left w:val="nil"/>
              <w:bottom w:val="nil"/>
              <w:right w:val="single" w:sz="4" w:space="0" w:color="auto"/>
            </w:tcBorders>
            <w:shd w:val="clear" w:color="auto" w:fill="D9D9D9" w:themeFill="background1" w:themeFillShade="D9"/>
            <w:noWrap/>
            <w:vAlign w:val="center"/>
            <w:hideMark/>
          </w:tcPr>
          <w:p w14:paraId="59DFE10B" w14:textId="77777777" w:rsidR="002A78D1" w:rsidRPr="00AD4E8D" w:rsidRDefault="002A78D1" w:rsidP="002A78D1">
            <w:pPr>
              <w:jc w:val="center"/>
              <w:rPr>
                <w:rFonts w:cs="Calibri"/>
                <w:color w:val="000000"/>
                <w:szCs w:val="18"/>
              </w:rPr>
            </w:pPr>
          </w:p>
        </w:tc>
        <w:tc>
          <w:tcPr>
            <w:tcW w:w="851" w:type="dxa"/>
            <w:tcBorders>
              <w:top w:val="single" w:sz="4" w:space="0" w:color="auto"/>
              <w:left w:val="nil"/>
              <w:bottom w:val="nil"/>
              <w:right w:val="single" w:sz="4" w:space="0" w:color="auto"/>
            </w:tcBorders>
            <w:shd w:val="clear" w:color="auto" w:fill="D9D9D9" w:themeFill="background1" w:themeFillShade="D9"/>
            <w:noWrap/>
            <w:vAlign w:val="center"/>
            <w:hideMark/>
          </w:tcPr>
          <w:p w14:paraId="7CC94214" w14:textId="77777777" w:rsidR="002A78D1" w:rsidRPr="00AD4E8D" w:rsidRDefault="002A78D1" w:rsidP="002A78D1">
            <w:pPr>
              <w:jc w:val="center"/>
              <w:rPr>
                <w:rFonts w:cs="Calibri"/>
                <w:color w:val="000000"/>
                <w:szCs w:val="18"/>
              </w:rPr>
            </w:pPr>
            <w:r w:rsidRPr="00AD4E8D">
              <w:rPr>
                <w:rFonts w:cs="Calibri"/>
                <w:color w:val="000000"/>
                <w:szCs w:val="18"/>
              </w:rPr>
              <w:t>5.94</w:t>
            </w:r>
          </w:p>
        </w:tc>
        <w:tc>
          <w:tcPr>
            <w:tcW w:w="872" w:type="dxa"/>
            <w:tcBorders>
              <w:top w:val="single" w:sz="4" w:space="0" w:color="auto"/>
              <w:left w:val="nil"/>
              <w:bottom w:val="nil"/>
              <w:right w:val="single" w:sz="4" w:space="0" w:color="auto"/>
            </w:tcBorders>
            <w:shd w:val="clear" w:color="auto" w:fill="D9D9D9" w:themeFill="background1" w:themeFillShade="D9"/>
            <w:noWrap/>
            <w:vAlign w:val="center"/>
            <w:hideMark/>
          </w:tcPr>
          <w:p w14:paraId="4FF8E65C" w14:textId="77777777" w:rsidR="002A78D1" w:rsidRPr="00AD4E8D" w:rsidRDefault="002A78D1" w:rsidP="002A78D1">
            <w:pPr>
              <w:jc w:val="center"/>
              <w:rPr>
                <w:rFonts w:cs="Calibri"/>
                <w:color w:val="000000"/>
                <w:szCs w:val="18"/>
              </w:rPr>
            </w:pPr>
          </w:p>
        </w:tc>
        <w:tc>
          <w:tcPr>
            <w:tcW w:w="772" w:type="dxa"/>
            <w:tcBorders>
              <w:top w:val="single" w:sz="4" w:space="0" w:color="auto"/>
              <w:left w:val="nil"/>
              <w:bottom w:val="nil"/>
              <w:right w:val="single" w:sz="4" w:space="0" w:color="auto"/>
            </w:tcBorders>
            <w:shd w:val="clear" w:color="auto" w:fill="D9D9D9" w:themeFill="background1" w:themeFillShade="D9"/>
            <w:noWrap/>
            <w:vAlign w:val="center"/>
            <w:hideMark/>
          </w:tcPr>
          <w:p w14:paraId="1AAA433F"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0E289FA"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DD3F73D" w14:textId="77777777" w:rsidR="002A78D1" w:rsidRPr="00AD4E8D" w:rsidRDefault="002A78D1" w:rsidP="002A78D1">
            <w:pPr>
              <w:jc w:val="center"/>
              <w:rPr>
                <w:rFonts w:cs="Calibri"/>
                <w:color w:val="000000"/>
                <w:szCs w:val="18"/>
              </w:rPr>
            </w:pPr>
            <w:r w:rsidRPr="00AD4E8D">
              <w:rPr>
                <w:rFonts w:cs="Calibri"/>
                <w:color w:val="000000"/>
                <w:szCs w:val="18"/>
              </w:rPr>
              <w:t>sehr kurz</w:t>
            </w:r>
          </w:p>
        </w:tc>
      </w:tr>
      <w:tr w:rsidR="002A78D1" w:rsidRPr="00AD4E8D" w14:paraId="40AD7C03"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7C263F5" w14:textId="77777777" w:rsidR="002A78D1" w:rsidRPr="00AD4E8D" w:rsidRDefault="002A78D1" w:rsidP="002A78D1">
            <w:pPr>
              <w:rPr>
                <w:rFonts w:cs="Calibri"/>
                <w:color w:val="000000"/>
                <w:szCs w:val="18"/>
              </w:rPr>
            </w:pPr>
            <w:r w:rsidRPr="00AD4E8D">
              <w:rPr>
                <w:rFonts w:cs="Calibri"/>
                <w:color w:val="000000"/>
                <w:szCs w:val="18"/>
              </w:rPr>
              <w:lastRenderedPageBreak/>
              <w:t>SB-PU-5-S1-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67817D93"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6DBB6CDB" w14:textId="77777777" w:rsidR="002A78D1" w:rsidRPr="00AD4E8D" w:rsidRDefault="002A78D1" w:rsidP="002A78D1">
            <w:pPr>
              <w:jc w:val="center"/>
              <w:rPr>
                <w:rFonts w:cs="Calibri"/>
                <w:color w:val="000000"/>
                <w:szCs w:val="18"/>
              </w:rPr>
            </w:pPr>
            <w:r w:rsidRPr="00AD4E8D">
              <w:rPr>
                <w:rFonts w:cs="Calibri"/>
                <w:color w:val="000000"/>
                <w:szCs w:val="18"/>
              </w:rPr>
              <w:t>258.82</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4A4C0272"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6106B70A"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59A8DC7D" w14:textId="77777777" w:rsidR="002A78D1" w:rsidRPr="00AD4E8D" w:rsidRDefault="002A78D1" w:rsidP="002A78D1">
            <w:pPr>
              <w:jc w:val="center"/>
              <w:rPr>
                <w:rFonts w:cs="Calibri"/>
                <w:color w:val="000000"/>
                <w:szCs w:val="18"/>
              </w:rPr>
            </w:pPr>
            <w:r w:rsidRPr="00AD4E8D">
              <w:rPr>
                <w:rFonts w:cs="Calibri"/>
                <w:color w:val="000000"/>
                <w:szCs w:val="18"/>
              </w:rPr>
              <w:t>5.4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E1F89CB"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5AF5F72D"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29186FA9" w14:textId="77777777" w:rsidR="002A78D1" w:rsidRPr="00AD4E8D" w:rsidRDefault="002A78D1" w:rsidP="002A78D1">
            <w:pPr>
              <w:jc w:val="center"/>
              <w:rPr>
                <w:rFonts w:cs="Calibri"/>
                <w:color w:val="000000"/>
                <w:szCs w:val="18"/>
              </w:rPr>
            </w:pPr>
            <w:r w:rsidRPr="00AD4E8D">
              <w:rPr>
                <w:rFonts w:cs="Calibri"/>
                <w:color w:val="000000"/>
                <w:szCs w:val="18"/>
              </w:rPr>
              <w:t>Holz</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98078F8" w14:textId="77777777" w:rsidR="002A78D1" w:rsidRPr="00AD4E8D" w:rsidRDefault="002A78D1" w:rsidP="002A78D1">
            <w:pPr>
              <w:rPr>
                <w:rFonts w:cs="Calibri"/>
                <w:color w:val="000000"/>
                <w:szCs w:val="18"/>
              </w:rPr>
            </w:pPr>
          </w:p>
        </w:tc>
      </w:tr>
      <w:tr w:rsidR="002A78D1" w:rsidRPr="00AD4E8D" w14:paraId="5681ECAC"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5A7B6896" w14:textId="77777777" w:rsidR="002A78D1" w:rsidRPr="00AD4E8D" w:rsidRDefault="002A78D1" w:rsidP="002A78D1">
            <w:pPr>
              <w:rPr>
                <w:rFonts w:cs="Calibri"/>
                <w:color w:val="000000"/>
                <w:szCs w:val="18"/>
              </w:rPr>
            </w:pPr>
            <w:r w:rsidRPr="00AD4E8D">
              <w:rPr>
                <w:rFonts w:cs="Calibri"/>
                <w:color w:val="000000"/>
                <w:szCs w:val="18"/>
              </w:rPr>
              <w:t>SB-PU-5-S1-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4B68391A"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786388E3" w14:textId="77777777" w:rsidR="002A78D1" w:rsidRPr="00AD4E8D" w:rsidRDefault="002A78D1" w:rsidP="002A78D1">
            <w:pPr>
              <w:jc w:val="center"/>
              <w:rPr>
                <w:rFonts w:cs="Calibri"/>
                <w:color w:val="000000"/>
                <w:szCs w:val="18"/>
              </w:rPr>
            </w:pPr>
            <w:r w:rsidRPr="00AD4E8D">
              <w:rPr>
                <w:rFonts w:cs="Calibri"/>
                <w:color w:val="000000"/>
                <w:szCs w:val="18"/>
              </w:rPr>
              <w:t>243.66</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1D8762A1"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6DDF7F32"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321F90A9" w14:textId="77777777" w:rsidR="002A78D1" w:rsidRPr="00AD4E8D" w:rsidRDefault="002A78D1" w:rsidP="002A78D1">
            <w:pPr>
              <w:jc w:val="center"/>
              <w:rPr>
                <w:rFonts w:cs="Calibri"/>
                <w:color w:val="000000"/>
                <w:szCs w:val="18"/>
              </w:rPr>
            </w:pPr>
            <w:r w:rsidRPr="00AD4E8D">
              <w:rPr>
                <w:rFonts w:cs="Calibri"/>
                <w:color w:val="000000"/>
                <w:szCs w:val="18"/>
              </w:rPr>
              <w:t>5.13</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7FFD61A8"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36986810"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0FDCF55F" w14:textId="77777777" w:rsidR="002A78D1" w:rsidRPr="00AD4E8D" w:rsidRDefault="002A78D1" w:rsidP="002A78D1">
            <w:pPr>
              <w:jc w:val="center"/>
              <w:rPr>
                <w:rFonts w:cs="Calibri"/>
                <w:color w:val="000000"/>
                <w:szCs w:val="18"/>
              </w:rPr>
            </w:pPr>
            <w:r w:rsidRPr="00AD4E8D">
              <w:rPr>
                <w:rFonts w:cs="Calibri"/>
                <w:color w:val="000000"/>
                <w:szCs w:val="18"/>
              </w:rPr>
              <w:t>Holz</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ABE02E6" w14:textId="77777777" w:rsidR="002A78D1" w:rsidRPr="00AD4E8D" w:rsidRDefault="002A78D1" w:rsidP="002A78D1">
            <w:pPr>
              <w:rPr>
                <w:rFonts w:cs="Calibri"/>
                <w:color w:val="000000"/>
                <w:szCs w:val="18"/>
              </w:rPr>
            </w:pPr>
          </w:p>
        </w:tc>
      </w:tr>
      <w:tr w:rsidR="002A78D1" w:rsidRPr="00AD4E8D" w14:paraId="70DCAC05"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51616863" w14:textId="77777777" w:rsidR="002A78D1" w:rsidRPr="00AD4E8D" w:rsidRDefault="002A78D1" w:rsidP="002A78D1">
            <w:pPr>
              <w:rPr>
                <w:rFonts w:cs="Calibri"/>
                <w:color w:val="000000"/>
                <w:szCs w:val="18"/>
              </w:rPr>
            </w:pPr>
            <w:r w:rsidRPr="00AD4E8D">
              <w:rPr>
                <w:rFonts w:cs="Calibri"/>
                <w:color w:val="000000"/>
                <w:szCs w:val="18"/>
              </w:rPr>
              <w:t>SB-PU-5-S1-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20EE7901"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77A4E96F" w14:textId="77777777" w:rsidR="002A78D1" w:rsidRPr="00AD4E8D" w:rsidRDefault="002A78D1" w:rsidP="002A78D1">
            <w:pPr>
              <w:jc w:val="center"/>
              <w:rPr>
                <w:rFonts w:cs="Calibri"/>
                <w:color w:val="000000"/>
                <w:szCs w:val="18"/>
              </w:rPr>
            </w:pPr>
            <w:r w:rsidRPr="00AD4E8D">
              <w:rPr>
                <w:rFonts w:cs="Calibri"/>
                <w:color w:val="000000"/>
                <w:szCs w:val="18"/>
              </w:rPr>
              <w:t>320.82</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0C9C51DF" w14:textId="77777777" w:rsidR="002A78D1" w:rsidRPr="00AD4E8D" w:rsidRDefault="002A78D1" w:rsidP="002A78D1">
            <w:pPr>
              <w:jc w:val="center"/>
              <w:rPr>
                <w:rFonts w:cs="Calibri"/>
                <w:color w:val="000000"/>
                <w:szCs w:val="18"/>
              </w:rPr>
            </w:pPr>
            <w:r w:rsidRPr="00AD4E8D">
              <w:rPr>
                <w:rFonts w:cs="Calibri"/>
                <w:color w:val="000000"/>
                <w:szCs w:val="18"/>
              </w:rPr>
              <w:t>322.01</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3FD85F1" w14:textId="77777777" w:rsidR="002A78D1" w:rsidRPr="00AD4E8D" w:rsidRDefault="002A78D1" w:rsidP="002A78D1">
            <w:pPr>
              <w:jc w:val="center"/>
              <w:rPr>
                <w:rFonts w:cs="Calibri"/>
                <w:color w:val="000000"/>
                <w:szCs w:val="18"/>
              </w:rPr>
            </w:pPr>
            <w:r w:rsidRPr="00AD4E8D">
              <w:rPr>
                <w:rFonts w:cs="Calibri"/>
                <w:color w:val="000000"/>
                <w:szCs w:val="18"/>
              </w:rPr>
              <w:t>0.37</w:t>
            </w:r>
          </w:p>
        </w:tc>
        <w:tc>
          <w:tcPr>
            <w:tcW w:w="851" w:type="dxa"/>
            <w:tcBorders>
              <w:top w:val="dashed" w:sz="4" w:space="0" w:color="auto"/>
              <w:left w:val="nil"/>
              <w:bottom w:val="nil"/>
              <w:right w:val="single" w:sz="4" w:space="0" w:color="auto"/>
            </w:tcBorders>
            <w:shd w:val="clear" w:color="auto" w:fill="auto"/>
            <w:noWrap/>
            <w:vAlign w:val="center"/>
            <w:hideMark/>
          </w:tcPr>
          <w:p w14:paraId="100855A8" w14:textId="77777777" w:rsidR="002A78D1" w:rsidRPr="00AD4E8D" w:rsidRDefault="002A78D1" w:rsidP="002A78D1">
            <w:pPr>
              <w:jc w:val="center"/>
              <w:rPr>
                <w:rFonts w:cs="Calibri"/>
                <w:color w:val="000000"/>
                <w:szCs w:val="18"/>
              </w:rPr>
            </w:pPr>
            <w:r w:rsidRPr="00AD4E8D">
              <w:rPr>
                <w:rFonts w:cs="Calibri"/>
                <w:color w:val="000000"/>
                <w:szCs w:val="18"/>
              </w:rPr>
              <w:t>6.7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2ACABF1C" w14:textId="77777777" w:rsidR="002A78D1" w:rsidRPr="00AD4E8D" w:rsidRDefault="002A78D1" w:rsidP="002A78D1">
            <w:pPr>
              <w:jc w:val="center"/>
              <w:rPr>
                <w:rFonts w:cs="Calibri"/>
                <w:color w:val="000000"/>
                <w:szCs w:val="18"/>
              </w:rPr>
            </w:pPr>
            <w:r w:rsidRPr="00AD4E8D">
              <w:rPr>
                <w:rFonts w:cs="Calibri"/>
                <w:color w:val="000000"/>
                <w:szCs w:val="18"/>
              </w:rPr>
              <w:t>6.78</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F126E0A" w14:textId="77777777" w:rsidR="002A78D1" w:rsidRPr="00AD4E8D" w:rsidRDefault="002A78D1" w:rsidP="002A78D1">
            <w:pPr>
              <w:jc w:val="center"/>
              <w:rPr>
                <w:rFonts w:cs="Calibri"/>
                <w:color w:val="000000"/>
                <w:szCs w:val="18"/>
              </w:rPr>
            </w:pPr>
            <w:r w:rsidRPr="00AD4E8D">
              <w:rPr>
                <w:rFonts w:cs="Calibri"/>
                <w:color w:val="000000"/>
                <w:szCs w:val="18"/>
              </w:rPr>
              <w:t>0.37</w:t>
            </w:r>
          </w:p>
        </w:tc>
        <w:tc>
          <w:tcPr>
            <w:tcW w:w="1791" w:type="dxa"/>
            <w:tcBorders>
              <w:top w:val="dashed" w:sz="4" w:space="0" w:color="auto"/>
              <w:left w:val="nil"/>
              <w:bottom w:val="nil"/>
              <w:right w:val="single" w:sz="4" w:space="0" w:color="auto"/>
            </w:tcBorders>
            <w:shd w:val="clear" w:color="auto" w:fill="auto"/>
            <w:noWrap/>
            <w:vAlign w:val="center"/>
            <w:hideMark/>
          </w:tcPr>
          <w:p w14:paraId="41143971"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EC8CA7"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3D4A4F4B"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5CC03559" w14:textId="77777777" w:rsidR="002A78D1" w:rsidRPr="00AD4E8D" w:rsidRDefault="002A78D1" w:rsidP="002A78D1">
            <w:pPr>
              <w:rPr>
                <w:rFonts w:cs="Calibri"/>
                <w:color w:val="000000"/>
                <w:szCs w:val="18"/>
              </w:rPr>
            </w:pPr>
            <w:r w:rsidRPr="00AD4E8D">
              <w:rPr>
                <w:rFonts w:cs="Calibri"/>
                <w:color w:val="000000"/>
                <w:szCs w:val="18"/>
              </w:rPr>
              <w:t>SB-PU-5-S1-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54CB8926"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F594D46" w14:textId="77777777" w:rsidR="002A78D1" w:rsidRPr="00AD4E8D" w:rsidRDefault="002A78D1" w:rsidP="002A78D1">
            <w:pPr>
              <w:jc w:val="center"/>
              <w:rPr>
                <w:rFonts w:cs="Calibri"/>
                <w:color w:val="000000"/>
                <w:szCs w:val="18"/>
              </w:rPr>
            </w:pPr>
            <w:r w:rsidRPr="00AD4E8D">
              <w:rPr>
                <w:rFonts w:cs="Calibri"/>
                <w:color w:val="000000"/>
                <w:szCs w:val="18"/>
              </w:rPr>
              <w:t>323.19</w:t>
            </w:r>
          </w:p>
        </w:tc>
        <w:tc>
          <w:tcPr>
            <w:tcW w:w="872" w:type="dxa"/>
            <w:vMerge/>
            <w:tcBorders>
              <w:top w:val="nil"/>
              <w:left w:val="single" w:sz="4" w:space="0" w:color="auto"/>
              <w:bottom w:val="single" w:sz="4" w:space="0" w:color="000000"/>
              <w:right w:val="single" w:sz="4" w:space="0" w:color="auto"/>
            </w:tcBorders>
            <w:vAlign w:val="center"/>
            <w:hideMark/>
          </w:tcPr>
          <w:p w14:paraId="3FF6416F"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65391258"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59819DB2" w14:textId="77777777" w:rsidR="002A78D1" w:rsidRPr="00AD4E8D" w:rsidRDefault="002A78D1" w:rsidP="002A78D1">
            <w:pPr>
              <w:jc w:val="center"/>
              <w:rPr>
                <w:rFonts w:cs="Calibri"/>
                <w:color w:val="000000"/>
                <w:szCs w:val="18"/>
              </w:rPr>
            </w:pPr>
            <w:r w:rsidRPr="00AD4E8D">
              <w:rPr>
                <w:rFonts w:cs="Calibri"/>
                <w:color w:val="000000"/>
                <w:szCs w:val="18"/>
              </w:rPr>
              <w:t>6.80</w:t>
            </w:r>
          </w:p>
        </w:tc>
        <w:tc>
          <w:tcPr>
            <w:tcW w:w="872" w:type="dxa"/>
            <w:vMerge/>
            <w:tcBorders>
              <w:top w:val="nil"/>
              <w:left w:val="single" w:sz="4" w:space="0" w:color="auto"/>
              <w:bottom w:val="single" w:sz="4" w:space="0" w:color="000000"/>
              <w:right w:val="single" w:sz="4" w:space="0" w:color="auto"/>
            </w:tcBorders>
            <w:vAlign w:val="center"/>
            <w:hideMark/>
          </w:tcPr>
          <w:p w14:paraId="5C8BACCC"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757106F7"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0C253169" w14:textId="77777777" w:rsidR="002A78D1" w:rsidRPr="00AD4E8D" w:rsidRDefault="002A78D1" w:rsidP="002A78D1">
            <w:pPr>
              <w:jc w:val="center"/>
              <w:rPr>
                <w:rFonts w:cs="Calibri"/>
                <w:color w:val="000000"/>
                <w:szCs w:val="18"/>
              </w:rPr>
            </w:pPr>
            <w:r w:rsidRPr="00AD4E8D">
              <w:rPr>
                <w:rFonts w:cs="Calibri"/>
                <w:color w:val="000000"/>
                <w:szCs w:val="18"/>
              </w:rPr>
              <w:t>Beton + Holz</w:t>
            </w:r>
          </w:p>
        </w:tc>
        <w:tc>
          <w:tcPr>
            <w:tcW w:w="1093" w:type="dxa"/>
            <w:vMerge/>
            <w:tcBorders>
              <w:top w:val="nil"/>
              <w:left w:val="single" w:sz="4" w:space="0" w:color="auto"/>
              <w:bottom w:val="single" w:sz="4" w:space="0" w:color="auto"/>
              <w:right w:val="single" w:sz="4" w:space="0" w:color="auto"/>
            </w:tcBorders>
            <w:vAlign w:val="center"/>
            <w:hideMark/>
          </w:tcPr>
          <w:p w14:paraId="09E55068" w14:textId="77777777" w:rsidR="002A78D1" w:rsidRPr="00AD4E8D" w:rsidRDefault="002A78D1" w:rsidP="002A78D1">
            <w:pPr>
              <w:rPr>
                <w:rFonts w:cs="Calibri"/>
                <w:color w:val="000000"/>
                <w:szCs w:val="18"/>
              </w:rPr>
            </w:pPr>
          </w:p>
        </w:tc>
      </w:tr>
      <w:tr w:rsidR="002A78D1" w:rsidRPr="00AD4E8D" w14:paraId="221CAD9E"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66D0BBD9" w14:textId="77777777" w:rsidR="002A78D1" w:rsidRPr="00AD4E8D" w:rsidRDefault="002A78D1" w:rsidP="002A78D1">
            <w:pPr>
              <w:rPr>
                <w:rFonts w:cs="Calibri"/>
                <w:color w:val="000000"/>
                <w:szCs w:val="18"/>
              </w:rPr>
            </w:pPr>
            <w:r w:rsidRPr="00AD4E8D">
              <w:rPr>
                <w:rFonts w:cs="Calibri"/>
                <w:color w:val="000000"/>
                <w:szCs w:val="18"/>
              </w:rPr>
              <w:t>SB-PU-5-S2-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70C3583C"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111CDEED" w14:textId="77777777" w:rsidR="002A78D1" w:rsidRPr="00AD4E8D" w:rsidRDefault="002A78D1" w:rsidP="002A78D1">
            <w:pPr>
              <w:jc w:val="center"/>
              <w:rPr>
                <w:rFonts w:cs="Calibri"/>
                <w:color w:val="000000"/>
                <w:szCs w:val="18"/>
              </w:rPr>
            </w:pPr>
            <w:r w:rsidRPr="00AD4E8D">
              <w:rPr>
                <w:rFonts w:cs="Calibri"/>
                <w:color w:val="000000"/>
                <w:szCs w:val="18"/>
              </w:rPr>
              <w:t>261.2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1BA0D795"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047B2C6D"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0463F50B" w14:textId="77777777" w:rsidR="002A78D1" w:rsidRPr="00AD4E8D" w:rsidRDefault="002A78D1" w:rsidP="002A78D1">
            <w:pPr>
              <w:jc w:val="center"/>
              <w:rPr>
                <w:rFonts w:cs="Calibri"/>
                <w:color w:val="000000"/>
                <w:szCs w:val="18"/>
              </w:rPr>
            </w:pPr>
            <w:r w:rsidRPr="00AD4E8D">
              <w:rPr>
                <w:rFonts w:cs="Calibri"/>
                <w:color w:val="000000"/>
                <w:szCs w:val="18"/>
              </w:rPr>
              <w:t>5.50</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09BC5741"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96C0B31"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60F62194"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D730F3E" w14:textId="77777777" w:rsidR="002A78D1" w:rsidRPr="00AD4E8D" w:rsidRDefault="002A78D1" w:rsidP="002A78D1">
            <w:pPr>
              <w:jc w:val="center"/>
              <w:rPr>
                <w:rFonts w:cs="Calibri"/>
                <w:color w:val="000000"/>
                <w:szCs w:val="18"/>
              </w:rPr>
            </w:pPr>
            <w:r w:rsidRPr="00AD4E8D">
              <w:rPr>
                <w:rFonts w:cs="Calibri"/>
                <w:color w:val="000000"/>
                <w:szCs w:val="18"/>
              </w:rPr>
              <w:t>kurz</w:t>
            </w:r>
          </w:p>
        </w:tc>
      </w:tr>
      <w:tr w:rsidR="002A78D1" w:rsidRPr="00AD4E8D" w14:paraId="1C217C4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413D560C" w14:textId="77777777" w:rsidR="002A78D1" w:rsidRPr="00AD4E8D" w:rsidRDefault="002A78D1" w:rsidP="002A78D1">
            <w:pPr>
              <w:rPr>
                <w:rFonts w:cs="Calibri"/>
                <w:color w:val="000000"/>
                <w:szCs w:val="18"/>
              </w:rPr>
            </w:pPr>
            <w:r w:rsidRPr="00AD4E8D">
              <w:rPr>
                <w:rFonts w:cs="Calibri"/>
                <w:color w:val="000000"/>
                <w:szCs w:val="18"/>
              </w:rPr>
              <w:t>SB-PU-5-S2-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691AE76B" w14:textId="77777777" w:rsidR="002A78D1" w:rsidRPr="00AD4E8D" w:rsidRDefault="002A78D1" w:rsidP="002A78D1">
            <w:pPr>
              <w:jc w:val="center"/>
              <w:rPr>
                <w:rFonts w:cs="Calibri"/>
                <w:color w:val="000000"/>
                <w:szCs w:val="18"/>
              </w:rPr>
            </w:pPr>
            <w:r w:rsidRPr="00AD4E8D">
              <w:rPr>
                <w:rFonts w:cs="Calibri"/>
                <w:color w:val="000000"/>
                <w:szCs w:val="18"/>
              </w:rPr>
              <w:t>4-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482CE4A3" w14:textId="77777777" w:rsidR="002A78D1" w:rsidRPr="00AD4E8D" w:rsidRDefault="002A78D1" w:rsidP="002A78D1">
            <w:pPr>
              <w:jc w:val="center"/>
              <w:rPr>
                <w:rFonts w:cs="Calibri"/>
                <w:color w:val="000000"/>
                <w:szCs w:val="18"/>
              </w:rPr>
            </w:pPr>
            <w:r w:rsidRPr="00AD4E8D">
              <w:rPr>
                <w:rFonts w:cs="Calibri"/>
                <w:color w:val="000000"/>
                <w:szCs w:val="18"/>
              </w:rPr>
              <w:t>243.9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7D4C2936"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6DD60150"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45FD4E47" w14:textId="77777777" w:rsidR="002A78D1" w:rsidRPr="00AD4E8D" w:rsidRDefault="002A78D1" w:rsidP="002A78D1">
            <w:pPr>
              <w:jc w:val="center"/>
              <w:rPr>
                <w:rFonts w:cs="Calibri"/>
                <w:color w:val="000000"/>
                <w:szCs w:val="18"/>
              </w:rPr>
            </w:pPr>
            <w:r w:rsidRPr="00AD4E8D">
              <w:rPr>
                <w:rFonts w:cs="Calibri"/>
                <w:color w:val="000000"/>
                <w:szCs w:val="18"/>
              </w:rPr>
              <w:t>5.1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21B0C92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62151A2"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7456861"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5CC21160" w14:textId="77777777" w:rsidR="002A78D1" w:rsidRPr="00AD4E8D" w:rsidRDefault="002A78D1" w:rsidP="002A78D1">
            <w:pPr>
              <w:rPr>
                <w:rFonts w:cs="Calibri"/>
                <w:color w:val="000000"/>
                <w:szCs w:val="18"/>
              </w:rPr>
            </w:pPr>
          </w:p>
        </w:tc>
      </w:tr>
      <w:tr w:rsidR="002A78D1" w:rsidRPr="00AD4E8D" w14:paraId="566F067B"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4BAA4314" w14:textId="77777777" w:rsidR="002A78D1" w:rsidRPr="00AD4E8D" w:rsidRDefault="002A78D1" w:rsidP="002A78D1">
            <w:pPr>
              <w:rPr>
                <w:rFonts w:cs="Calibri"/>
                <w:color w:val="000000"/>
                <w:szCs w:val="18"/>
              </w:rPr>
            </w:pPr>
            <w:r w:rsidRPr="00AD4E8D">
              <w:rPr>
                <w:rFonts w:cs="Calibri"/>
                <w:color w:val="000000"/>
                <w:szCs w:val="18"/>
              </w:rPr>
              <w:t>SB-PU-5-S2-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5DDC3D71" w14:textId="77777777" w:rsidR="002A78D1" w:rsidRPr="00AD4E8D" w:rsidRDefault="002A78D1" w:rsidP="002A78D1">
            <w:pPr>
              <w:jc w:val="center"/>
              <w:rPr>
                <w:rFonts w:cs="Calibri"/>
                <w:color w:val="000000"/>
                <w:szCs w:val="18"/>
              </w:rPr>
            </w:pPr>
            <w:r w:rsidRPr="00AD4E8D">
              <w:rPr>
                <w:rFonts w:cs="Calibri"/>
                <w:color w:val="000000"/>
                <w:szCs w:val="18"/>
              </w:rPr>
              <w:t>1-2</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652DF675" w14:textId="77777777" w:rsidR="002A78D1" w:rsidRPr="00AD4E8D" w:rsidRDefault="002A78D1" w:rsidP="002A78D1">
            <w:pPr>
              <w:jc w:val="center"/>
              <w:rPr>
                <w:rFonts w:cs="Calibri"/>
                <w:color w:val="000000"/>
                <w:szCs w:val="18"/>
              </w:rPr>
            </w:pPr>
            <w:r w:rsidRPr="00AD4E8D">
              <w:rPr>
                <w:rFonts w:cs="Calibri"/>
                <w:color w:val="000000"/>
                <w:szCs w:val="18"/>
              </w:rPr>
              <w:t>212.54</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2F54E19D"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66600838"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0D28316D" w14:textId="77777777" w:rsidR="002A78D1" w:rsidRPr="00AD4E8D" w:rsidRDefault="002A78D1" w:rsidP="002A78D1">
            <w:pPr>
              <w:jc w:val="center"/>
              <w:rPr>
                <w:rFonts w:cs="Calibri"/>
                <w:color w:val="000000"/>
                <w:szCs w:val="18"/>
              </w:rPr>
            </w:pPr>
            <w:r w:rsidRPr="00AD4E8D">
              <w:rPr>
                <w:rFonts w:cs="Calibri"/>
                <w:color w:val="000000"/>
                <w:szCs w:val="18"/>
              </w:rPr>
              <w:t>4.47</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9FCD759"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3DE4660"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113EB0F0"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D16956B" w14:textId="77777777" w:rsidR="002A78D1" w:rsidRPr="00AD4E8D" w:rsidRDefault="002A78D1" w:rsidP="002A78D1">
            <w:pPr>
              <w:rPr>
                <w:rFonts w:cs="Calibri"/>
                <w:color w:val="000000"/>
                <w:szCs w:val="18"/>
              </w:rPr>
            </w:pPr>
          </w:p>
        </w:tc>
      </w:tr>
      <w:tr w:rsidR="002A78D1" w:rsidRPr="00AD4E8D" w14:paraId="518DCF48"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7C588A00" w14:textId="77777777" w:rsidR="002A78D1" w:rsidRPr="00AD4E8D" w:rsidRDefault="002A78D1" w:rsidP="002A78D1">
            <w:pPr>
              <w:rPr>
                <w:rFonts w:cs="Calibri"/>
                <w:color w:val="000000"/>
                <w:szCs w:val="18"/>
              </w:rPr>
            </w:pPr>
            <w:r w:rsidRPr="00AD4E8D">
              <w:rPr>
                <w:rFonts w:cs="Calibri"/>
                <w:color w:val="000000"/>
                <w:szCs w:val="18"/>
              </w:rPr>
              <w:t>SB-PU-5-S2-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6BB322B9"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524815CE" w14:textId="77777777" w:rsidR="002A78D1" w:rsidRPr="00AD4E8D" w:rsidRDefault="002A78D1" w:rsidP="002A78D1">
            <w:pPr>
              <w:jc w:val="center"/>
              <w:rPr>
                <w:rFonts w:cs="Calibri"/>
                <w:color w:val="000000"/>
                <w:szCs w:val="18"/>
              </w:rPr>
            </w:pPr>
            <w:r w:rsidRPr="00AD4E8D">
              <w:rPr>
                <w:rFonts w:cs="Calibri"/>
                <w:color w:val="000000"/>
                <w:szCs w:val="18"/>
              </w:rPr>
              <w:t>242.73</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27970C1" w14:textId="77777777" w:rsidR="002A78D1" w:rsidRPr="00AD4E8D" w:rsidRDefault="002A78D1" w:rsidP="002A78D1">
            <w:pPr>
              <w:jc w:val="center"/>
              <w:rPr>
                <w:rFonts w:cs="Calibri"/>
                <w:color w:val="000000"/>
                <w:szCs w:val="18"/>
              </w:rPr>
            </w:pPr>
            <w:r w:rsidRPr="00AD4E8D">
              <w:rPr>
                <w:rFonts w:cs="Calibri"/>
                <w:color w:val="000000"/>
                <w:szCs w:val="18"/>
              </w:rPr>
              <w:t>276.10</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77E76BAF" w14:textId="77777777" w:rsidR="002A78D1" w:rsidRPr="00AD4E8D" w:rsidRDefault="002A78D1" w:rsidP="002A78D1">
            <w:pPr>
              <w:jc w:val="center"/>
              <w:rPr>
                <w:rFonts w:cs="Calibri"/>
                <w:color w:val="000000"/>
                <w:szCs w:val="18"/>
              </w:rPr>
            </w:pPr>
            <w:r w:rsidRPr="00AD4E8D">
              <w:rPr>
                <w:rFonts w:cs="Calibri"/>
                <w:color w:val="000000"/>
                <w:szCs w:val="18"/>
              </w:rPr>
              <w:t>12.08</w:t>
            </w:r>
          </w:p>
        </w:tc>
        <w:tc>
          <w:tcPr>
            <w:tcW w:w="851" w:type="dxa"/>
            <w:tcBorders>
              <w:top w:val="dashed" w:sz="4" w:space="0" w:color="auto"/>
              <w:left w:val="nil"/>
              <w:bottom w:val="nil"/>
              <w:right w:val="single" w:sz="4" w:space="0" w:color="auto"/>
            </w:tcBorders>
            <w:shd w:val="clear" w:color="auto" w:fill="auto"/>
            <w:noWrap/>
            <w:vAlign w:val="center"/>
            <w:hideMark/>
          </w:tcPr>
          <w:p w14:paraId="041B1509" w14:textId="77777777" w:rsidR="002A78D1" w:rsidRPr="00AD4E8D" w:rsidRDefault="002A78D1" w:rsidP="002A78D1">
            <w:pPr>
              <w:jc w:val="center"/>
              <w:rPr>
                <w:rFonts w:cs="Calibri"/>
                <w:color w:val="000000"/>
                <w:szCs w:val="18"/>
              </w:rPr>
            </w:pPr>
            <w:r w:rsidRPr="00AD4E8D">
              <w:rPr>
                <w:rFonts w:cs="Calibri"/>
                <w:color w:val="000000"/>
                <w:szCs w:val="18"/>
              </w:rPr>
              <w:t>5.11</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1E02A282" w14:textId="77777777" w:rsidR="002A78D1" w:rsidRPr="00AD4E8D" w:rsidRDefault="002A78D1" w:rsidP="002A78D1">
            <w:pPr>
              <w:jc w:val="center"/>
              <w:rPr>
                <w:rFonts w:cs="Calibri"/>
                <w:color w:val="000000"/>
                <w:szCs w:val="18"/>
              </w:rPr>
            </w:pPr>
            <w:r w:rsidRPr="00AD4E8D">
              <w:rPr>
                <w:rFonts w:cs="Calibri"/>
                <w:color w:val="000000"/>
                <w:szCs w:val="18"/>
              </w:rPr>
              <w:t>5.81</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6211D75" w14:textId="77777777" w:rsidR="002A78D1" w:rsidRPr="00AD4E8D" w:rsidRDefault="002A78D1" w:rsidP="002A78D1">
            <w:pPr>
              <w:jc w:val="center"/>
              <w:rPr>
                <w:rFonts w:cs="Calibri"/>
                <w:color w:val="000000"/>
                <w:szCs w:val="18"/>
              </w:rPr>
            </w:pPr>
            <w:r w:rsidRPr="00AD4E8D">
              <w:rPr>
                <w:rFonts w:cs="Calibri"/>
                <w:color w:val="000000"/>
                <w:szCs w:val="18"/>
              </w:rPr>
              <w:t>12.08</w:t>
            </w:r>
          </w:p>
        </w:tc>
        <w:tc>
          <w:tcPr>
            <w:tcW w:w="1791" w:type="dxa"/>
            <w:tcBorders>
              <w:top w:val="dashed" w:sz="4" w:space="0" w:color="auto"/>
              <w:left w:val="nil"/>
              <w:bottom w:val="nil"/>
              <w:right w:val="single" w:sz="4" w:space="0" w:color="auto"/>
            </w:tcBorders>
            <w:shd w:val="clear" w:color="auto" w:fill="auto"/>
            <w:noWrap/>
            <w:vAlign w:val="center"/>
            <w:hideMark/>
          </w:tcPr>
          <w:p w14:paraId="1F73EF3E" w14:textId="77777777" w:rsidR="002A78D1" w:rsidRPr="00AD4E8D" w:rsidRDefault="002A78D1" w:rsidP="002A78D1">
            <w:pPr>
              <w:jc w:val="center"/>
              <w:rPr>
                <w:rFonts w:cs="Calibri"/>
                <w:color w:val="000000"/>
                <w:szCs w:val="18"/>
              </w:rPr>
            </w:pPr>
            <w:r w:rsidRPr="00AD4E8D">
              <w:rPr>
                <w:rFonts w:cs="Calibri"/>
                <w:color w:val="000000"/>
                <w:szCs w:val="18"/>
              </w:rPr>
              <w:t>?</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ADD9EB"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0DFCA88E"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4855DEDD" w14:textId="77777777" w:rsidR="002A78D1" w:rsidRPr="00AD4E8D" w:rsidRDefault="002A78D1" w:rsidP="002A78D1">
            <w:pPr>
              <w:rPr>
                <w:rFonts w:cs="Calibri"/>
                <w:color w:val="000000"/>
                <w:szCs w:val="18"/>
              </w:rPr>
            </w:pPr>
            <w:r w:rsidRPr="00AD4E8D">
              <w:rPr>
                <w:rFonts w:cs="Calibri"/>
                <w:color w:val="000000"/>
                <w:szCs w:val="18"/>
              </w:rPr>
              <w:t>SB-PU-5-S2-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215398BB"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F170C9C" w14:textId="77777777" w:rsidR="002A78D1" w:rsidRPr="00AD4E8D" w:rsidRDefault="002A78D1" w:rsidP="002A78D1">
            <w:pPr>
              <w:jc w:val="center"/>
              <w:rPr>
                <w:rFonts w:cs="Calibri"/>
                <w:color w:val="000000"/>
                <w:szCs w:val="18"/>
              </w:rPr>
            </w:pPr>
            <w:r w:rsidRPr="00AD4E8D">
              <w:rPr>
                <w:rFonts w:cs="Calibri"/>
                <w:color w:val="000000"/>
                <w:szCs w:val="18"/>
              </w:rPr>
              <w:t>309.46</w:t>
            </w:r>
          </w:p>
        </w:tc>
        <w:tc>
          <w:tcPr>
            <w:tcW w:w="872" w:type="dxa"/>
            <w:vMerge/>
            <w:tcBorders>
              <w:top w:val="nil"/>
              <w:left w:val="single" w:sz="4" w:space="0" w:color="auto"/>
              <w:bottom w:val="single" w:sz="4" w:space="0" w:color="000000"/>
              <w:right w:val="single" w:sz="4" w:space="0" w:color="auto"/>
            </w:tcBorders>
            <w:vAlign w:val="center"/>
            <w:hideMark/>
          </w:tcPr>
          <w:p w14:paraId="524B8BDF"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3741C3A0"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70FAB441" w14:textId="77777777" w:rsidR="002A78D1" w:rsidRPr="00AD4E8D" w:rsidRDefault="002A78D1" w:rsidP="002A78D1">
            <w:pPr>
              <w:jc w:val="center"/>
              <w:rPr>
                <w:rFonts w:cs="Calibri"/>
                <w:color w:val="000000"/>
                <w:szCs w:val="18"/>
              </w:rPr>
            </w:pPr>
            <w:r w:rsidRPr="00AD4E8D">
              <w:rPr>
                <w:rFonts w:cs="Calibri"/>
                <w:color w:val="000000"/>
                <w:szCs w:val="18"/>
              </w:rPr>
              <w:t>6.51</w:t>
            </w:r>
          </w:p>
        </w:tc>
        <w:tc>
          <w:tcPr>
            <w:tcW w:w="872" w:type="dxa"/>
            <w:vMerge/>
            <w:tcBorders>
              <w:top w:val="nil"/>
              <w:left w:val="single" w:sz="4" w:space="0" w:color="auto"/>
              <w:bottom w:val="single" w:sz="4" w:space="0" w:color="000000"/>
              <w:right w:val="single" w:sz="4" w:space="0" w:color="auto"/>
            </w:tcBorders>
            <w:vAlign w:val="center"/>
            <w:hideMark/>
          </w:tcPr>
          <w:p w14:paraId="5CE2075D"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66416E66"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7735234E"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4C9868E3" w14:textId="77777777" w:rsidR="002A78D1" w:rsidRPr="00AD4E8D" w:rsidRDefault="002A78D1" w:rsidP="002A78D1">
            <w:pPr>
              <w:rPr>
                <w:rFonts w:cs="Calibri"/>
                <w:color w:val="000000"/>
                <w:szCs w:val="18"/>
              </w:rPr>
            </w:pPr>
          </w:p>
        </w:tc>
      </w:tr>
      <w:tr w:rsidR="002A78D1" w:rsidRPr="00AD4E8D" w14:paraId="1324CE38"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30DB0C21" w14:textId="77777777" w:rsidR="002A78D1" w:rsidRPr="00AD4E8D" w:rsidRDefault="002A78D1" w:rsidP="002A78D1">
            <w:pPr>
              <w:rPr>
                <w:rFonts w:cs="Calibri"/>
                <w:color w:val="000000"/>
                <w:szCs w:val="18"/>
              </w:rPr>
            </w:pPr>
            <w:r w:rsidRPr="00AD4E8D">
              <w:rPr>
                <w:rFonts w:cs="Calibri"/>
                <w:color w:val="000000"/>
                <w:szCs w:val="18"/>
              </w:rPr>
              <w:t>SB-PU-5-FS-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5E6D1ED6" w14:textId="77777777" w:rsidR="002A78D1" w:rsidRPr="00AD4E8D" w:rsidRDefault="002A78D1" w:rsidP="002A78D1">
            <w:pPr>
              <w:jc w:val="center"/>
              <w:rPr>
                <w:rFonts w:cs="Calibri"/>
                <w:color w:val="000000"/>
                <w:szCs w:val="18"/>
              </w:rPr>
            </w:pPr>
            <w:r w:rsidRPr="00AD4E8D">
              <w:rPr>
                <w:rFonts w:cs="Calibri"/>
                <w:color w:val="000000"/>
                <w:szCs w:val="18"/>
              </w:rPr>
              <w:t>3-7</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1B44D136" w14:textId="77777777" w:rsidR="002A78D1" w:rsidRPr="00AD4E8D" w:rsidRDefault="002A78D1" w:rsidP="002A78D1">
            <w:pPr>
              <w:jc w:val="center"/>
              <w:rPr>
                <w:rFonts w:cs="Calibri"/>
                <w:color w:val="000000"/>
                <w:szCs w:val="18"/>
              </w:rPr>
            </w:pPr>
            <w:r w:rsidRPr="00AD4E8D">
              <w:rPr>
                <w:rFonts w:cs="Calibri"/>
                <w:color w:val="000000"/>
                <w:szCs w:val="18"/>
              </w:rPr>
              <w:t>207.69</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A1AB373"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2D630A69"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4B932A7F" w14:textId="77777777" w:rsidR="002A78D1" w:rsidRPr="00AD4E8D" w:rsidRDefault="002A78D1" w:rsidP="002A78D1">
            <w:pPr>
              <w:jc w:val="center"/>
              <w:rPr>
                <w:rFonts w:cs="Calibri"/>
                <w:color w:val="000000"/>
                <w:szCs w:val="18"/>
              </w:rPr>
            </w:pPr>
            <w:r w:rsidRPr="00AD4E8D">
              <w:rPr>
                <w:rFonts w:cs="Calibri"/>
                <w:color w:val="000000"/>
                <w:szCs w:val="18"/>
              </w:rPr>
              <w:t>4.3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7D2277F"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0442196B"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76D5CF05"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373F904" w14:textId="77777777" w:rsidR="002A78D1" w:rsidRPr="00AD4E8D" w:rsidRDefault="002A78D1" w:rsidP="002A78D1">
            <w:pPr>
              <w:jc w:val="center"/>
              <w:rPr>
                <w:rFonts w:cs="Calibri"/>
                <w:color w:val="000000"/>
                <w:szCs w:val="18"/>
              </w:rPr>
            </w:pPr>
            <w:r w:rsidRPr="00AD4E8D">
              <w:rPr>
                <w:rFonts w:cs="Calibri"/>
                <w:color w:val="000000"/>
                <w:szCs w:val="18"/>
              </w:rPr>
              <w:t>lang</w:t>
            </w:r>
          </w:p>
        </w:tc>
      </w:tr>
      <w:tr w:rsidR="002A78D1" w:rsidRPr="00AD4E8D" w14:paraId="49C426A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060803ED" w14:textId="77777777" w:rsidR="002A78D1" w:rsidRPr="00AD4E8D" w:rsidRDefault="002A78D1" w:rsidP="002A78D1">
            <w:pPr>
              <w:rPr>
                <w:rFonts w:cs="Calibri"/>
                <w:color w:val="000000"/>
                <w:szCs w:val="18"/>
              </w:rPr>
            </w:pPr>
            <w:r w:rsidRPr="00AD4E8D">
              <w:rPr>
                <w:rFonts w:cs="Calibri"/>
                <w:color w:val="000000"/>
                <w:szCs w:val="18"/>
              </w:rPr>
              <w:t>SB-PU-5-FS-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7C8B5CCE" w14:textId="77777777" w:rsidR="002A78D1" w:rsidRPr="00AD4E8D" w:rsidRDefault="002A78D1" w:rsidP="002A78D1">
            <w:pPr>
              <w:jc w:val="center"/>
              <w:rPr>
                <w:rFonts w:cs="Calibri"/>
                <w:color w:val="000000"/>
                <w:szCs w:val="18"/>
              </w:rPr>
            </w:pPr>
            <w:r w:rsidRPr="00AD4E8D">
              <w:rPr>
                <w:rFonts w:cs="Calibri"/>
                <w:color w:val="000000"/>
                <w:szCs w:val="18"/>
              </w:rPr>
              <w:t>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09745682" w14:textId="77777777" w:rsidR="002A78D1" w:rsidRPr="00AD4E8D" w:rsidRDefault="002A78D1" w:rsidP="002A78D1">
            <w:pPr>
              <w:jc w:val="center"/>
              <w:rPr>
                <w:rFonts w:cs="Calibri"/>
                <w:color w:val="000000"/>
                <w:szCs w:val="18"/>
              </w:rPr>
            </w:pPr>
            <w:r w:rsidRPr="00AD4E8D">
              <w:rPr>
                <w:rFonts w:cs="Calibri"/>
                <w:color w:val="000000"/>
                <w:szCs w:val="18"/>
              </w:rPr>
              <w:t>186.71</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4F275C84"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341522FF"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29EC71D2" w14:textId="77777777" w:rsidR="002A78D1" w:rsidRPr="00AD4E8D" w:rsidRDefault="002A78D1" w:rsidP="002A78D1">
            <w:pPr>
              <w:jc w:val="center"/>
              <w:rPr>
                <w:rFonts w:cs="Calibri"/>
                <w:color w:val="000000"/>
                <w:szCs w:val="18"/>
              </w:rPr>
            </w:pPr>
            <w:r w:rsidRPr="00AD4E8D">
              <w:rPr>
                <w:rFonts w:cs="Calibri"/>
                <w:color w:val="000000"/>
                <w:szCs w:val="18"/>
              </w:rPr>
              <w:t>3.93</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ED74F51"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550AC1F2"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8BF53EF"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F03A454" w14:textId="77777777" w:rsidR="002A78D1" w:rsidRPr="00AD4E8D" w:rsidRDefault="002A78D1" w:rsidP="002A78D1">
            <w:pPr>
              <w:rPr>
                <w:rFonts w:cs="Calibri"/>
                <w:color w:val="000000"/>
                <w:szCs w:val="18"/>
              </w:rPr>
            </w:pPr>
          </w:p>
        </w:tc>
      </w:tr>
      <w:tr w:rsidR="002A78D1" w:rsidRPr="00AD4E8D" w14:paraId="09BBD9D2"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050C6D94" w14:textId="77777777" w:rsidR="002A78D1" w:rsidRPr="00AD4E8D" w:rsidRDefault="002A78D1" w:rsidP="002A78D1">
            <w:pPr>
              <w:rPr>
                <w:rFonts w:cs="Calibri"/>
                <w:color w:val="000000"/>
                <w:szCs w:val="18"/>
              </w:rPr>
            </w:pPr>
            <w:r w:rsidRPr="00AD4E8D">
              <w:rPr>
                <w:rFonts w:cs="Calibri"/>
                <w:color w:val="000000"/>
                <w:szCs w:val="18"/>
              </w:rPr>
              <w:t>SB-PU-5-FS-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48D4791E" w14:textId="77777777" w:rsidR="002A78D1" w:rsidRPr="00AD4E8D" w:rsidRDefault="002A78D1" w:rsidP="002A78D1">
            <w:pPr>
              <w:jc w:val="center"/>
              <w:rPr>
                <w:rFonts w:cs="Calibri"/>
                <w:color w:val="000000"/>
                <w:szCs w:val="18"/>
              </w:rPr>
            </w:pPr>
            <w:r w:rsidRPr="00AD4E8D">
              <w:rPr>
                <w:rFonts w:cs="Calibri"/>
                <w:color w:val="000000"/>
                <w:szCs w:val="18"/>
              </w:rPr>
              <w:t>3.5-5</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1A375023" w14:textId="77777777" w:rsidR="002A78D1" w:rsidRPr="00AD4E8D" w:rsidRDefault="002A78D1" w:rsidP="002A78D1">
            <w:pPr>
              <w:jc w:val="center"/>
              <w:rPr>
                <w:rFonts w:cs="Calibri"/>
                <w:color w:val="000000"/>
                <w:szCs w:val="18"/>
              </w:rPr>
            </w:pPr>
            <w:r w:rsidRPr="00AD4E8D">
              <w:rPr>
                <w:rFonts w:cs="Calibri"/>
                <w:color w:val="000000"/>
                <w:szCs w:val="18"/>
              </w:rPr>
              <w:t>190.71</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70A1931"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39755BC5"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664E6EC7" w14:textId="77777777" w:rsidR="002A78D1" w:rsidRPr="00AD4E8D" w:rsidRDefault="002A78D1" w:rsidP="002A78D1">
            <w:pPr>
              <w:jc w:val="center"/>
              <w:rPr>
                <w:rFonts w:cs="Calibri"/>
                <w:color w:val="000000"/>
                <w:szCs w:val="18"/>
              </w:rPr>
            </w:pPr>
            <w:r w:rsidRPr="00AD4E8D">
              <w:rPr>
                <w:rFonts w:cs="Calibri"/>
                <w:color w:val="000000"/>
                <w:szCs w:val="18"/>
              </w:rPr>
              <w:t>4.02</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69FCBCCE"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1FE415FC"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0C2C34A6"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16EC7E74" w14:textId="77777777" w:rsidR="002A78D1" w:rsidRPr="00AD4E8D" w:rsidRDefault="002A78D1" w:rsidP="002A78D1">
            <w:pPr>
              <w:rPr>
                <w:rFonts w:cs="Calibri"/>
                <w:color w:val="000000"/>
                <w:szCs w:val="18"/>
              </w:rPr>
            </w:pPr>
          </w:p>
        </w:tc>
      </w:tr>
      <w:tr w:rsidR="002A78D1" w:rsidRPr="00AD4E8D" w14:paraId="14EBA2F2"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06A0112E" w14:textId="77777777" w:rsidR="002A78D1" w:rsidRPr="00AD4E8D" w:rsidRDefault="002A78D1" w:rsidP="002A78D1">
            <w:pPr>
              <w:rPr>
                <w:rFonts w:cs="Calibri"/>
                <w:color w:val="000000"/>
                <w:szCs w:val="18"/>
              </w:rPr>
            </w:pPr>
            <w:r w:rsidRPr="00AD4E8D">
              <w:rPr>
                <w:rFonts w:cs="Calibri"/>
                <w:color w:val="000000"/>
                <w:szCs w:val="18"/>
              </w:rPr>
              <w:t>SB-PU-5-FS-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45BFB48D"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667E70D1" w14:textId="77777777" w:rsidR="002A78D1" w:rsidRPr="00AD4E8D" w:rsidRDefault="002A78D1" w:rsidP="002A78D1">
            <w:pPr>
              <w:jc w:val="center"/>
              <w:rPr>
                <w:rFonts w:cs="Calibri"/>
                <w:color w:val="000000"/>
                <w:szCs w:val="18"/>
              </w:rPr>
            </w:pPr>
            <w:r w:rsidRPr="00AD4E8D">
              <w:rPr>
                <w:rFonts w:cs="Calibri"/>
                <w:color w:val="000000"/>
                <w:szCs w:val="18"/>
              </w:rPr>
              <w:t>306.43</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1BBAFBD6" w14:textId="77777777" w:rsidR="002A78D1" w:rsidRPr="00AD4E8D" w:rsidRDefault="002A78D1" w:rsidP="002A78D1">
            <w:pPr>
              <w:jc w:val="center"/>
              <w:rPr>
                <w:rFonts w:cs="Calibri"/>
                <w:color w:val="000000"/>
                <w:szCs w:val="18"/>
              </w:rPr>
            </w:pPr>
            <w:r w:rsidRPr="00AD4E8D">
              <w:rPr>
                <w:rFonts w:cs="Calibri"/>
                <w:color w:val="000000"/>
                <w:szCs w:val="18"/>
              </w:rPr>
              <w:t>291.40</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F5C0885" w14:textId="77777777" w:rsidR="002A78D1" w:rsidRPr="00AD4E8D" w:rsidRDefault="002A78D1" w:rsidP="002A78D1">
            <w:pPr>
              <w:jc w:val="center"/>
              <w:rPr>
                <w:rFonts w:cs="Calibri"/>
                <w:color w:val="000000"/>
                <w:szCs w:val="18"/>
              </w:rPr>
            </w:pPr>
            <w:r w:rsidRPr="00AD4E8D">
              <w:rPr>
                <w:rFonts w:cs="Calibri"/>
                <w:color w:val="000000"/>
                <w:szCs w:val="18"/>
              </w:rPr>
              <w:t>5.16</w:t>
            </w:r>
          </w:p>
        </w:tc>
        <w:tc>
          <w:tcPr>
            <w:tcW w:w="851" w:type="dxa"/>
            <w:tcBorders>
              <w:top w:val="dashed" w:sz="4" w:space="0" w:color="auto"/>
              <w:left w:val="nil"/>
              <w:bottom w:val="nil"/>
              <w:right w:val="single" w:sz="4" w:space="0" w:color="auto"/>
            </w:tcBorders>
            <w:shd w:val="clear" w:color="auto" w:fill="auto"/>
            <w:noWrap/>
            <w:vAlign w:val="center"/>
            <w:hideMark/>
          </w:tcPr>
          <w:p w14:paraId="38BFD6F8" w14:textId="77777777" w:rsidR="002A78D1" w:rsidRPr="00AD4E8D" w:rsidRDefault="002A78D1" w:rsidP="002A78D1">
            <w:pPr>
              <w:jc w:val="center"/>
              <w:rPr>
                <w:rFonts w:cs="Calibri"/>
                <w:color w:val="000000"/>
                <w:szCs w:val="18"/>
              </w:rPr>
            </w:pPr>
            <w:r w:rsidRPr="00AD4E8D">
              <w:rPr>
                <w:rFonts w:cs="Calibri"/>
                <w:color w:val="000000"/>
                <w:szCs w:val="18"/>
              </w:rPr>
              <w:t>6.4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2A6BD4A" w14:textId="77777777" w:rsidR="002A78D1" w:rsidRPr="00AD4E8D" w:rsidRDefault="002A78D1" w:rsidP="002A78D1">
            <w:pPr>
              <w:jc w:val="center"/>
              <w:rPr>
                <w:rFonts w:cs="Calibri"/>
                <w:color w:val="000000"/>
                <w:szCs w:val="18"/>
              </w:rPr>
            </w:pPr>
            <w:r w:rsidRPr="00AD4E8D">
              <w:rPr>
                <w:rFonts w:cs="Calibri"/>
                <w:color w:val="000000"/>
                <w:szCs w:val="18"/>
              </w:rPr>
              <w:t>6.13</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41B88784" w14:textId="77777777" w:rsidR="002A78D1" w:rsidRPr="00AD4E8D" w:rsidRDefault="002A78D1" w:rsidP="002A78D1">
            <w:pPr>
              <w:jc w:val="center"/>
              <w:rPr>
                <w:rFonts w:cs="Calibri"/>
                <w:color w:val="000000"/>
                <w:szCs w:val="18"/>
              </w:rPr>
            </w:pPr>
            <w:r w:rsidRPr="00AD4E8D">
              <w:rPr>
                <w:rFonts w:cs="Calibri"/>
                <w:color w:val="000000"/>
                <w:szCs w:val="18"/>
              </w:rPr>
              <w:t>5.16</w:t>
            </w:r>
          </w:p>
        </w:tc>
        <w:tc>
          <w:tcPr>
            <w:tcW w:w="1791" w:type="dxa"/>
            <w:tcBorders>
              <w:top w:val="dashed" w:sz="4" w:space="0" w:color="auto"/>
              <w:left w:val="nil"/>
              <w:bottom w:val="nil"/>
              <w:right w:val="single" w:sz="4" w:space="0" w:color="auto"/>
            </w:tcBorders>
            <w:shd w:val="clear" w:color="auto" w:fill="auto"/>
            <w:noWrap/>
            <w:vAlign w:val="center"/>
            <w:hideMark/>
          </w:tcPr>
          <w:p w14:paraId="5F339F4E" w14:textId="77777777" w:rsidR="002A78D1" w:rsidRPr="00AD4E8D" w:rsidRDefault="002A78D1" w:rsidP="002A78D1">
            <w:pPr>
              <w:jc w:val="center"/>
              <w:rPr>
                <w:rFonts w:cs="Calibri"/>
                <w:color w:val="000000"/>
                <w:szCs w:val="18"/>
              </w:rPr>
            </w:pPr>
            <w:r w:rsidRPr="00AD4E8D">
              <w:rPr>
                <w:rFonts w:cs="Calibri"/>
                <w:color w:val="000000"/>
                <w:szCs w:val="18"/>
              </w:rPr>
              <w:t>?</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7350B2"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2A01B349"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2ED6CF12" w14:textId="77777777" w:rsidR="002A78D1" w:rsidRPr="00AD4E8D" w:rsidRDefault="002A78D1" w:rsidP="002A78D1">
            <w:pPr>
              <w:rPr>
                <w:rFonts w:cs="Calibri"/>
                <w:color w:val="000000"/>
                <w:szCs w:val="18"/>
              </w:rPr>
            </w:pPr>
            <w:r w:rsidRPr="00AD4E8D">
              <w:rPr>
                <w:rFonts w:cs="Calibri"/>
                <w:color w:val="000000"/>
                <w:szCs w:val="18"/>
              </w:rPr>
              <w:t>SB-PU-5-FS-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01D29F03"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082AF5C8" w14:textId="77777777" w:rsidR="002A78D1" w:rsidRPr="00AD4E8D" w:rsidRDefault="002A78D1" w:rsidP="002A78D1">
            <w:pPr>
              <w:jc w:val="center"/>
              <w:rPr>
                <w:rFonts w:cs="Calibri"/>
                <w:color w:val="000000"/>
                <w:szCs w:val="18"/>
              </w:rPr>
            </w:pPr>
            <w:r w:rsidRPr="00AD4E8D">
              <w:rPr>
                <w:rFonts w:cs="Calibri"/>
                <w:color w:val="000000"/>
                <w:szCs w:val="18"/>
              </w:rPr>
              <w:t>276.36</w:t>
            </w:r>
          </w:p>
        </w:tc>
        <w:tc>
          <w:tcPr>
            <w:tcW w:w="872" w:type="dxa"/>
            <w:vMerge/>
            <w:tcBorders>
              <w:top w:val="nil"/>
              <w:left w:val="single" w:sz="4" w:space="0" w:color="auto"/>
              <w:bottom w:val="single" w:sz="4" w:space="0" w:color="000000"/>
              <w:right w:val="single" w:sz="4" w:space="0" w:color="auto"/>
            </w:tcBorders>
            <w:vAlign w:val="center"/>
            <w:hideMark/>
          </w:tcPr>
          <w:p w14:paraId="7323BC44"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3CFA7FE5"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710940D7" w14:textId="77777777" w:rsidR="002A78D1" w:rsidRPr="00AD4E8D" w:rsidRDefault="002A78D1" w:rsidP="002A78D1">
            <w:pPr>
              <w:jc w:val="center"/>
              <w:rPr>
                <w:rFonts w:cs="Calibri"/>
                <w:color w:val="000000"/>
                <w:szCs w:val="18"/>
              </w:rPr>
            </w:pPr>
            <w:r w:rsidRPr="00AD4E8D">
              <w:rPr>
                <w:rFonts w:cs="Calibri"/>
                <w:color w:val="000000"/>
                <w:szCs w:val="18"/>
              </w:rPr>
              <w:t>5.82</w:t>
            </w:r>
          </w:p>
        </w:tc>
        <w:tc>
          <w:tcPr>
            <w:tcW w:w="872" w:type="dxa"/>
            <w:vMerge/>
            <w:tcBorders>
              <w:top w:val="nil"/>
              <w:left w:val="single" w:sz="4" w:space="0" w:color="auto"/>
              <w:bottom w:val="single" w:sz="4" w:space="0" w:color="000000"/>
              <w:right w:val="single" w:sz="4" w:space="0" w:color="auto"/>
            </w:tcBorders>
            <w:vAlign w:val="center"/>
            <w:hideMark/>
          </w:tcPr>
          <w:p w14:paraId="0B097158"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044DEC8D"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3C789DD0"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7A4AFE10" w14:textId="77777777" w:rsidR="002A78D1" w:rsidRPr="00AD4E8D" w:rsidRDefault="002A78D1" w:rsidP="002A78D1">
            <w:pPr>
              <w:rPr>
                <w:rFonts w:cs="Calibri"/>
                <w:color w:val="000000"/>
                <w:szCs w:val="18"/>
              </w:rPr>
            </w:pPr>
          </w:p>
        </w:tc>
      </w:tr>
      <w:tr w:rsidR="002A78D1" w:rsidRPr="00AD4E8D" w14:paraId="41DF0E9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1E47BA95" w14:textId="77777777" w:rsidR="002A78D1" w:rsidRPr="00AD4E8D" w:rsidRDefault="002A78D1" w:rsidP="002A78D1">
            <w:pPr>
              <w:rPr>
                <w:rFonts w:cs="Calibri"/>
                <w:color w:val="000000"/>
                <w:szCs w:val="18"/>
              </w:rPr>
            </w:pPr>
            <w:r w:rsidRPr="00AD4E8D">
              <w:rPr>
                <w:rFonts w:cs="Calibri"/>
                <w:color w:val="000000"/>
                <w:szCs w:val="18"/>
              </w:rPr>
              <w:t>SB-PU-5-LS-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40CDAF69" w14:textId="77777777" w:rsidR="002A78D1" w:rsidRPr="00AD4E8D" w:rsidRDefault="002A78D1" w:rsidP="002A78D1">
            <w:pPr>
              <w:jc w:val="center"/>
              <w:rPr>
                <w:rFonts w:cs="Calibri"/>
                <w:color w:val="000000"/>
                <w:szCs w:val="18"/>
              </w:rPr>
            </w:pPr>
            <w:r w:rsidRPr="00AD4E8D">
              <w:rPr>
                <w:rFonts w:cs="Calibri"/>
                <w:color w:val="000000"/>
                <w:szCs w:val="18"/>
              </w:rPr>
              <w:t>4</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2DCF1B59" w14:textId="77777777" w:rsidR="002A78D1" w:rsidRPr="00AD4E8D" w:rsidRDefault="002A78D1" w:rsidP="002A78D1">
            <w:pPr>
              <w:jc w:val="center"/>
              <w:rPr>
                <w:rFonts w:cs="Calibri"/>
                <w:color w:val="000000"/>
                <w:szCs w:val="18"/>
              </w:rPr>
            </w:pPr>
            <w:r w:rsidRPr="00AD4E8D">
              <w:rPr>
                <w:rFonts w:cs="Calibri"/>
                <w:color w:val="000000"/>
                <w:szCs w:val="18"/>
              </w:rPr>
              <w:t>120.4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7D58F4C1"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58B27EA2"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52B0E3B1" w14:textId="77777777" w:rsidR="002A78D1" w:rsidRPr="00AD4E8D" w:rsidRDefault="002A78D1" w:rsidP="002A78D1">
            <w:pPr>
              <w:jc w:val="center"/>
              <w:rPr>
                <w:rFonts w:cs="Calibri"/>
                <w:color w:val="000000"/>
                <w:szCs w:val="18"/>
              </w:rPr>
            </w:pPr>
            <w:r w:rsidRPr="00AD4E8D">
              <w:rPr>
                <w:rFonts w:cs="Calibri"/>
                <w:color w:val="000000"/>
                <w:szCs w:val="18"/>
              </w:rPr>
              <w:t>2.5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71BEB2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3518CF39"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3D27CF3"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D103572" w14:textId="77777777" w:rsidR="002A78D1" w:rsidRPr="00AD4E8D" w:rsidRDefault="002A78D1" w:rsidP="002A78D1">
            <w:pPr>
              <w:jc w:val="center"/>
              <w:rPr>
                <w:rFonts w:cs="Calibri"/>
                <w:color w:val="000000"/>
                <w:szCs w:val="18"/>
              </w:rPr>
            </w:pPr>
            <w:r w:rsidRPr="00AD4E8D">
              <w:rPr>
                <w:rFonts w:cs="Calibri"/>
                <w:color w:val="000000"/>
                <w:szCs w:val="18"/>
              </w:rPr>
              <w:t>sehr lang</w:t>
            </w:r>
          </w:p>
        </w:tc>
      </w:tr>
      <w:tr w:rsidR="002A78D1" w:rsidRPr="00AD4E8D" w14:paraId="3830007F"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540595B" w14:textId="77777777" w:rsidR="002A78D1" w:rsidRPr="00AD4E8D" w:rsidRDefault="002A78D1" w:rsidP="002A78D1">
            <w:pPr>
              <w:rPr>
                <w:rFonts w:cs="Calibri"/>
                <w:color w:val="000000"/>
                <w:szCs w:val="18"/>
              </w:rPr>
            </w:pPr>
            <w:r w:rsidRPr="00AD4E8D">
              <w:rPr>
                <w:rFonts w:cs="Calibri"/>
                <w:color w:val="000000"/>
                <w:szCs w:val="18"/>
              </w:rPr>
              <w:t>SB-PU-5-LS-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30B0B401" w14:textId="77777777" w:rsidR="002A78D1" w:rsidRPr="00AD4E8D" w:rsidRDefault="002A78D1" w:rsidP="002A78D1">
            <w:pPr>
              <w:jc w:val="center"/>
              <w:rPr>
                <w:rFonts w:cs="Calibri"/>
                <w:color w:val="000000"/>
                <w:szCs w:val="18"/>
              </w:rPr>
            </w:pPr>
            <w:r w:rsidRPr="00AD4E8D">
              <w:rPr>
                <w:rFonts w:cs="Calibri"/>
                <w:color w:val="000000"/>
                <w:szCs w:val="18"/>
              </w:rPr>
              <w:t>4-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05F649D5" w14:textId="77777777" w:rsidR="002A78D1" w:rsidRPr="00AD4E8D" w:rsidRDefault="002A78D1" w:rsidP="002A78D1">
            <w:pPr>
              <w:jc w:val="center"/>
              <w:rPr>
                <w:rFonts w:cs="Calibri"/>
                <w:color w:val="000000"/>
                <w:szCs w:val="18"/>
              </w:rPr>
            </w:pPr>
            <w:r w:rsidRPr="00AD4E8D">
              <w:rPr>
                <w:rFonts w:cs="Calibri"/>
                <w:color w:val="000000"/>
                <w:szCs w:val="18"/>
              </w:rPr>
              <w:t>135.61</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547B1E16"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123E0431"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7033893D" w14:textId="77777777" w:rsidR="002A78D1" w:rsidRPr="00AD4E8D" w:rsidRDefault="002A78D1" w:rsidP="002A78D1">
            <w:pPr>
              <w:jc w:val="center"/>
              <w:rPr>
                <w:rFonts w:cs="Calibri"/>
                <w:color w:val="000000"/>
                <w:szCs w:val="18"/>
              </w:rPr>
            </w:pPr>
            <w:r w:rsidRPr="00AD4E8D">
              <w:rPr>
                <w:rFonts w:cs="Calibri"/>
                <w:color w:val="000000"/>
                <w:szCs w:val="18"/>
              </w:rPr>
              <w:t>2.8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0424E74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6C8EA28"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34CBBAD4"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6CB16A2" w14:textId="77777777" w:rsidR="002A78D1" w:rsidRPr="00AD4E8D" w:rsidRDefault="002A78D1" w:rsidP="002A78D1">
            <w:pPr>
              <w:rPr>
                <w:rFonts w:cs="Calibri"/>
                <w:color w:val="000000"/>
                <w:szCs w:val="18"/>
              </w:rPr>
            </w:pPr>
          </w:p>
        </w:tc>
      </w:tr>
      <w:tr w:rsidR="002A78D1" w:rsidRPr="00AD4E8D" w14:paraId="5E5DE35A"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48FD218" w14:textId="77777777" w:rsidR="002A78D1" w:rsidRPr="00AD4E8D" w:rsidRDefault="002A78D1" w:rsidP="002A78D1">
            <w:pPr>
              <w:rPr>
                <w:rFonts w:cs="Calibri"/>
                <w:color w:val="000000"/>
                <w:szCs w:val="18"/>
              </w:rPr>
            </w:pPr>
            <w:r w:rsidRPr="00AD4E8D">
              <w:rPr>
                <w:rFonts w:cs="Calibri"/>
                <w:color w:val="000000"/>
                <w:szCs w:val="18"/>
              </w:rPr>
              <w:t>SB-PU-5-LS-V3</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3C7BA0E9" w14:textId="77777777" w:rsidR="002A78D1" w:rsidRPr="00AD4E8D" w:rsidRDefault="002A78D1" w:rsidP="002A78D1">
            <w:pPr>
              <w:jc w:val="center"/>
              <w:rPr>
                <w:rFonts w:cs="Calibri"/>
                <w:color w:val="000000"/>
                <w:szCs w:val="18"/>
              </w:rPr>
            </w:pPr>
            <w:r w:rsidRPr="00AD4E8D">
              <w:rPr>
                <w:rFonts w:cs="Calibri"/>
                <w:color w:val="000000"/>
                <w:szCs w:val="18"/>
              </w:rPr>
              <w:t>2-3</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6DD8DB57" w14:textId="77777777" w:rsidR="002A78D1" w:rsidRPr="00AD4E8D" w:rsidRDefault="002A78D1" w:rsidP="002A78D1">
            <w:pPr>
              <w:jc w:val="center"/>
              <w:rPr>
                <w:rFonts w:cs="Calibri"/>
                <w:color w:val="000000"/>
                <w:szCs w:val="18"/>
              </w:rPr>
            </w:pPr>
            <w:r w:rsidRPr="00AD4E8D">
              <w:rPr>
                <w:rFonts w:cs="Calibri"/>
                <w:color w:val="000000"/>
                <w:szCs w:val="18"/>
              </w:rPr>
              <w:t>107.7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3638A7F"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0CC50793"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7DC05948" w14:textId="77777777" w:rsidR="002A78D1" w:rsidRPr="00AD4E8D" w:rsidRDefault="002A78D1" w:rsidP="002A78D1">
            <w:pPr>
              <w:jc w:val="center"/>
              <w:rPr>
                <w:rFonts w:cs="Calibri"/>
                <w:color w:val="000000"/>
                <w:szCs w:val="18"/>
              </w:rPr>
            </w:pPr>
            <w:r w:rsidRPr="00AD4E8D">
              <w:rPr>
                <w:rFonts w:cs="Calibri"/>
                <w:color w:val="000000"/>
                <w:szCs w:val="18"/>
              </w:rPr>
              <w:t>2.2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572E18EA"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E7EA94B"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7C316561"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E0B30DA" w14:textId="77777777" w:rsidR="002A78D1" w:rsidRPr="00AD4E8D" w:rsidRDefault="002A78D1" w:rsidP="002A78D1">
            <w:pPr>
              <w:rPr>
                <w:rFonts w:cs="Calibri"/>
                <w:color w:val="000000"/>
                <w:szCs w:val="18"/>
              </w:rPr>
            </w:pPr>
          </w:p>
        </w:tc>
      </w:tr>
      <w:tr w:rsidR="002A78D1" w:rsidRPr="00AD4E8D" w14:paraId="120321EF"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52E7CA76" w14:textId="77777777" w:rsidR="002A78D1" w:rsidRPr="00AD4E8D" w:rsidRDefault="002A78D1" w:rsidP="002A78D1">
            <w:pPr>
              <w:rPr>
                <w:rFonts w:cs="Calibri"/>
                <w:color w:val="000000"/>
                <w:szCs w:val="18"/>
              </w:rPr>
            </w:pPr>
            <w:r w:rsidRPr="00AD4E8D">
              <w:rPr>
                <w:rFonts w:cs="Calibri"/>
                <w:color w:val="000000"/>
                <w:szCs w:val="18"/>
              </w:rPr>
              <w:t>SB-PU-5-LS-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214EF7BF"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6D831CEC" w14:textId="77777777" w:rsidR="002A78D1" w:rsidRPr="00AD4E8D" w:rsidRDefault="002A78D1" w:rsidP="002A78D1">
            <w:pPr>
              <w:jc w:val="center"/>
              <w:rPr>
                <w:rFonts w:cs="Calibri"/>
                <w:color w:val="000000"/>
                <w:szCs w:val="18"/>
              </w:rPr>
            </w:pPr>
            <w:r w:rsidRPr="00AD4E8D">
              <w:rPr>
                <w:rFonts w:cs="Calibri"/>
                <w:color w:val="000000"/>
                <w:szCs w:val="18"/>
              </w:rPr>
              <w:t>256.5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59F96EF6" w14:textId="77777777" w:rsidR="002A78D1" w:rsidRPr="00AD4E8D" w:rsidRDefault="002A78D1" w:rsidP="002A78D1">
            <w:pPr>
              <w:jc w:val="center"/>
              <w:rPr>
                <w:rFonts w:cs="Calibri"/>
                <w:color w:val="000000"/>
                <w:szCs w:val="18"/>
              </w:rPr>
            </w:pPr>
            <w:r w:rsidRPr="00AD4E8D">
              <w:rPr>
                <w:rFonts w:cs="Calibri"/>
                <w:color w:val="000000"/>
                <w:szCs w:val="18"/>
              </w:rPr>
              <w:t>278.26</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5122BC7E" w14:textId="77777777" w:rsidR="002A78D1" w:rsidRPr="00AD4E8D" w:rsidRDefault="002A78D1" w:rsidP="002A78D1">
            <w:pPr>
              <w:jc w:val="center"/>
              <w:rPr>
                <w:rFonts w:cs="Calibri"/>
                <w:color w:val="000000"/>
                <w:szCs w:val="18"/>
              </w:rPr>
            </w:pPr>
            <w:r w:rsidRPr="00AD4E8D">
              <w:rPr>
                <w:rFonts w:cs="Calibri"/>
                <w:color w:val="000000"/>
                <w:szCs w:val="18"/>
              </w:rPr>
              <w:t>7.80</w:t>
            </w:r>
          </w:p>
        </w:tc>
        <w:tc>
          <w:tcPr>
            <w:tcW w:w="851" w:type="dxa"/>
            <w:tcBorders>
              <w:top w:val="dashed" w:sz="4" w:space="0" w:color="auto"/>
              <w:left w:val="nil"/>
              <w:bottom w:val="nil"/>
              <w:right w:val="single" w:sz="4" w:space="0" w:color="auto"/>
            </w:tcBorders>
            <w:shd w:val="clear" w:color="auto" w:fill="auto"/>
            <w:noWrap/>
            <w:vAlign w:val="center"/>
            <w:hideMark/>
          </w:tcPr>
          <w:p w14:paraId="3CA6018B" w14:textId="77777777" w:rsidR="002A78D1" w:rsidRPr="00AD4E8D" w:rsidRDefault="002A78D1" w:rsidP="002A78D1">
            <w:pPr>
              <w:jc w:val="center"/>
              <w:rPr>
                <w:rFonts w:cs="Calibri"/>
                <w:color w:val="000000"/>
                <w:szCs w:val="18"/>
              </w:rPr>
            </w:pPr>
            <w:r w:rsidRPr="00AD4E8D">
              <w:rPr>
                <w:rFonts w:cs="Calibri"/>
                <w:color w:val="000000"/>
                <w:szCs w:val="18"/>
              </w:rPr>
              <w:t>5.40</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47960E2F" w14:textId="77777777" w:rsidR="002A78D1" w:rsidRPr="00AD4E8D" w:rsidRDefault="002A78D1" w:rsidP="002A78D1">
            <w:pPr>
              <w:jc w:val="center"/>
              <w:rPr>
                <w:rFonts w:cs="Calibri"/>
                <w:color w:val="000000"/>
                <w:szCs w:val="18"/>
              </w:rPr>
            </w:pPr>
            <w:r w:rsidRPr="00AD4E8D">
              <w:rPr>
                <w:rFonts w:cs="Calibri"/>
                <w:color w:val="000000"/>
                <w:szCs w:val="18"/>
              </w:rPr>
              <w:t>5.86</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2AAEEFF" w14:textId="77777777" w:rsidR="002A78D1" w:rsidRPr="00AD4E8D" w:rsidRDefault="002A78D1" w:rsidP="002A78D1">
            <w:pPr>
              <w:jc w:val="center"/>
              <w:rPr>
                <w:rFonts w:cs="Calibri"/>
                <w:color w:val="000000"/>
                <w:szCs w:val="18"/>
              </w:rPr>
            </w:pPr>
            <w:r w:rsidRPr="00AD4E8D">
              <w:rPr>
                <w:rFonts w:cs="Calibri"/>
                <w:color w:val="000000"/>
                <w:szCs w:val="18"/>
              </w:rPr>
              <w:t>7.80</w:t>
            </w:r>
          </w:p>
        </w:tc>
        <w:tc>
          <w:tcPr>
            <w:tcW w:w="1791" w:type="dxa"/>
            <w:tcBorders>
              <w:top w:val="dashed" w:sz="4" w:space="0" w:color="auto"/>
              <w:left w:val="nil"/>
              <w:bottom w:val="nil"/>
              <w:right w:val="single" w:sz="4" w:space="0" w:color="auto"/>
            </w:tcBorders>
            <w:shd w:val="clear" w:color="auto" w:fill="auto"/>
            <w:noWrap/>
            <w:vAlign w:val="center"/>
            <w:hideMark/>
          </w:tcPr>
          <w:p w14:paraId="529FA93E"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2C8BFC"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2A251824"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1D398A12" w14:textId="77777777" w:rsidR="002A78D1" w:rsidRPr="00AD4E8D" w:rsidRDefault="002A78D1" w:rsidP="002A78D1">
            <w:pPr>
              <w:rPr>
                <w:rFonts w:cs="Calibri"/>
                <w:color w:val="000000"/>
                <w:szCs w:val="18"/>
              </w:rPr>
            </w:pPr>
            <w:r w:rsidRPr="00AD4E8D">
              <w:rPr>
                <w:rFonts w:cs="Calibri"/>
                <w:color w:val="000000"/>
                <w:szCs w:val="18"/>
              </w:rPr>
              <w:t>SB-PU-5-LS-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43728983"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C12508A" w14:textId="77777777" w:rsidR="002A78D1" w:rsidRPr="00AD4E8D" w:rsidRDefault="002A78D1" w:rsidP="002A78D1">
            <w:pPr>
              <w:jc w:val="center"/>
              <w:rPr>
                <w:rFonts w:cs="Calibri"/>
                <w:color w:val="000000"/>
                <w:szCs w:val="18"/>
              </w:rPr>
            </w:pPr>
            <w:r w:rsidRPr="00AD4E8D">
              <w:rPr>
                <w:rFonts w:cs="Calibri"/>
                <w:color w:val="000000"/>
                <w:szCs w:val="18"/>
              </w:rPr>
              <w:t>299.96</w:t>
            </w:r>
          </w:p>
        </w:tc>
        <w:tc>
          <w:tcPr>
            <w:tcW w:w="872" w:type="dxa"/>
            <w:vMerge/>
            <w:tcBorders>
              <w:top w:val="nil"/>
              <w:left w:val="single" w:sz="4" w:space="0" w:color="auto"/>
              <w:bottom w:val="single" w:sz="4" w:space="0" w:color="000000"/>
              <w:right w:val="single" w:sz="4" w:space="0" w:color="auto"/>
            </w:tcBorders>
            <w:vAlign w:val="center"/>
            <w:hideMark/>
          </w:tcPr>
          <w:p w14:paraId="05A891D5"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2EEF47BC"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2C9FC958" w14:textId="77777777" w:rsidR="002A78D1" w:rsidRPr="00AD4E8D" w:rsidRDefault="002A78D1" w:rsidP="002A78D1">
            <w:pPr>
              <w:jc w:val="center"/>
              <w:rPr>
                <w:rFonts w:cs="Calibri"/>
                <w:color w:val="000000"/>
                <w:szCs w:val="18"/>
              </w:rPr>
            </w:pPr>
            <w:r w:rsidRPr="00AD4E8D">
              <w:rPr>
                <w:rFonts w:cs="Calibri"/>
                <w:color w:val="000000"/>
                <w:szCs w:val="18"/>
              </w:rPr>
              <w:t>6.32</w:t>
            </w:r>
          </w:p>
        </w:tc>
        <w:tc>
          <w:tcPr>
            <w:tcW w:w="872" w:type="dxa"/>
            <w:vMerge/>
            <w:tcBorders>
              <w:top w:val="nil"/>
              <w:left w:val="single" w:sz="4" w:space="0" w:color="auto"/>
              <w:bottom w:val="single" w:sz="4" w:space="0" w:color="000000"/>
              <w:right w:val="single" w:sz="4" w:space="0" w:color="auto"/>
            </w:tcBorders>
            <w:vAlign w:val="center"/>
            <w:hideMark/>
          </w:tcPr>
          <w:p w14:paraId="08FC0AD7"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483893BA"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3D881432"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287BA2E6" w14:textId="77777777" w:rsidR="002A78D1" w:rsidRPr="00AD4E8D" w:rsidRDefault="002A78D1" w:rsidP="002A78D1">
            <w:pPr>
              <w:rPr>
                <w:rFonts w:cs="Calibri"/>
                <w:color w:val="000000"/>
                <w:szCs w:val="18"/>
              </w:rPr>
            </w:pPr>
          </w:p>
        </w:tc>
      </w:tr>
      <w:tr w:rsidR="002A78D1" w:rsidRPr="00AD4E8D" w14:paraId="56A2753C" w14:textId="77777777" w:rsidTr="002A78D1">
        <w:trPr>
          <w:trHeight w:val="300"/>
        </w:trPr>
        <w:tc>
          <w:tcPr>
            <w:tcW w:w="15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BD499" w14:textId="77777777" w:rsidR="002A78D1" w:rsidRPr="00AD4E8D" w:rsidRDefault="002A78D1" w:rsidP="002A78D1">
            <w:pPr>
              <w:rPr>
                <w:rFonts w:cs="Calibri"/>
                <w:b/>
                <w:color w:val="000000"/>
                <w:szCs w:val="18"/>
              </w:rPr>
            </w:pPr>
            <w:r w:rsidRPr="00AD4E8D">
              <w:rPr>
                <w:rFonts w:cs="Calibri"/>
                <w:b/>
                <w:color w:val="000000"/>
                <w:szCs w:val="18"/>
              </w:rPr>
              <w:t>Zusammenfassung</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02B7E247" w14:textId="77777777" w:rsidR="002A78D1" w:rsidRPr="00AD4E8D" w:rsidRDefault="002A78D1" w:rsidP="002A78D1">
            <w:pPr>
              <w:rPr>
                <w:rFonts w:cs="Calibri"/>
                <w:b/>
                <w:color w:val="000000"/>
                <w:szCs w:val="18"/>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07876" w14:textId="77777777" w:rsidR="002A78D1" w:rsidRPr="00AD4E8D" w:rsidRDefault="002A78D1" w:rsidP="002A78D1">
            <w:pPr>
              <w:jc w:val="center"/>
              <w:rPr>
                <w:rFonts w:cs="Calibri"/>
                <w:b/>
                <w:color w:val="000000"/>
                <w:szCs w:val="18"/>
              </w:rPr>
            </w:pPr>
          </w:p>
        </w:tc>
        <w:tc>
          <w:tcPr>
            <w:tcW w:w="872" w:type="dxa"/>
            <w:tcBorders>
              <w:top w:val="nil"/>
              <w:left w:val="nil"/>
              <w:bottom w:val="single" w:sz="4" w:space="0" w:color="auto"/>
              <w:right w:val="single" w:sz="4" w:space="0" w:color="auto"/>
            </w:tcBorders>
            <w:shd w:val="clear" w:color="auto" w:fill="auto"/>
            <w:noWrap/>
            <w:vAlign w:val="center"/>
            <w:hideMark/>
          </w:tcPr>
          <w:p w14:paraId="6CCA2953" w14:textId="77777777" w:rsidR="002A78D1" w:rsidRPr="00AD4E8D" w:rsidRDefault="002A78D1" w:rsidP="002A78D1">
            <w:pPr>
              <w:jc w:val="center"/>
              <w:rPr>
                <w:rFonts w:cs="Calibri"/>
                <w:b/>
                <w:color w:val="000000"/>
                <w:szCs w:val="18"/>
              </w:rPr>
            </w:pPr>
            <w:r w:rsidRPr="00AD4E8D">
              <w:rPr>
                <w:rFonts w:cs="Calibri"/>
                <w:b/>
                <w:color w:val="000000"/>
                <w:szCs w:val="18"/>
              </w:rPr>
              <w:t>291.94</w:t>
            </w:r>
          </w:p>
        </w:tc>
        <w:tc>
          <w:tcPr>
            <w:tcW w:w="850" w:type="dxa"/>
            <w:tcBorders>
              <w:top w:val="nil"/>
              <w:left w:val="nil"/>
              <w:bottom w:val="single" w:sz="4" w:space="0" w:color="auto"/>
              <w:right w:val="single" w:sz="4" w:space="0" w:color="auto"/>
            </w:tcBorders>
            <w:shd w:val="clear" w:color="auto" w:fill="auto"/>
            <w:noWrap/>
            <w:vAlign w:val="center"/>
            <w:hideMark/>
          </w:tcPr>
          <w:p w14:paraId="22A0398F" w14:textId="77777777" w:rsidR="002A78D1" w:rsidRPr="00AD4E8D" w:rsidRDefault="002A78D1" w:rsidP="002A78D1">
            <w:pPr>
              <w:jc w:val="center"/>
              <w:rPr>
                <w:rFonts w:cs="Calibri"/>
                <w:b/>
                <w:color w:val="000000"/>
                <w:szCs w:val="18"/>
              </w:rPr>
            </w:pPr>
            <w:r w:rsidRPr="00AD4E8D">
              <w:rPr>
                <w:rFonts w:cs="Calibri"/>
                <w:b/>
                <w:color w:val="000000"/>
                <w:szCs w:val="18"/>
              </w:rPr>
              <w:t>9.62</w:t>
            </w:r>
          </w:p>
        </w:tc>
        <w:tc>
          <w:tcPr>
            <w:tcW w:w="851" w:type="dxa"/>
            <w:tcBorders>
              <w:top w:val="nil"/>
              <w:left w:val="nil"/>
              <w:bottom w:val="single" w:sz="4" w:space="0" w:color="auto"/>
              <w:right w:val="single" w:sz="4" w:space="0" w:color="auto"/>
            </w:tcBorders>
            <w:shd w:val="clear" w:color="auto" w:fill="auto"/>
            <w:noWrap/>
            <w:vAlign w:val="center"/>
            <w:hideMark/>
          </w:tcPr>
          <w:p w14:paraId="77CCE5B5" w14:textId="77777777" w:rsidR="002A78D1" w:rsidRPr="00AD4E8D" w:rsidRDefault="002A78D1" w:rsidP="002A78D1">
            <w:pPr>
              <w:jc w:val="center"/>
              <w:rPr>
                <w:rFonts w:cs="Calibri"/>
                <w:b/>
                <w:color w:val="000000"/>
                <w:szCs w:val="18"/>
              </w:rPr>
            </w:pPr>
          </w:p>
        </w:tc>
        <w:tc>
          <w:tcPr>
            <w:tcW w:w="872" w:type="dxa"/>
            <w:tcBorders>
              <w:top w:val="nil"/>
              <w:left w:val="nil"/>
              <w:bottom w:val="single" w:sz="4" w:space="0" w:color="auto"/>
              <w:right w:val="single" w:sz="4" w:space="0" w:color="auto"/>
            </w:tcBorders>
            <w:shd w:val="clear" w:color="auto" w:fill="auto"/>
            <w:noWrap/>
            <w:vAlign w:val="center"/>
            <w:hideMark/>
          </w:tcPr>
          <w:p w14:paraId="0A954AE4" w14:textId="77777777" w:rsidR="002A78D1" w:rsidRPr="00AD4E8D" w:rsidRDefault="002A78D1" w:rsidP="002A78D1">
            <w:pPr>
              <w:jc w:val="center"/>
              <w:rPr>
                <w:rFonts w:cs="Calibri"/>
                <w:b/>
                <w:color w:val="000000"/>
                <w:szCs w:val="18"/>
              </w:rPr>
            </w:pPr>
            <w:r w:rsidRPr="00AD4E8D">
              <w:rPr>
                <w:rFonts w:cs="Calibri"/>
                <w:b/>
                <w:color w:val="000000"/>
                <w:szCs w:val="18"/>
              </w:rPr>
              <w:t>6.15</w:t>
            </w:r>
          </w:p>
        </w:tc>
        <w:tc>
          <w:tcPr>
            <w:tcW w:w="772" w:type="dxa"/>
            <w:tcBorders>
              <w:top w:val="nil"/>
              <w:left w:val="nil"/>
              <w:bottom w:val="single" w:sz="4" w:space="0" w:color="auto"/>
              <w:right w:val="single" w:sz="4" w:space="0" w:color="auto"/>
            </w:tcBorders>
            <w:shd w:val="clear" w:color="auto" w:fill="auto"/>
            <w:noWrap/>
            <w:vAlign w:val="center"/>
            <w:hideMark/>
          </w:tcPr>
          <w:p w14:paraId="1C66C34E" w14:textId="77777777" w:rsidR="002A78D1" w:rsidRPr="00AD4E8D" w:rsidRDefault="002A78D1" w:rsidP="002A78D1">
            <w:pPr>
              <w:jc w:val="center"/>
              <w:rPr>
                <w:rFonts w:cs="Calibri"/>
                <w:b/>
                <w:color w:val="000000"/>
                <w:szCs w:val="18"/>
              </w:rPr>
            </w:pPr>
            <w:r w:rsidRPr="00AD4E8D">
              <w:rPr>
                <w:rFonts w:cs="Calibri"/>
                <w:b/>
                <w:color w:val="000000"/>
                <w:szCs w:val="18"/>
              </w:rPr>
              <w:t>9.62</w:t>
            </w:r>
          </w:p>
        </w:tc>
        <w:tc>
          <w:tcPr>
            <w:tcW w:w="1791" w:type="dxa"/>
            <w:tcBorders>
              <w:top w:val="single" w:sz="4" w:space="0" w:color="auto"/>
              <w:left w:val="nil"/>
              <w:bottom w:val="single" w:sz="4" w:space="0" w:color="auto"/>
              <w:right w:val="single" w:sz="4" w:space="0" w:color="auto"/>
            </w:tcBorders>
            <w:shd w:val="clear" w:color="auto" w:fill="auto"/>
            <w:noWrap/>
            <w:vAlign w:val="center"/>
            <w:hideMark/>
          </w:tcPr>
          <w:p w14:paraId="2D5F3CD6" w14:textId="77777777" w:rsidR="002A78D1" w:rsidRPr="00AD4E8D" w:rsidRDefault="002A78D1" w:rsidP="002A78D1">
            <w:pPr>
              <w:jc w:val="center"/>
              <w:rPr>
                <w:rFonts w:cs="Calibri"/>
                <w:b/>
                <w:color w:val="000000"/>
                <w:szCs w:val="18"/>
              </w:rPr>
            </w:pPr>
          </w:p>
        </w:tc>
        <w:tc>
          <w:tcPr>
            <w:tcW w:w="1093" w:type="dxa"/>
            <w:tcBorders>
              <w:top w:val="nil"/>
              <w:left w:val="single" w:sz="4" w:space="0" w:color="auto"/>
              <w:bottom w:val="single" w:sz="4" w:space="0" w:color="auto"/>
              <w:right w:val="single" w:sz="4" w:space="0" w:color="auto"/>
            </w:tcBorders>
            <w:shd w:val="clear" w:color="auto" w:fill="auto"/>
            <w:noWrap/>
            <w:vAlign w:val="center"/>
            <w:hideMark/>
          </w:tcPr>
          <w:p w14:paraId="39ADABBE" w14:textId="77777777" w:rsidR="002A78D1" w:rsidRPr="00AD4E8D" w:rsidRDefault="002A78D1" w:rsidP="002A78D1">
            <w:pPr>
              <w:jc w:val="center"/>
              <w:rPr>
                <w:rFonts w:cs="Calibri"/>
                <w:color w:val="000000"/>
                <w:szCs w:val="18"/>
              </w:rPr>
            </w:pPr>
          </w:p>
        </w:tc>
      </w:tr>
    </w:tbl>
    <w:p w14:paraId="31785723" w14:textId="77777777" w:rsidR="002A78D1" w:rsidRDefault="002A78D1" w:rsidP="002A78D1">
      <w:pPr>
        <w:rPr>
          <w:szCs w:val="24"/>
        </w:rPr>
      </w:pPr>
    </w:p>
    <w:p w14:paraId="70B3B978" w14:textId="77777777" w:rsidR="002A78D1" w:rsidRDefault="002A78D1" w:rsidP="002A78D1">
      <w:pPr>
        <w:rPr>
          <w:szCs w:val="24"/>
        </w:rPr>
      </w:pPr>
    </w:p>
    <w:p w14:paraId="39DF360B" w14:textId="77777777" w:rsidR="002A78D1" w:rsidRDefault="002A78D1" w:rsidP="002A78D1">
      <w:pPr>
        <w:rPr>
          <w:szCs w:val="24"/>
        </w:rPr>
      </w:pPr>
      <w:r>
        <w:rPr>
          <w:szCs w:val="24"/>
        </w:rPr>
        <w:t>Bei den mit Polyurethan verklebten Prüfkörpern, die ohne Schaumstoffband und hintereinander mit der gleichen Klebstoff-Charge verklebt wurden, konnte ein deutlicher Zusammenhang zwischen dem Versagensmodus und dem Zeitpunkt des Verklebens beobachtet werden. Ab einer Verarbeitungsdauer von etwa 30 Minuten trat stets ein Adhäsionsversagen an der Grenzfläche von Beton und Klebschicht auf. Die Bruchlasten sanken dabei mit steigender Verarbeitungsdauer. Die Probekörper, die alle mit gleich frischem Klebstoff gefügt wurden, versagten stets im Fügeteil, mehrheitlich im Beton. Somit kann auch bei diesem Klebstoff kein Einfluss aus der Betonoberfläche abgeleitet werden. An einigen Proben waren kleine Bereiche (&lt; 1 cm²) nicht verklebt. Da die entsprechenden Schubspannungen nicht geringer ausfielen als bei Körpern ohne diese Fehlstellen, wird davon ausgegangen, dass kleine Fehlstellen keinen Einfluss auf die Tragfähigkeit haben.</w:t>
      </w:r>
    </w:p>
    <w:p w14:paraId="43290ACE" w14:textId="77777777" w:rsidR="002A78D1" w:rsidRDefault="002A78D1" w:rsidP="002A78D1">
      <w:pPr>
        <w:rPr>
          <w:szCs w:val="24"/>
        </w:rPr>
      </w:pPr>
    </w:p>
    <w:p w14:paraId="18904D44" w14:textId="77777777" w:rsidR="002A78D1" w:rsidRDefault="002A78D1" w:rsidP="002A78D1">
      <w:pPr>
        <w:spacing w:after="240"/>
        <w:rPr>
          <w:szCs w:val="24"/>
        </w:rPr>
      </w:pPr>
      <w:r>
        <w:rPr>
          <w:szCs w:val="24"/>
        </w:rPr>
        <w:t xml:space="preserve">Basierend auf diesen Ergebnissen wurde in Absprache mit dem Projektpartner Brüninghoff eine Vorzugsvariante ausgewählt. Da zur Verklebung der Schalseite keine Wendeprozesse notwendig sind und die Verwendung eines Trennmittels praktikabler ist als die Verwendung einer Filmschalung, wird die Variante mit Schalmittel weiter untersucht. Die Verklebung der schalungsabgewandten Seite zeigte sich zwar als möglich, allerdings sind lokale Unebenheiten größer, sodass die Klebschichtdicke innerhalb eines Bauteils unter Umständen sehr unterschiedlich </w:t>
      </w:r>
      <w:proofErr w:type="gramStart"/>
      <w:r>
        <w:rPr>
          <w:szCs w:val="24"/>
        </w:rPr>
        <w:t>ausfällt</w:t>
      </w:r>
      <w:proofErr w:type="gramEnd"/>
      <w:r>
        <w:rPr>
          <w:szCs w:val="24"/>
        </w:rPr>
        <w:t xml:space="preserve">. Weiterhin ist die Schwankung der Oberflächenqualität größer, da längere Zeiten beim Rütteln oder verschiedene Techniken beim Abziehen der Fläche und bei der Nachbearbeitung Einfluss auf die Beschaffenheit der Oberfläche haben. </w:t>
      </w:r>
    </w:p>
    <w:p w14:paraId="72F0E7AB" w14:textId="77777777" w:rsidR="002A78D1" w:rsidRPr="0084366D" w:rsidRDefault="002A78D1" w:rsidP="002A78D1">
      <w:pPr>
        <w:rPr>
          <w:szCs w:val="24"/>
        </w:rPr>
      </w:pPr>
      <w:r>
        <w:rPr>
          <w:szCs w:val="24"/>
        </w:rPr>
        <w:t xml:space="preserve">Zur statistischen Absicherung werden mit beiden Klebstoffen je 10 Scherversuche durchgeführt. Zum Einsatz kommt dabei das Schalöl Ortolan Extra 731. Des Weiteren werden aktuell die mittelgroßen Versuche an Schubbalken mit einer Spannweite von maximal 2 Metern geplant. </w:t>
      </w:r>
    </w:p>
    <w:p w14:paraId="1EF46D48" w14:textId="77777777" w:rsidR="002A78D1" w:rsidRDefault="002A78D1" w:rsidP="002A78D1">
      <w:pPr>
        <w:rPr>
          <w:szCs w:val="24"/>
        </w:rPr>
      </w:pPr>
    </w:p>
    <w:p w14:paraId="221114D6" w14:textId="77777777" w:rsidR="002A78D1" w:rsidRDefault="002A78D1" w:rsidP="002A78D1">
      <w:pPr>
        <w:pStyle w:val="ZBescheidStandard"/>
        <w:tabs>
          <w:tab w:val="right" w:pos="10206"/>
        </w:tabs>
        <w:jc w:val="center"/>
        <w:rPr>
          <w:noProof/>
          <w:sz w:val="20"/>
        </w:rPr>
      </w:pPr>
      <w:r>
        <w:rPr>
          <w:noProof/>
        </w:rPr>
        <w:drawing>
          <wp:inline distT="0" distB="0" distL="0" distR="0" wp14:anchorId="13EF8D80" wp14:editId="68142DC8">
            <wp:extent cx="4993200" cy="3121200"/>
            <wp:effectExtent l="0" t="0" r="0" b="317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93200" cy="3121200"/>
                    </a:xfrm>
                    <a:prstGeom prst="rect">
                      <a:avLst/>
                    </a:prstGeom>
                  </pic:spPr>
                </pic:pic>
              </a:graphicData>
            </a:graphic>
          </wp:inline>
        </w:drawing>
      </w:r>
    </w:p>
    <w:p w14:paraId="045919A2" w14:textId="19FDBBCE" w:rsidR="002A78D1" w:rsidRDefault="002A78D1" w:rsidP="002A78D1">
      <w:pPr>
        <w:pStyle w:val="Beschriftung"/>
        <w:spacing w:before="240"/>
        <w:jc w:val="center"/>
        <w:rPr>
          <w:noProof/>
          <w:sz w:val="20"/>
        </w:rPr>
      </w:pPr>
      <w:bookmarkStart w:id="40" w:name="_Ref24729384"/>
      <w:bookmarkStart w:id="41" w:name="_Ref24729379"/>
      <w:r>
        <w:t xml:space="preserve">Abbildung </w:t>
      </w:r>
      <w:fldSimple w:instr=" STYLEREF 1 \s ">
        <w:r w:rsidR="00897A43">
          <w:rPr>
            <w:noProof/>
          </w:rPr>
          <w:t>0</w:t>
        </w:r>
      </w:fldSimple>
      <w:r w:rsidR="00897A43">
        <w:t>.</w:t>
      </w:r>
      <w:fldSimple w:instr=" SEQ Abbildung \* ARABIC \s 1 ">
        <w:r w:rsidR="00897A43">
          <w:rPr>
            <w:noProof/>
          </w:rPr>
          <w:t>4</w:t>
        </w:r>
      </w:fldSimple>
      <w:bookmarkEnd w:id="40"/>
      <w:r>
        <w:t xml:space="preserve"> </w:t>
      </w:r>
      <w:r w:rsidRPr="009D6E5C">
        <w:t xml:space="preserve">Last-Verformungs-Kurven der Scherversuche mit </w:t>
      </w:r>
      <w:r>
        <w:t>Epoxidharz-Mörtel</w:t>
      </w:r>
      <w:bookmarkEnd w:id="41"/>
    </w:p>
    <w:p w14:paraId="6938FEB1" w14:textId="77777777" w:rsidR="002A78D1" w:rsidRDefault="002A78D1" w:rsidP="002A78D1">
      <w:pPr>
        <w:pStyle w:val="ZBescheidStandard"/>
        <w:tabs>
          <w:tab w:val="right" w:pos="10206"/>
        </w:tabs>
        <w:rPr>
          <w:noProof/>
          <w:sz w:val="20"/>
        </w:rPr>
      </w:pPr>
    </w:p>
    <w:p w14:paraId="4A8FB7E6" w14:textId="77777777" w:rsidR="002A78D1" w:rsidRDefault="002A78D1" w:rsidP="002A78D1">
      <w:pPr>
        <w:pStyle w:val="Beschriftung"/>
        <w:jc w:val="center"/>
      </w:pPr>
      <w:r>
        <w:rPr>
          <w:noProof/>
        </w:rPr>
        <w:lastRenderedPageBreak/>
        <w:drawing>
          <wp:inline distT="0" distB="0" distL="0" distR="0" wp14:anchorId="692D3A07" wp14:editId="07181FB9">
            <wp:extent cx="4993200" cy="3121200"/>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93200" cy="3121200"/>
                    </a:xfrm>
                    <a:prstGeom prst="rect">
                      <a:avLst/>
                    </a:prstGeom>
                  </pic:spPr>
                </pic:pic>
              </a:graphicData>
            </a:graphic>
          </wp:inline>
        </w:drawing>
      </w:r>
    </w:p>
    <w:p w14:paraId="068EC61B" w14:textId="2BF81BDF" w:rsidR="002A78D1" w:rsidRPr="00571AC7" w:rsidRDefault="002A78D1" w:rsidP="002A78D1">
      <w:pPr>
        <w:pStyle w:val="Beschriftung"/>
        <w:jc w:val="center"/>
        <w:rPr>
          <w:noProof/>
          <w:sz w:val="20"/>
        </w:rPr>
      </w:pPr>
      <w:bookmarkStart w:id="42" w:name="_Ref24729387"/>
      <w:r>
        <w:t xml:space="preserve">Abbildung </w:t>
      </w:r>
      <w:fldSimple w:instr=" STYLEREF 1 \s ">
        <w:r w:rsidR="00897A43">
          <w:rPr>
            <w:noProof/>
          </w:rPr>
          <w:t>0</w:t>
        </w:r>
      </w:fldSimple>
      <w:r w:rsidR="00897A43">
        <w:t>.</w:t>
      </w:r>
      <w:fldSimple w:instr=" SEQ Abbildung \* ARABIC \s 1 ">
        <w:r w:rsidR="00897A43">
          <w:rPr>
            <w:noProof/>
          </w:rPr>
          <w:t>5</w:t>
        </w:r>
      </w:fldSimple>
      <w:bookmarkEnd w:id="42"/>
      <w:r>
        <w:t xml:space="preserve"> </w:t>
      </w:r>
      <w:r w:rsidRPr="009D6E5C">
        <w:t>Last-Verformungs-Kurven der Scherversuche mit Polyurethan-Klebstoff</w:t>
      </w:r>
    </w:p>
    <w:p w14:paraId="340D4D62" w14:textId="77777777" w:rsidR="002A78D1" w:rsidRPr="002A78D1" w:rsidRDefault="002A78D1" w:rsidP="002A78D1">
      <w:pPr>
        <w:rPr>
          <w:lang w:val="en-US"/>
        </w:rPr>
      </w:pPr>
    </w:p>
    <w:p w14:paraId="091E176E" w14:textId="77777777" w:rsidR="00D67B38" w:rsidRDefault="00D67B38" w:rsidP="00D65E53">
      <w:pPr>
        <w:pStyle w:val="berschrift2"/>
        <w:rPr>
          <w:lang w:val="en-US"/>
        </w:rPr>
      </w:pPr>
    </w:p>
    <w:p w14:paraId="00EE22EB" w14:textId="77777777" w:rsidR="00D67B38" w:rsidRDefault="00D67B38" w:rsidP="00D65E53">
      <w:pPr>
        <w:pStyle w:val="berschrift2"/>
        <w:rPr>
          <w:lang w:val="en-US"/>
        </w:rPr>
      </w:pPr>
    </w:p>
    <w:p w14:paraId="40C25DBF" w14:textId="3ADE65A4" w:rsidR="00D65E53" w:rsidRDefault="00D65E53" w:rsidP="00D65E53">
      <w:pPr>
        <w:pStyle w:val="berschrift2"/>
        <w:rPr>
          <w:lang w:val="en-US"/>
        </w:rPr>
      </w:pPr>
      <w:r>
        <w:rPr>
          <w:lang w:val="en-US"/>
        </w:rPr>
        <w:t>Übersicht über den Versuchsablauf</w:t>
      </w:r>
    </w:p>
    <w:p w14:paraId="2F4255BF" w14:textId="29D6EDF1" w:rsidR="00D67B38" w:rsidRDefault="00D67B38" w:rsidP="00D67B38">
      <w:r>
        <w:t xml:space="preserve">In ersten Scherversuchen wurden geeignete Klebstoffe und Betonoberflächen untersucht, da die Oberflächenvorbereitung einen großen Einfluss auf die Qualität einer Klebung hat. In bisherigen Untersuchungen an geklebten Betonfertigteilen mit Holz wurden die Betonfertigteile stets einer Vorbehandlung in Form von Sandstrahlen oder Schleifen behandelt. Da dieser Prozess einen deutlichen Mehraufwand darstellt und den Prozess im Fertigteilwerk maßgeblich beeinflusst, wurden unbehandelte Flächen untersucht. Die untersuchten Betonoberflächen unterschieden sich in Hinblick auf die Schalung. Neben Schalungen ohne Trennmittel wurden zwei verschiedene Trennmittel, einerseits ein mineralölbasiertes Produkt und eine Schalölemulsion untersucht. Zusätzlich wurden Proben hergestellt, bei denen die abgezogene Betonoberseite verklebt wurde anstatt der Fläche, die dem Boden der Schalung zugewandt war. Diese Fläche besitzt im Allgemeinen eine schlechtere Oberflächenhaftzugfestigkeit, da sich Zementschlämme an der Oberseite sammeln kann. Des Weiteren ist die Fläche deutlich weniger unebener und es kann gerade bei größeren Bauteilen zu größeren Toleranzen kommen, sodass höhere Klebschichtdicken notwendig werden. </w:t>
      </w:r>
    </w:p>
    <w:p w14:paraId="12E53AA7" w14:textId="0247163B" w:rsidR="00D67B38" w:rsidRDefault="00D67B38" w:rsidP="00D67B38">
      <w:r>
        <w:t xml:space="preserve">Die Klebschichtdicke wurde in diesen Versuchen zunächst auf etwa 5 mm festgelegt. Obwohl nach Norm insbesondere bei langen Bauteilen höhere Toleranzen an den Komponenten Holz und Beton auftreten könnten, ist eine Erhöhung der Klebschicht nicht sinnvoll. Da die Betonplatte eine hohe Schlankheit und ein großes Eigengewicht besitzt, ist damit zu rechnen, dass gewisse Toleranzen dadurch ausgeglichen werden. Des Weiteren bedeutet eine Erhöhung der Klebschicht einen deutlichen Kostenanstieg, sodass es im Zweifelsfall wirtschaftlicher ist die Betonplatte durch Schrauben an das Holz zu ziehen. Die dazu benötigten Kräfte sind bedingt durch die Schlankheit der Decke sehr gering, sodass nur etwa 2 Schrauben pro Trägerhälfte ausreichen würden. </w:t>
      </w:r>
    </w:p>
    <w:p w14:paraId="5BE67E46" w14:textId="490688D5" w:rsidR="00D67B38" w:rsidRDefault="00D67B38" w:rsidP="00D67B38">
      <w:r>
        <w:t xml:space="preserve">Bei den verwendeten Klebstoffen handelte es sich um einen zwei-komponentigen (2K) Polyurethanklebstoff der Firma Collano sowie den 2K-Epoxidharzklebstoff Compoo der Firma Bennert. Letzteres wird von Bennert als zusammen mit Zuschlagstoffen als Polymerbeton zur Sanierung von Holzbalkendecken vertrieben. Für die </w:t>
      </w:r>
      <w:r>
        <w:lastRenderedPageBreak/>
        <w:t xml:space="preserve">Versuche wurde Compono einerseits mit den zugehörigen Zuschlagstoffen verarbeitet (weiterhin als Compono M1 bezeichnet) und andererseits in einer modifizierten Variante (Compono M2). Die Zuschlagmischung der Fa. Bennert für den Polymerbeton enthält ein Größtkorn von 3 mm und erweist sich im Auftrag mit einem Zahnspachtel als nicht möglich. Der Auftrag wurde daher flächig mit einer Kelle vorgenommen. Da der Auftrag mit einem Zahnspachtel jedoch in Hinblick auf die Auftragsmenge besser steuerbar ist, wurde die modifizierte Variante ebenfalls untersucht. Diese enthält wesentlich feinere Zuschläge in Form von Quarzsand mit einem Größtkorn von 0,4 mm und einem Quarzmehl. </w:t>
      </w:r>
    </w:p>
    <w:p w14:paraId="1502EDB7" w14:textId="063C9C22" w:rsidR="00D67B38" w:rsidRDefault="00D67B38" w:rsidP="00D67B38">
      <w:r>
        <w:t xml:space="preserve">Durch diese Anpassung ist eine Abminderung der Adhäsionsfähigkeit nicht auszuschließen. Die neue Zusammensetzung wurde in der Serie SB-TK-C3-S1 </w:t>
      </w:r>
      <w:r w:rsidR="00963334">
        <w:t xml:space="preserve">in Verbindung mit einer mit Schalöl geschalten Betonoberfläche überprüft. </w:t>
      </w:r>
      <w:r>
        <w:t xml:space="preserve">Da bei </w:t>
      </w:r>
      <w:r w:rsidR="00963334">
        <w:t xml:space="preserve">den Versuchen mit </w:t>
      </w:r>
      <w:r>
        <w:t xml:space="preserve">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w:t>
      </w:r>
      <w:r w:rsidR="00963334">
        <w:t xml:space="preserve">Da ebenfalls kein adhäsives Versagen und sehr hohe Bruchlasten erzielt werden konnten, wurde der Klebstoff C3 für die weitern Versuche, die Schub-Biege-Versuche, verwendet. Da die Verwendung von Schalöl mit Unsicherheiten verbunden ist, beispielsweise einer variierenden Auftragsmenge oder die Abhängigkeit von einem spezifischen Produkt, wurde statt der mit Schalöl behandlten Filmschalung eine unbehandelte Filmschalung verwendet. </w:t>
      </w:r>
    </w:p>
    <w:p w14:paraId="31C56E67" w14:textId="77777777" w:rsidR="00C75BF5" w:rsidRDefault="00963334" w:rsidP="00D67B38">
      <w:r>
        <w:t xml:space="preserve">Die Ergebnisse der Schub-Biege-Versuche mit dem Klebstoff C3 und der Oberfläche FU zeigten häufig ein adhäsives Versagen. Diverse mögliche Ursachen für dieses Versagen wurden in Betracht gezogen. Da keine davon ausgeschlossen werden konnte, wurden die Versuche wiederholt. Zusätzlich wurden Proben mit geprimerten Betonoberflächen durchgeführt, da diese Methode eine einfach durchführbare Maßnahme zur Verbesserung der Adhäsion darstellt. In beiden Fällen zeigte ein Teil der Probekörper ein adhäsives Versagen. </w:t>
      </w:r>
      <w:r w:rsidR="00D67B38">
        <w:t>Die vorliegenden Ergebnisse lassen vermuten, dass die Kombination aus der neuen Klebstoffzusammensetzung</w:t>
      </w:r>
      <w:r>
        <w:t xml:space="preserve"> C3</w:t>
      </w:r>
      <w:r w:rsidR="00D67B38">
        <w:t xml:space="preserve"> und der ohne Trennmittel geschalten Oberfläche (FU) ungünstig ist. </w:t>
      </w:r>
      <w:r w:rsidR="00C75BF5">
        <w:t>Zur Validierung wurde diese Variante in weiteren Scherversuchen untersucht. Diese zeigten ein ähnliches Versagensbild.</w:t>
      </w:r>
    </w:p>
    <w:p w14:paraId="2B20029E" w14:textId="25641360" w:rsidR="00C75BF5" w:rsidRDefault="00C75BF5" w:rsidP="00D67B38">
      <w:r>
        <w:t xml:space="preserve">Da sich der Klebstoff zwar in der Handhabung als gut geeignet erwies und sich auch in Verbindung mit der Oberfläche S1 gut verhielt, wurde der Klebstoff für die Biegeversuche </w:t>
      </w:r>
      <w:proofErr w:type="gramStart"/>
      <w:r>
        <w:t>weiter verwendet</w:t>
      </w:r>
      <w:proofErr w:type="gramEnd"/>
      <w:r>
        <w:t xml:space="preserve">. Um die bisherigen Schwierigkeiten bezüglich der Adhäsionsprobleme sicher zu vermeiden, wurde in Absprache mit Brüninghoff doch auf eine geschliffene Oberfläche ausgewichen. </w:t>
      </w:r>
    </w:p>
    <w:p w14:paraId="2302F692" w14:textId="711BDB5B" w:rsidR="00D67B38" w:rsidRDefault="00C75BF5" w:rsidP="00D67B38">
      <w:r>
        <w:t>Parallel wurde in Zusammenarbeit mit der Firma Rampf ein Klebstoff entwickelt, der eine vergleichbare Verarbeitbarkeit, jedoch bei höherer Topfzeit und besserer Adhäsion, besitzt. An diesem Klebstoff wurden sowohl Scherversuche, Schub-Biege-Versuche als auch Biege-Versuche durchgeführt.</w:t>
      </w:r>
    </w:p>
    <w:p w14:paraId="54BB309D" w14:textId="45147386" w:rsidR="00C75BF5" w:rsidRDefault="00C75BF5" w:rsidP="00D67B38">
      <w:r>
        <w:t xml:space="preserve">Da sich aufgrund von der geringeren Anzahl an Hebe-Prozessen und Abbindezeiten die Methode der Nass-Klebung für Brüninghoff als interessante Alternative dargestellt hatte, wurden zusätzliche Versuche an nass geklebten Probekörpern durchgeführt. Zum Einsatz kam zunächst der Klebstoff Compono C3. Da hier häufig ein adhäsives Versagen, sowie Ausblühungen an der Grenzschicht zum Beton auftraten, wurden weitere Versuche zur Nass-Klebung mit dem Klebstoff der Firma Rampf durchgeführt. </w:t>
      </w:r>
    </w:p>
    <w:p w14:paraId="7C2C96B1" w14:textId="4045CF5A" w:rsidR="00D67B38" w:rsidRDefault="00D67B38" w:rsidP="00D67B38"/>
    <w:p w14:paraId="51307873" w14:textId="7D95061C" w:rsidR="00D67B38" w:rsidRDefault="00D67B38" w:rsidP="00D67B38"/>
    <w:p w14:paraId="59184D31" w14:textId="3DDCF8A0" w:rsidR="00D67B38" w:rsidRDefault="00D67B38" w:rsidP="00D67B38"/>
    <w:p w14:paraId="613AD4BC" w14:textId="77777777" w:rsidR="00D67B38" w:rsidRDefault="00D67B38" w:rsidP="00D67B38"/>
    <w:p w14:paraId="7F07D97A" w14:textId="77777777" w:rsidR="00D67B38" w:rsidRDefault="00D67B38" w:rsidP="00D67B38">
      <w:r>
        <w:t xml:space="preserve">Da sich im Laufe des Projekts von Seiten des Projektpartners Brüninghoff eine nass-in-nass-Verklebung (siehe Grundlagenteil) als interessante Alternative für die Trockenverklebung von Betonfertigteilen erwiesen hat, wurden zusätzlich Scherversuche an Nass-in-Nass geklebten Bauteilen durchgeführt. Der Vorteil dieser Methode liegt darin, dass eine Oberflächenbehandlung des Betons entfallen und durch das direkte Betonieren </w:t>
      </w:r>
      <w:r>
        <w:lastRenderedPageBreak/>
        <w:t xml:space="preserve">auf den frischen Klebstoff die Methode unabhängig vom Schalungsmaterial ist. Des Weiteren, wird ein Hub-Prozess im Fertigteilwerk gespart und die gleichzeitige Aushärtung von Beton und Klebstoff erlaubt ein schnelleres Arbeiten. Die Methode bringt jedoch, wie in xy berichtet, eigene Schwierigkeiten mit sich, da durch eine große Fallhöhe des Betons Klebstoff verdrängt werden kann. </w:t>
      </w:r>
    </w:p>
    <w:p w14:paraId="0A3BC777" w14:textId="19D990CE" w:rsidR="00D67B38" w:rsidRDefault="00D67B38" w:rsidP="00D67B38">
      <w:r>
        <w:t>Die folgende Tabelle zeigt einen Überblick über die Varianten</w:t>
      </w:r>
    </w:p>
    <w:p w14:paraId="58C527FF" w14:textId="77777777" w:rsidR="00D67B38" w:rsidRDefault="00D67B38" w:rsidP="00D67B38">
      <w:r>
        <w:t xml:space="preserve">In einem Großteil der Fälle wurde ein Holzversagen beobachtet. In einigen Fällen, trat das Versagen auch im Beton auf. In den meisten Fällen versagte der Beton unter der Lasteinleitung und das Versagen setzte sich knapp über der Fuge fort. Ein adhäsives Verhalten wurde nur im Falle des PU-Klebstoffs mehrfach beobachtet, ist jedoch auf eine Überschreitung der Topfzeit zurückzuführen. </w:t>
      </w:r>
    </w:p>
    <w:p w14:paraId="1E9C5541" w14:textId="77777777" w:rsidR="00D67B38" w:rsidRDefault="00D67B38" w:rsidP="00D67B38">
      <w:r>
        <w:t xml:space="preserve">Abschließend konnten alle Varianten als grundsätzlich geeignet für eingestuft werden, mit Ausnahme der Variante, bei der die Betonoberfläche verklebt wurde. Obwohl diese Variante sich in Hinblick auf Bruchbild und Festigkeit nicht von den anderen unterschied, wurde schon bei den kleinen Prüfkörpern sichtbar, dass sich die unebene Fläche als problematisch für den Auftrag erwies. Dieser Effekt wird bei größeren Bauteilen deutlich verstärkt auftreten, sodass von dieser Variante Abstand genommen wurde. Anhand der Variante mit Schalöl wurden zur statistischen Absicherung weitere Versuche durchgeführt, deren Ergebnisse sich gut in die der Voruntersuchungen einfügen. </w:t>
      </w:r>
    </w:p>
    <w:p w14:paraId="6E7F5C80" w14:textId="77777777" w:rsidR="00D67B38" w:rsidRDefault="00D67B38" w:rsidP="00D67B38">
      <w:pPr>
        <w:spacing w:after="240"/>
      </w:pPr>
      <w:r>
        <w:t>In Hinblick auf den Klebstoff wurde für die größeren Versuche der Klebstoff Compono M2 ausgewählt. Der PU Klebstoff erwies sich zwar als geeignet, jedoch ist der Klebstoff sehr fließfähig. Die benötigte Fugenstärke konnte im Versuch nur erreicht werden, indem Schaumstoffbänder an die Ränder des Holzbalkens geklebt wurden. Vorversuche mit dem Klebstoff hatten gezeigt, dass ohne eine derartige Maßnahme, der Klebstoff fast komplett aus der Fuge gedrückt wurde und so Klebschichtdicken von unter 1 mm erzeugt wurden. Abstandhalter in Form von Schrauben, die wenige Millimeter aus dem Holz ragten, waren ebenso wenig geeignet, da der Klebstoff aus der Fuge floss und den Kontakt zum Beton verlor.</w:t>
      </w:r>
    </w:p>
    <w:p w14:paraId="4A94F831" w14:textId="77777777" w:rsidR="00D67B38" w:rsidRDefault="00D67B38" w:rsidP="00D67B38"/>
    <w:p w14:paraId="7977515D" w14:textId="77777777" w:rsidR="00D65E53" w:rsidRPr="00D65E53" w:rsidRDefault="00D65E53" w:rsidP="00D65E53">
      <w:pPr>
        <w:rPr>
          <w:lang w:val="en-US"/>
        </w:rPr>
      </w:pPr>
    </w:p>
    <w:p w14:paraId="7492DDC3" w14:textId="2D0F587C" w:rsidR="00D65E53" w:rsidRPr="00D65E53" w:rsidRDefault="00124A9D" w:rsidP="00D65E53">
      <w:pPr>
        <w:pStyle w:val="berschrift2"/>
        <w:rPr>
          <w:lang w:val="en-US"/>
        </w:rPr>
      </w:pPr>
      <w:r>
        <w:rPr>
          <w:lang w:val="en-US"/>
        </w:rPr>
        <w:t>Scherversuche</w:t>
      </w:r>
    </w:p>
    <w:p w14:paraId="5A57967D" w14:textId="59C43898" w:rsidR="00124A9D" w:rsidRDefault="00124A9D" w:rsidP="00124A9D">
      <w:bookmarkStart w:id="43" w:name="_Toc72476898"/>
      <w:r>
        <w:t>Die Scherversuche liefern Erkenntnisse über die Tragfähigkeit</w:t>
      </w:r>
      <w:r w:rsidR="00371B29">
        <w:t xml:space="preserve"> und Steifigkeit der </w:t>
      </w:r>
      <w:r>
        <w:t xml:space="preserve">Verbindung sowie deren Versagensmodus. Der Aufbau ist an die DIN EN 408 angelehnt und in Abbildung xy dargstellt. Die resultierende Prüfkraft verläuft senkrecht und wird in eine parallel zur Fuge wirkende Kraft sowie eine senkrecht dazu wirkende Druckkraft gespalten. Die Druckkraft wirkt sich positiv auf die Tragfähigkeit der Fuge aus, sodass die Tragfähigkeit im Vergleich zur tatsächlichen Belastung im Bauwerk leicht überschätzt wird. </w:t>
      </w:r>
    </w:p>
    <w:p w14:paraId="3FBAC34D" w14:textId="0487805E" w:rsidR="00124A9D" w:rsidRDefault="00124A9D" w:rsidP="00124A9D">
      <w:r>
        <w:t>Die Prüfung</w:t>
      </w:r>
      <w:r w:rsidR="009D07E5">
        <w:t>en</w:t>
      </w:r>
      <w:r>
        <w:t xml:space="preserve"> fand</w:t>
      </w:r>
      <w:r w:rsidR="009D07E5">
        <w:t>en</w:t>
      </w:r>
      <w:r>
        <w:t xml:space="preserve"> an der Toni Zwick Prüfmaschine an der TU Berlin statt. Die Proben wurden weggesteuert mit einer Verformung von 0,2 mm/s belastet. Daraus ergibt sich eine Prüfdauer von </w:t>
      </w:r>
      <w:r w:rsidR="009D07E5">
        <w:t>etwa</w:t>
      </w:r>
      <w:r>
        <w:t xml:space="preserve"> 10 Minuten, was der Forderung der DIN EN 408 für Scherprüfungen von Holz genügt.</w:t>
      </w:r>
      <w:r w:rsidR="009D07E5">
        <w:t xml:space="preserve"> </w:t>
      </w:r>
      <w:r>
        <w:t xml:space="preserve">Die Prüfkraft wurde über Stahlplatten mit Zentrierleisten über die Stirnseiten der Verbundpartner eingeleitet. </w:t>
      </w:r>
    </w:p>
    <w:p w14:paraId="7AE346CC" w14:textId="2F59DD7D" w:rsidR="00124A9D" w:rsidRDefault="00124A9D" w:rsidP="00124A9D">
      <w:r>
        <w:t xml:space="preserve">Das Versagen trat in allen Fällen spröde und schlagartig ein. </w:t>
      </w:r>
      <w:r w:rsidR="009D07E5">
        <w:t xml:space="preserve">Dem endgültigen Versagen geht in den meisten Fällen ein deutliches </w:t>
      </w:r>
      <w:r>
        <w:t xml:space="preserve">Knacken im Holz voraus. </w:t>
      </w:r>
    </w:p>
    <w:p w14:paraId="5B4293E2" w14:textId="0F634A4C" w:rsidR="00CF1925" w:rsidRDefault="00CF1925" w:rsidP="00CF1925">
      <w:pPr>
        <w:pStyle w:val="Beschriftung"/>
      </w:pPr>
      <w:r>
        <w:t xml:space="preserve">Tabelle </w:t>
      </w:r>
      <w:fldSimple w:instr=" STYLEREF 1 \s ">
        <w:r w:rsidR="002F3949">
          <w:rPr>
            <w:noProof/>
          </w:rPr>
          <w:t>0</w:t>
        </w:r>
      </w:fldSimple>
      <w:r w:rsidR="002F3949">
        <w:t>.</w:t>
      </w:r>
      <w:fldSimple w:instr=" SEQ Tabelle \* ARABIC \s 1 ">
        <w:r w:rsidR="002F3949">
          <w:rPr>
            <w:noProof/>
          </w:rPr>
          <w:t>6</w:t>
        </w:r>
      </w:fldSimple>
      <w:r>
        <w:t xml:space="preserve"> Übersicht über die Scherversuche</w:t>
      </w:r>
    </w:p>
    <w:tbl>
      <w:tblPr>
        <w:tblStyle w:val="Tabellenraster"/>
        <w:tblpPr w:leftFromText="141" w:rightFromText="141" w:vertAnchor="text" w:horzAnchor="margin" w:tblpY="36"/>
        <w:tblW w:w="0" w:type="auto"/>
        <w:tblLook w:val="04A0" w:firstRow="1" w:lastRow="0" w:firstColumn="1" w:lastColumn="0" w:noHBand="0" w:noVBand="1"/>
      </w:tblPr>
      <w:tblGrid>
        <w:gridCol w:w="2224"/>
        <w:gridCol w:w="2302"/>
        <w:gridCol w:w="2394"/>
        <w:gridCol w:w="2140"/>
      </w:tblGrid>
      <w:tr w:rsidR="00124A9D" w14:paraId="2D0D2E62" w14:textId="77777777" w:rsidTr="00124A9D">
        <w:tc>
          <w:tcPr>
            <w:tcW w:w="2224" w:type="dxa"/>
          </w:tcPr>
          <w:p w14:paraId="25F6A910" w14:textId="77777777" w:rsidR="00124A9D" w:rsidRDefault="00124A9D" w:rsidP="00124A9D">
            <w:r>
              <w:t>Serie</w:t>
            </w:r>
          </w:p>
        </w:tc>
        <w:tc>
          <w:tcPr>
            <w:tcW w:w="2302" w:type="dxa"/>
          </w:tcPr>
          <w:p w14:paraId="02C0978B" w14:textId="77777777" w:rsidR="00124A9D" w:rsidRDefault="00124A9D" w:rsidP="00124A9D">
            <w:r>
              <w:t>Klebstoff</w:t>
            </w:r>
          </w:p>
        </w:tc>
        <w:tc>
          <w:tcPr>
            <w:tcW w:w="2394" w:type="dxa"/>
          </w:tcPr>
          <w:p w14:paraId="318262F9" w14:textId="77777777" w:rsidR="00124A9D" w:rsidRDefault="00124A9D" w:rsidP="00124A9D">
            <w:r>
              <w:t xml:space="preserve">Oberfläche </w:t>
            </w:r>
          </w:p>
        </w:tc>
        <w:tc>
          <w:tcPr>
            <w:tcW w:w="2140" w:type="dxa"/>
          </w:tcPr>
          <w:p w14:paraId="721BBC21" w14:textId="1869C053" w:rsidR="00124A9D" w:rsidRDefault="00550B7B" w:rsidP="00124A9D">
            <w:r>
              <w:t>Anzahl</w:t>
            </w:r>
          </w:p>
        </w:tc>
      </w:tr>
      <w:tr w:rsidR="00124A9D" w14:paraId="32DF12C3" w14:textId="77777777" w:rsidTr="00124A9D">
        <w:tc>
          <w:tcPr>
            <w:tcW w:w="2224" w:type="dxa"/>
          </w:tcPr>
          <w:p w14:paraId="6DB92AC2" w14:textId="77777777" w:rsidR="00124A9D" w:rsidRDefault="00124A9D" w:rsidP="00124A9D"/>
        </w:tc>
        <w:tc>
          <w:tcPr>
            <w:tcW w:w="2302" w:type="dxa"/>
          </w:tcPr>
          <w:p w14:paraId="73AA476A" w14:textId="77777777" w:rsidR="00124A9D" w:rsidRDefault="00124A9D" w:rsidP="00124A9D">
            <w:r>
              <w:t>Compono M1</w:t>
            </w:r>
          </w:p>
        </w:tc>
        <w:tc>
          <w:tcPr>
            <w:tcW w:w="2394" w:type="dxa"/>
          </w:tcPr>
          <w:p w14:paraId="66829FEC" w14:textId="77777777" w:rsidR="00124A9D" w:rsidRDefault="00124A9D" w:rsidP="00124A9D">
            <w:r>
              <w:t>Schalöl S1</w:t>
            </w:r>
          </w:p>
        </w:tc>
        <w:tc>
          <w:tcPr>
            <w:tcW w:w="2140" w:type="dxa"/>
          </w:tcPr>
          <w:p w14:paraId="3C3E08A9" w14:textId="5F5BA525" w:rsidR="00124A9D" w:rsidRDefault="00E50110" w:rsidP="00124A9D">
            <w:r>
              <w:t>3+10</w:t>
            </w:r>
          </w:p>
        </w:tc>
      </w:tr>
      <w:tr w:rsidR="00124A9D" w14:paraId="1F140DA4" w14:textId="77777777" w:rsidTr="00124A9D">
        <w:tc>
          <w:tcPr>
            <w:tcW w:w="2224" w:type="dxa"/>
          </w:tcPr>
          <w:p w14:paraId="32DF94BD" w14:textId="77777777" w:rsidR="00124A9D" w:rsidRDefault="00124A9D" w:rsidP="00124A9D"/>
        </w:tc>
        <w:tc>
          <w:tcPr>
            <w:tcW w:w="2302" w:type="dxa"/>
          </w:tcPr>
          <w:p w14:paraId="4659DE97" w14:textId="77777777" w:rsidR="00124A9D" w:rsidRDefault="00124A9D" w:rsidP="00124A9D">
            <w:r>
              <w:t>Compono M1</w:t>
            </w:r>
          </w:p>
        </w:tc>
        <w:tc>
          <w:tcPr>
            <w:tcW w:w="2394" w:type="dxa"/>
          </w:tcPr>
          <w:p w14:paraId="00BD2F16" w14:textId="77777777" w:rsidR="00124A9D" w:rsidRDefault="00124A9D" w:rsidP="00124A9D">
            <w:r>
              <w:t>Schalöl S2</w:t>
            </w:r>
          </w:p>
        </w:tc>
        <w:tc>
          <w:tcPr>
            <w:tcW w:w="2140" w:type="dxa"/>
          </w:tcPr>
          <w:p w14:paraId="74C40581" w14:textId="7BA06B01" w:rsidR="00124A9D" w:rsidRDefault="00550B7B" w:rsidP="00124A9D">
            <w:r>
              <w:t>3</w:t>
            </w:r>
          </w:p>
        </w:tc>
      </w:tr>
      <w:tr w:rsidR="00124A9D" w14:paraId="70B1C161" w14:textId="77777777" w:rsidTr="00124A9D">
        <w:tc>
          <w:tcPr>
            <w:tcW w:w="2224" w:type="dxa"/>
          </w:tcPr>
          <w:p w14:paraId="5F5C219F" w14:textId="77777777" w:rsidR="00124A9D" w:rsidRDefault="00124A9D" w:rsidP="00124A9D"/>
        </w:tc>
        <w:tc>
          <w:tcPr>
            <w:tcW w:w="2302" w:type="dxa"/>
          </w:tcPr>
          <w:p w14:paraId="6C82B0D1" w14:textId="77777777" w:rsidR="00124A9D" w:rsidRDefault="00124A9D" w:rsidP="00124A9D">
            <w:r>
              <w:t>Compono M1</w:t>
            </w:r>
          </w:p>
        </w:tc>
        <w:tc>
          <w:tcPr>
            <w:tcW w:w="2394" w:type="dxa"/>
          </w:tcPr>
          <w:p w14:paraId="6CC63CE1" w14:textId="77777777" w:rsidR="00124A9D" w:rsidRDefault="00124A9D" w:rsidP="00124A9D">
            <w:r>
              <w:t>Filmschalung</w:t>
            </w:r>
          </w:p>
        </w:tc>
        <w:tc>
          <w:tcPr>
            <w:tcW w:w="2140" w:type="dxa"/>
          </w:tcPr>
          <w:p w14:paraId="0C1A86CB" w14:textId="2CAE82CB" w:rsidR="00124A9D" w:rsidRDefault="00E50110" w:rsidP="00124A9D">
            <w:r>
              <w:t>5</w:t>
            </w:r>
          </w:p>
        </w:tc>
      </w:tr>
      <w:tr w:rsidR="00124A9D" w14:paraId="7993ED72" w14:textId="77777777" w:rsidTr="00124A9D">
        <w:tc>
          <w:tcPr>
            <w:tcW w:w="2224" w:type="dxa"/>
          </w:tcPr>
          <w:p w14:paraId="6E54A9CF" w14:textId="77777777" w:rsidR="00124A9D" w:rsidRDefault="00124A9D" w:rsidP="00124A9D"/>
        </w:tc>
        <w:tc>
          <w:tcPr>
            <w:tcW w:w="2302" w:type="dxa"/>
          </w:tcPr>
          <w:p w14:paraId="410368E7" w14:textId="77777777" w:rsidR="00124A9D" w:rsidRDefault="00124A9D" w:rsidP="00124A9D">
            <w:r>
              <w:t>Compono M1</w:t>
            </w:r>
          </w:p>
        </w:tc>
        <w:tc>
          <w:tcPr>
            <w:tcW w:w="2394" w:type="dxa"/>
          </w:tcPr>
          <w:p w14:paraId="3ADC45C0" w14:textId="77777777" w:rsidR="00124A9D" w:rsidRDefault="00124A9D" w:rsidP="00124A9D">
            <w:r>
              <w:t>Betonoberseite</w:t>
            </w:r>
          </w:p>
        </w:tc>
        <w:tc>
          <w:tcPr>
            <w:tcW w:w="2140" w:type="dxa"/>
          </w:tcPr>
          <w:p w14:paraId="2F6CBCCE" w14:textId="6978C2DB" w:rsidR="00124A9D" w:rsidRDefault="00E50110" w:rsidP="00124A9D">
            <w:r>
              <w:t>3</w:t>
            </w:r>
          </w:p>
        </w:tc>
      </w:tr>
      <w:tr w:rsidR="00124A9D" w14:paraId="0D94502C" w14:textId="77777777" w:rsidTr="00124A9D">
        <w:tc>
          <w:tcPr>
            <w:tcW w:w="2224" w:type="dxa"/>
          </w:tcPr>
          <w:p w14:paraId="3B091A9C" w14:textId="77777777" w:rsidR="00124A9D" w:rsidRDefault="00124A9D" w:rsidP="00124A9D"/>
        </w:tc>
        <w:tc>
          <w:tcPr>
            <w:tcW w:w="2302" w:type="dxa"/>
          </w:tcPr>
          <w:p w14:paraId="674EB799" w14:textId="77777777" w:rsidR="00124A9D" w:rsidRDefault="00124A9D" w:rsidP="00124A9D">
            <w:r>
              <w:t>Compono M2</w:t>
            </w:r>
          </w:p>
        </w:tc>
        <w:tc>
          <w:tcPr>
            <w:tcW w:w="2394" w:type="dxa"/>
          </w:tcPr>
          <w:p w14:paraId="51E65C1F" w14:textId="77777777" w:rsidR="00124A9D" w:rsidRDefault="00124A9D" w:rsidP="00124A9D">
            <w:r>
              <w:t>Schalöl S1</w:t>
            </w:r>
          </w:p>
        </w:tc>
        <w:tc>
          <w:tcPr>
            <w:tcW w:w="2140" w:type="dxa"/>
          </w:tcPr>
          <w:p w14:paraId="0D68EE8D" w14:textId="1BF546B3" w:rsidR="00124A9D" w:rsidRDefault="00E50110" w:rsidP="00124A9D">
            <w:r>
              <w:t>9</w:t>
            </w:r>
          </w:p>
        </w:tc>
      </w:tr>
      <w:tr w:rsidR="00124A9D" w14:paraId="3453A4E4" w14:textId="77777777" w:rsidTr="00124A9D">
        <w:tc>
          <w:tcPr>
            <w:tcW w:w="2224" w:type="dxa"/>
          </w:tcPr>
          <w:p w14:paraId="0DD45D43" w14:textId="77777777" w:rsidR="00124A9D" w:rsidRDefault="00124A9D" w:rsidP="00124A9D"/>
        </w:tc>
        <w:tc>
          <w:tcPr>
            <w:tcW w:w="2302" w:type="dxa"/>
          </w:tcPr>
          <w:p w14:paraId="270A8C70" w14:textId="77777777" w:rsidR="00124A9D" w:rsidRDefault="00124A9D" w:rsidP="00124A9D">
            <w:r>
              <w:t>Collano PU</w:t>
            </w:r>
          </w:p>
        </w:tc>
        <w:tc>
          <w:tcPr>
            <w:tcW w:w="2394" w:type="dxa"/>
          </w:tcPr>
          <w:p w14:paraId="5ABA67E6" w14:textId="77777777" w:rsidR="00124A9D" w:rsidRDefault="00124A9D" w:rsidP="00124A9D">
            <w:r>
              <w:t>Schalöl S1</w:t>
            </w:r>
          </w:p>
        </w:tc>
        <w:tc>
          <w:tcPr>
            <w:tcW w:w="2140" w:type="dxa"/>
          </w:tcPr>
          <w:p w14:paraId="3C30B9C6" w14:textId="3A2842CA" w:rsidR="00124A9D" w:rsidRDefault="00E50110" w:rsidP="00124A9D">
            <w:r>
              <w:t>3+2</w:t>
            </w:r>
          </w:p>
        </w:tc>
      </w:tr>
      <w:tr w:rsidR="00124A9D" w14:paraId="2E4A38B4" w14:textId="77777777" w:rsidTr="00124A9D">
        <w:tc>
          <w:tcPr>
            <w:tcW w:w="2224" w:type="dxa"/>
          </w:tcPr>
          <w:p w14:paraId="07E98F01" w14:textId="77777777" w:rsidR="00124A9D" w:rsidRDefault="00124A9D" w:rsidP="00124A9D"/>
        </w:tc>
        <w:tc>
          <w:tcPr>
            <w:tcW w:w="2302" w:type="dxa"/>
          </w:tcPr>
          <w:p w14:paraId="261FDA7A" w14:textId="77777777" w:rsidR="00124A9D" w:rsidRDefault="00124A9D" w:rsidP="00124A9D">
            <w:r>
              <w:t>Collano PU</w:t>
            </w:r>
          </w:p>
        </w:tc>
        <w:tc>
          <w:tcPr>
            <w:tcW w:w="2394" w:type="dxa"/>
          </w:tcPr>
          <w:p w14:paraId="2F0D4E3E" w14:textId="77777777" w:rsidR="00124A9D" w:rsidRDefault="00124A9D" w:rsidP="00124A9D">
            <w:r>
              <w:t>Schalöl S2</w:t>
            </w:r>
          </w:p>
        </w:tc>
        <w:tc>
          <w:tcPr>
            <w:tcW w:w="2140" w:type="dxa"/>
          </w:tcPr>
          <w:p w14:paraId="2C7F64C9" w14:textId="4E5632A4" w:rsidR="00124A9D" w:rsidRDefault="00E50110" w:rsidP="00124A9D">
            <w:r>
              <w:t>3+2</w:t>
            </w:r>
          </w:p>
        </w:tc>
      </w:tr>
      <w:tr w:rsidR="00124A9D" w14:paraId="4EAA5EFE" w14:textId="77777777" w:rsidTr="00124A9D">
        <w:tc>
          <w:tcPr>
            <w:tcW w:w="2224" w:type="dxa"/>
          </w:tcPr>
          <w:p w14:paraId="706E2861" w14:textId="77777777" w:rsidR="00124A9D" w:rsidRDefault="00124A9D" w:rsidP="00124A9D"/>
        </w:tc>
        <w:tc>
          <w:tcPr>
            <w:tcW w:w="2302" w:type="dxa"/>
          </w:tcPr>
          <w:p w14:paraId="4D100D05" w14:textId="77777777" w:rsidR="00124A9D" w:rsidRDefault="00124A9D" w:rsidP="00124A9D">
            <w:r>
              <w:t>Collano PU</w:t>
            </w:r>
          </w:p>
        </w:tc>
        <w:tc>
          <w:tcPr>
            <w:tcW w:w="2394" w:type="dxa"/>
          </w:tcPr>
          <w:p w14:paraId="7BD05559" w14:textId="77777777" w:rsidR="00124A9D" w:rsidRDefault="00124A9D" w:rsidP="00124A9D">
            <w:r>
              <w:t>Filmschalung</w:t>
            </w:r>
          </w:p>
        </w:tc>
        <w:tc>
          <w:tcPr>
            <w:tcW w:w="2140" w:type="dxa"/>
          </w:tcPr>
          <w:p w14:paraId="0267440D" w14:textId="20E9361D" w:rsidR="00124A9D" w:rsidRDefault="00E50110" w:rsidP="00124A9D">
            <w:r>
              <w:t>3+2</w:t>
            </w:r>
          </w:p>
        </w:tc>
      </w:tr>
      <w:tr w:rsidR="00124A9D" w14:paraId="1B0DD27C" w14:textId="77777777" w:rsidTr="00124A9D">
        <w:tc>
          <w:tcPr>
            <w:tcW w:w="2224" w:type="dxa"/>
          </w:tcPr>
          <w:p w14:paraId="790B1FEC" w14:textId="77777777" w:rsidR="00124A9D" w:rsidRDefault="00124A9D" w:rsidP="00124A9D"/>
        </w:tc>
        <w:tc>
          <w:tcPr>
            <w:tcW w:w="2302" w:type="dxa"/>
          </w:tcPr>
          <w:p w14:paraId="3AD495EC" w14:textId="77777777" w:rsidR="00124A9D" w:rsidRDefault="00124A9D" w:rsidP="00124A9D">
            <w:r>
              <w:t>Collano PU</w:t>
            </w:r>
          </w:p>
        </w:tc>
        <w:tc>
          <w:tcPr>
            <w:tcW w:w="2394" w:type="dxa"/>
          </w:tcPr>
          <w:p w14:paraId="08885BE0" w14:textId="77777777" w:rsidR="00124A9D" w:rsidRDefault="00124A9D" w:rsidP="00124A9D">
            <w:r>
              <w:t>Betonoberseite</w:t>
            </w:r>
          </w:p>
        </w:tc>
        <w:tc>
          <w:tcPr>
            <w:tcW w:w="2140" w:type="dxa"/>
          </w:tcPr>
          <w:p w14:paraId="72394B62" w14:textId="7D35A8DC" w:rsidR="00124A9D" w:rsidRDefault="00E50110" w:rsidP="00124A9D">
            <w:r>
              <w:t>3+2</w:t>
            </w:r>
          </w:p>
        </w:tc>
      </w:tr>
    </w:tbl>
    <w:p w14:paraId="1CA38653" w14:textId="4CEE3BAC" w:rsidR="00124A9D" w:rsidRDefault="00124A9D" w:rsidP="00124A9D"/>
    <w:tbl>
      <w:tblPr>
        <w:tblStyle w:val="Tabellenraster"/>
        <w:tblW w:w="0" w:type="auto"/>
        <w:tblLook w:val="04A0" w:firstRow="1" w:lastRow="0" w:firstColumn="1" w:lastColumn="0" w:noHBand="0" w:noVBand="1"/>
      </w:tblPr>
      <w:tblGrid>
        <w:gridCol w:w="1308"/>
        <w:gridCol w:w="954"/>
        <w:gridCol w:w="939"/>
        <w:gridCol w:w="1207"/>
        <w:gridCol w:w="1670"/>
      </w:tblGrid>
      <w:tr w:rsidR="00C67B3B" w14:paraId="2EFC15FD" w14:textId="77777777" w:rsidTr="001E213D">
        <w:trPr>
          <w:trHeight w:val="561"/>
        </w:trPr>
        <w:tc>
          <w:tcPr>
            <w:tcW w:w="1308" w:type="dxa"/>
          </w:tcPr>
          <w:p w14:paraId="54E99752" w14:textId="77777777" w:rsidR="00C67B3B" w:rsidRPr="001E213D" w:rsidRDefault="00C67B3B" w:rsidP="00124A9D">
            <w:pPr>
              <w:rPr>
                <w:sz w:val="16"/>
              </w:rPr>
            </w:pPr>
          </w:p>
        </w:tc>
        <w:tc>
          <w:tcPr>
            <w:tcW w:w="954" w:type="dxa"/>
          </w:tcPr>
          <w:p w14:paraId="205EFE68" w14:textId="2B1C55F6" w:rsidR="00C67B3B" w:rsidRPr="001E213D" w:rsidRDefault="00C67B3B" w:rsidP="00124A9D">
            <w:pPr>
              <w:rPr>
                <w:sz w:val="16"/>
              </w:rPr>
            </w:pPr>
            <w:r w:rsidRPr="001E213D">
              <w:rPr>
                <w:sz w:val="16"/>
              </w:rPr>
              <w:t>Schalöl S1</w:t>
            </w:r>
          </w:p>
        </w:tc>
        <w:tc>
          <w:tcPr>
            <w:tcW w:w="939" w:type="dxa"/>
          </w:tcPr>
          <w:p w14:paraId="7752988C" w14:textId="44E01907" w:rsidR="00C67B3B" w:rsidRPr="001E213D" w:rsidRDefault="00C67B3B" w:rsidP="00124A9D">
            <w:pPr>
              <w:rPr>
                <w:sz w:val="16"/>
              </w:rPr>
            </w:pPr>
            <w:r w:rsidRPr="001E213D">
              <w:rPr>
                <w:sz w:val="16"/>
              </w:rPr>
              <w:t>Schalöl S2</w:t>
            </w:r>
          </w:p>
        </w:tc>
        <w:tc>
          <w:tcPr>
            <w:tcW w:w="1207" w:type="dxa"/>
          </w:tcPr>
          <w:p w14:paraId="36B3189D" w14:textId="5DD79F9A" w:rsidR="00C67B3B" w:rsidRPr="001E213D" w:rsidRDefault="00C67B3B" w:rsidP="00124A9D">
            <w:pPr>
              <w:rPr>
                <w:sz w:val="16"/>
              </w:rPr>
            </w:pPr>
            <w:r w:rsidRPr="001E213D">
              <w:rPr>
                <w:sz w:val="16"/>
              </w:rPr>
              <w:t>Filmschalung Matritze</w:t>
            </w:r>
          </w:p>
        </w:tc>
        <w:tc>
          <w:tcPr>
            <w:tcW w:w="1670" w:type="dxa"/>
          </w:tcPr>
          <w:p w14:paraId="0FC40C4A" w14:textId="577BA3EF" w:rsidR="00C67B3B" w:rsidRPr="001E213D" w:rsidRDefault="00C67B3B" w:rsidP="00124A9D">
            <w:pPr>
              <w:rPr>
                <w:sz w:val="16"/>
              </w:rPr>
            </w:pPr>
            <w:r w:rsidRPr="001E213D">
              <w:rPr>
                <w:sz w:val="16"/>
              </w:rPr>
              <w:t>Betonoberseite</w:t>
            </w:r>
          </w:p>
        </w:tc>
      </w:tr>
      <w:tr w:rsidR="00C67B3B" w14:paraId="117BF65E" w14:textId="77777777" w:rsidTr="001E213D">
        <w:trPr>
          <w:trHeight w:val="331"/>
        </w:trPr>
        <w:tc>
          <w:tcPr>
            <w:tcW w:w="1308" w:type="dxa"/>
          </w:tcPr>
          <w:p w14:paraId="2A8544F8" w14:textId="0AE32B7A" w:rsidR="00C67B3B" w:rsidRPr="001E213D" w:rsidRDefault="00C67B3B" w:rsidP="00124A9D">
            <w:pPr>
              <w:rPr>
                <w:sz w:val="16"/>
              </w:rPr>
            </w:pPr>
            <w:r w:rsidRPr="001E213D">
              <w:rPr>
                <w:sz w:val="16"/>
              </w:rPr>
              <w:t>Polyurethan</w:t>
            </w:r>
          </w:p>
        </w:tc>
        <w:tc>
          <w:tcPr>
            <w:tcW w:w="954" w:type="dxa"/>
            <w:shd w:val="clear" w:color="auto" w:fill="FFE599" w:themeFill="accent4" w:themeFillTint="66"/>
          </w:tcPr>
          <w:p w14:paraId="55B39CA8" w14:textId="2C95F22F" w:rsidR="00C67B3B" w:rsidRPr="001E213D" w:rsidRDefault="001E213D" w:rsidP="001E213D">
            <w:pPr>
              <w:jc w:val="center"/>
              <w:rPr>
                <w:sz w:val="16"/>
              </w:rPr>
            </w:pPr>
            <w:r w:rsidRPr="001E213D">
              <w:rPr>
                <w:sz w:val="16"/>
              </w:rPr>
              <w:t>10+5</w:t>
            </w:r>
          </w:p>
        </w:tc>
        <w:tc>
          <w:tcPr>
            <w:tcW w:w="939" w:type="dxa"/>
            <w:shd w:val="clear" w:color="auto" w:fill="FFE599" w:themeFill="accent4" w:themeFillTint="66"/>
          </w:tcPr>
          <w:p w14:paraId="668DCC92" w14:textId="1D9F3F4B" w:rsidR="00C67B3B" w:rsidRPr="001E213D" w:rsidRDefault="001E213D" w:rsidP="001E213D">
            <w:pPr>
              <w:jc w:val="center"/>
              <w:rPr>
                <w:sz w:val="16"/>
              </w:rPr>
            </w:pPr>
            <w:r w:rsidRPr="001E213D">
              <w:rPr>
                <w:sz w:val="16"/>
              </w:rPr>
              <w:t>5</w:t>
            </w:r>
          </w:p>
        </w:tc>
        <w:tc>
          <w:tcPr>
            <w:tcW w:w="1207" w:type="dxa"/>
            <w:shd w:val="clear" w:color="auto" w:fill="FFE599" w:themeFill="accent4" w:themeFillTint="66"/>
          </w:tcPr>
          <w:p w14:paraId="68EDDA53" w14:textId="1E60FD0F" w:rsidR="00C67B3B" w:rsidRPr="001E213D" w:rsidRDefault="001E213D" w:rsidP="001E213D">
            <w:pPr>
              <w:jc w:val="center"/>
              <w:rPr>
                <w:sz w:val="16"/>
              </w:rPr>
            </w:pPr>
            <w:r w:rsidRPr="001E213D">
              <w:rPr>
                <w:sz w:val="16"/>
              </w:rPr>
              <w:t>5</w:t>
            </w:r>
          </w:p>
        </w:tc>
        <w:tc>
          <w:tcPr>
            <w:tcW w:w="1670" w:type="dxa"/>
            <w:shd w:val="clear" w:color="auto" w:fill="FFE599" w:themeFill="accent4" w:themeFillTint="66"/>
          </w:tcPr>
          <w:p w14:paraId="07DD8177" w14:textId="4AF878F9" w:rsidR="00C67B3B" w:rsidRPr="001E213D" w:rsidRDefault="001E213D" w:rsidP="001E213D">
            <w:pPr>
              <w:jc w:val="center"/>
              <w:rPr>
                <w:sz w:val="16"/>
              </w:rPr>
            </w:pPr>
            <w:r w:rsidRPr="001E213D">
              <w:rPr>
                <w:sz w:val="16"/>
              </w:rPr>
              <w:t>5</w:t>
            </w:r>
          </w:p>
        </w:tc>
      </w:tr>
      <w:tr w:rsidR="00C67B3B" w14:paraId="45D29439" w14:textId="77777777" w:rsidTr="001E213D">
        <w:trPr>
          <w:trHeight w:val="331"/>
        </w:trPr>
        <w:tc>
          <w:tcPr>
            <w:tcW w:w="1308" w:type="dxa"/>
          </w:tcPr>
          <w:p w14:paraId="17E44774" w14:textId="5FB85313" w:rsidR="00C67B3B" w:rsidRPr="001E213D" w:rsidRDefault="00C67B3B" w:rsidP="00124A9D">
            <w:pPr>
              <w:rPr>
                <w:sz w:val="16"/>
              </w:rPr>
            </w:pPr>
            <w:r w:rsidRPr="001E213D">
              <w:rPr>
                <w:sz w:val="16"/>
              </w:rPr>
              <w:t>Compono C1</w:t>
            </w:r>
          </w:p>
        </w:tc>
        <w:tc>
          <w:tcPr>
            <w:tcW w:w="954" w:type="dxa"/>
            <w:shd w:val="clear" w:color="auto" w:fill="FFE599" w:themeFill="accent4" w:themeFillTint="66"/>
          </w:tcPr>
          <w:p w14:paraId="2B95FDFD" w14:textId="0E64829E" w:rsidR="00C67B3B" w:rsidRPr="001E213D" w:rsidRDefault="001E213D" w:rsidP="001E213D">
            <w:pPr>
              <w:jc w:val="center"/>
              <w:rPr>
                <w:sz w:val="16"/>
              </w:rPr>
            </w:pPr>
            <w:r w:rsidRPr="001E213D">
              <w:rPr>
                <w:sz w:val="16"/>
              </w:rPr>
              <w:t>10+3</w:t>
            </w:r>
          </w:p>
        </w:tc>
        <w:tc>
          <w:tcPr>
            <w:tcW w:w="939" w:type="dxa"/>
            <w:shd w:val="clear" w:color="auto" w:fill="FFE599" w:themeFill="accent4" w:themeFillTint="66"/>
          </w:tcPr>
          <w:p w14:paraId="343DAC60" w14:textId="0864604A" w:rsidR="00C67B3B" w:rsidRPr="001E213D" w:rsidRDefault="001E213D" w:rsidP="001E213D">
            <w:pPr>
              <w:jc w:val="center"/>
              <w:rPr>
                <w:sz w:val="16"/>
              </w:rPr>
            </w:pPr>
            <w:r w:rsidRPr="001E213D">
              <w:rPr>
                <w:sz w:val="16"/>
              </w:rPr>
              <w:t>3</w:t>
            </w:r>
          </w:p>
        </w:tc>
        <w:tc>
          <w:tcPr>
            <w:tcW w:w="1207" w:type="dxa"/>
            <w:shd w:val="clear" w:color="auto" w:fill="FFE599" w:themeFill="accent4" w:themeFillTint="66"/>
          </w:tcPr>
          <w:p w14:paraId="3D0AB412" w14:textId="7B8F49D3" w:rsidR="00C67B3B" w:rsidRPr="001E213D" w:rsidRDefault="001E213D" w:rsidP="001E213D">
            <w:pPr>
              <w:jc w:val="center"/>
              <w:rPr>
                <w:sz w:val="16"/>
              </w:rPr>
            </w:pPr>
            <w:r w:rsidRPr="001E213D">
              <w:rPr>
                <w:sz w:val="16"/>
              </w:rPr>
              <w:t>3</w:t>
            </w:r>
          </w:p>
        </w:tc>
        <w:tc>
          <w:tcPr>
            <w:tcW w:w="1670" w:type="dxa"/>
            <w:shd w:val="clear" w:color="auto" w:fill="FFE599" w:themeFill="accent4" w:themeFillTint="66"/>
          </w:tcPr>
          <w:p w14:paraId="5EAADE2B" w14:textId="4D883BDC" w:rsidR="00C67B3B" w:rsidRPr="001E213D" w:rsidRDefault="001E213D" w:rsidP="001E213D">
            <w:pPr>
              <w:jc w:val="center"/>
              <w:rPr>
                <w:sz w:val="16"/>
              </w:rPr>
            </w:pPr>
            <w:r w:rsidRPr="001E213D">
              <w:rPr>
                <w:sz w:val="16"/>
              </w:rPr>
              <w:t>3</w:t>
            </w:r>
          </w:p>
        </w:tc>
      </w:tr>
      <w:tr w:rsidR="00C67B3B" w14:paraId="1D317133" w14:textId="77777777" w:rsidTr="001E213D">
        <w:trPr>
          <w:trHeight w:val="331"/>
        </w:trPr>
        <w:tc>
          <w:tcPr>
            <w:tcW w:w="1308" w:type="dxa"/>
          </w:tcPr>
          <w:p w14:paraId="3A8D264D" w14:textId="08295DA4" w:rsidR="00C67B3B" w:rsidRPr="001E213D" w:rsidRDefault="00C67B3B" w:rsidP="00124A9D">
            <w:pPr>
              <w:rPr>
                <w:sz w:val="16"/>
              </w:rPr>
            </w:pPr>
            <w:r w:rsidRPr="001E213D">
              <w:rPr>
                <w:sz w:val="16"/>
              </w:rPr>
              <w:t>Compono C3</w:t>
            </w:r>
          </w:p>
        </w:tc>
        <w:tc>
          <w:tcPr>
            <w:tcW w:w="954" w:type="dxa"/>
            <w:shd w:val="clear" w:color="auto" w:fill="B9DFB9"/>
          </w:tcPr>
          <w:p w14:paraId="54031869" w14:textId="2C9A3E52" w:rsidR="00C67B3B" w:rsidRPr="001E213D" w:rsidRDefault="001E213D" w:rsidP="001E213D">
            <w:pPr>
              <w:jc w:val="center"/>
              <w:rPr>
                <w:sz w:val="16"/>
              </w:rPr>
            </w:pPr>
            <w:r w:rsidRPr="001E213D">
              <w:rPr>
                <w:sz w:val="16"/>
              </w:rPr>
              <w:t>9</w:t>
            </w:r>
          </w:p>
        </w:tc>
        <w:tc>
          <w:tcPr>
            <w:tcW w:w="939" w:type="dxa"/>
          </w:tcPr>
          <w:p w14:paraId="15CC5614" w14:textId="31E96DD4" w:rsidR="00C67B3B" w:rsidRPr="001E213D" w:rsidRDefault="001E213D" w:rsidP="001E213D">
            <w:pPr>
              <w:jc w:val="center"/>
              <w:rPr>
                <w:sz w:val="16"/>
              </w:rPr>
            </w:pPr>
            <w:r w:rsidRPr="001E213D">
              <w:rPr>
                <w:sz w:val="16"/>
              </w:rPr>
              <w:t>0</w:t>
            </w:r>
          </w:p>
        </w:tc>
        <w:tc>
          <w:tcPr>
            <w:tcW w:w="1207" w:type="dxa"/>
          </w:tcPr>
          <w:p w14:paraId="5B0F0040" w14:textId="310AB2FF" w:rsidR="00C67B3B" w:rsidRPr="001E213D" w:rsidRDefault="001E213D" w:rsidP="001E213D">
            <w:pPr>
              <w:jc w:val="center"/>
              <w:rPr>
                <w:sz w:val="16"/>
              </w:rPr>
            </w:pPr>
            <w:r w:rsidRPr="001E213D">
              <w:rPr>
                <w:sz w:val="16"/>
              </w:rPr>
              <w:t>0</w:t>
            </w:r>
          </w:p>
        </w:tc>
        <w:tc>
          <w:tcPr>
            <w:tcW w:w="1670" w:type="dxa"/>
          </w:tcPr>
          <w:p w14:paraId="69897FEC" w14:textId="1ACD1A1B" w:rsidR="00C67B3B" w:rsidRPr="001E213D" w:rsidRDefault="001E213D" w:rsidP="001E213D">
            <w:pPr>
              <w:jc w:val="center"/>
              <w:rPr>
                <w:sz w:val="16"/>
              </w:rPr>
            </w:pPr>
            <w:r w:rsidRPr="001E213D">
              <w:rPr>
                <w:sz w:val="16"/>
              </w:rPr>
              <w:t>0</w:t>
            </w:r>
          </w:p>
        </w:tc>
      </w:tr>
    </w:tbl>
    <w:p w14:paraId="6A741A69" w14:textId="0348A23F" w:rsidR="00E03723" w:rsidRDefault="00F600B3" w:rsidP="00124A9D">
      <w:r>
        <w:rPr>
          <w:noProof/>
        </w:rPr>
        <mc:AlternateContent>
          <mc:Choice Requires="wps">
            <w:drawing>
              <wp:anchor distT="0" distB="0" distL="114300" distR="114300" simplePos="0" relativeHeight="251688960" behindDoc="0" locked="0" layoutInCell="1" allowOverlap="1" wp14:anchorId="1484FCDE" wp14:editId="7042B05F">
                <wp:simplePos x="0" y="0"/>
                <wp:positionH relativeFrom="column">
                  <wp:posOffset>3905034</wp:posOffset>
                </wp:positionH>
                <wp:positionV relativeFrom="paragraph">
                  <wp:posOffset>641742</wp:posOffset>
                </wp:positionV>
                <wp:extent cx="350196" cy="0"/>
                <wp:effectExtent l="0" t="76200" r="12065" b="95250"/>
                <wp:wrapNone/>
                <wp:docPr id="37" name="Gerade Verbindung mit Pfeil 37"/>
                <wp:cNvGraphicFramePr/>
                <a:graphic xmlns:a="http://schemas.openxmlformats.org/drawingml/2006/main">
                  <a:graphicData uri="http://schemas.microsoft.com/office/word/2010/wordprocessingShape">
                    <wps:wsp>
                      <wps:cNvCnPr/>
                      <wps:spPr>
                        <a:xfrm>
                          <a:off x="0" y="0"/>
                          <a:ext cx="35019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2A2F79" id="_x0000_t32" coordsize="21600,21600" o:spt="32" o:oned="t" path="m,l21600,21600e" filled="f">
                <v:path arrowok="t" fillok="f" o:connecttype="none"/>
                <o:lock v:ext="edit" shapetype="t"/>
              </v:shapetype>
              <v:shape id="Gerade Verbindung mit Pfeil 37" o:spid="_x0000_s1026" type="#_x0000_t32" style="position:absolute;margin-left:307.5pt;margin-top:50.55pt;width:27.5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" strokecolor="#5b9bd5 [3204]"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0CDF33B7" wp14:editId="56C2BFD0">
                <wp:simplePos x="0" y="0"/>
                <wp:positionH relativeFrom="column">
                  <wp:posOffset>1909826</wp:posOffset>
                </wp:positionH>
                <wp:positionV relativeFrom="paragraph">
                  <wp:posOffset>4191</wp:posOffset>
                </wp:positionV>
                <wp:extent cx="0" cy="219456"/>
                <wp:effectExtent l="76200" t="0" r="57150" b="47625"/>
                <wp:wrapNone/>
                <wp:docPr id="33" name="Gerade Verbindung mit Pfeil 33"/>
                <wp:cNvGraphicFramePr/>
                <a:graphic xmlns:a="http://schemas.openxmlformats.org/drawingml/2006/main">
                  <a:graphicData uri="http://schemas.microsoft.com/office/word/2010/wordprocessingShape">
                    <wps:wsp>
                      <wps:cNvCnPr/>
                      <wps:spPr>
                        <a:xfrm>
                          <a:off x="0" y="0"/>
                          <a:ext cx="0" cy="2194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DD66AD" id="Gerade Verbindung mit Pfeil 33" o:spid="_x0000_s1026" type="#_x0000_t32" style="position:absolute;margin-left:150.4pt;margin-top:.35pt;width:0;height:17.3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" strokecolor="#5b9bd5 [3204]" strokeweight=".5pt">
                <v:stroke endarrow="block" joinstyle="miter"/>
              </v:shape>
            </w:pict>
          </mc:Fallback>
        </mc:AlternateContent>
      </w:r>
    </w:p>
    <w:tbl>
      <w:tblPr>
        <w:tblStyle w:val="Tabellenraster"/>
        <w:tblW w:w="0" w:type="auto"/>
        <w:tblLook w:val="04A0" w:firstRow="1" w:lastRow="0" w:firstColumn="1" w:lastColumn="0" w:noHBand="0" w:noVBand="1"/>
      </w:tblPr>
      <w:tblGrid>
        <w:gridCol w:w="1271"/>
        <w:gridCol w:w="1782"/>
        <w:gridCol w:w="1518"/>
        <w:gridCol w:w="1518"/>
      </w:tblGrid>
      <w:tr w:rsidR="001E213D" w:rsidRPr="001E213D" w14:paraId="24976263" w14:textId="13AD35D5" w:rsidTr="001E213D">
        <w:trPr>
          <w:trHeight w:val="633"/>
        </w:trPr>
        <w:tc>
          <w:tcPr>
            <w:tcW w:w="1271" w:type="dxa"/>
          </w:tcPr>
          <w:p w14:paraId="4E02563D" w14:textId="77777777" w:rsidR="001E213D" w:rsidRPr="001E213D" w:rsidRDefault="001E213D" w:rsidP="001E213D">
            <w:pPr>
              <w:rPr>
                <w:sz w:val="16"/>
              </w:rPr>
            </w:pPr>
          </w:p>
        </w:tc>
        <w:tc>
          <w:tcPr>
            <w:tcW w:w="1782" w:type="dxa"/>
          </w:tcPr>
          <w:p w14:paraId="4AB32EBD" w14:textId="35F1B59E" w:rsidR="001E213D" w:rsidRPr="001E213D" w:rsidRDefault="001E213D" w:rsidP="001E213D">
            <w:pPr>
              <w:rPr>
                <w:sz w:val="16"/>
              </w:rPr>
            </w:pPr>
            <w:r w:rsidRPr="001E213D">
              <w:rPr>
                <w:sz w:val="16"/>
              </w:rPr>
              <w:t>Filmschalung unbehandelt</w:t>
            </w:r>
          </w:p>
        </w:tc>
        <w:tc>
          <w:tcPr>
            <w:tcW w:w="1518" w:type="dxa"/>
          </w:tcPr>
          <w:p w14:paraId="552B723A" w14:textId="48116555" w:rsidR="001E213D" w:rsidRPr="001E213D" w:rsidRDefault="001E213D" w:rsidP="001E213D">
            <w:pPr>
              <w:rPr>
                <w:sz w:val="16"/>
              </w:rPr>
            </w:pPr>
            <w:r w:rsidRPr="001E213D">
              <w:rPr>
                <w:sz w:val="16"/>
              </w:rPr>
              <w:t>Filmschalung unbehandelt + Primer</w:t>
            </w:r>
          </w:p>
        </w:tc>
        <w:tc>
          <w:tcPr>
            <w:tcW w:w="1518" w:type="dxa"/>
          </w:tcPr>
          <w:p w14:paraId="76F6F967" w14:textId="1BEFF530" w:rsidR="001E213D" w:rsidRPr="001E213D" w:rsidRDefault="001E213D" w:rsidP="001E213D">
            <w:pPr>
              <w:rPr>
                <w:sz w:val="16"/>
              </w:rPr>
            </w:pPr>
            <w:r w:rsidRPr="001E213D">
              <w:rPr>
                <w:sz w:val="16"/>
              </w:rPr>
              <w:t>Nassklebung</w:t>
            </w:r>
          </w:p>
        </w:tc>
      </w:tr>
      <w:tr w:rsidR="001E213D" w:rsidRPr="001E213D" w14:paraId="4C4A0B9A" w14:textId="7BCADA21" w:rsidTr="001E213D">
        <w:trPr>
          <w:trHeight w:val="265"/>
        </w:trPr>
        <w:tc>
          <w:tcPr>
            <w:tcW w:w="1271" w:type="dxa"/>
          </w:tcPr>
          <w:p w14:paraId="69A4D0EE" w14:textId="77777777" w:rsidR="001E213D" w:rsidRPr="001E213D" w:rsidRDefault="001E213D" w:rsidP="001E213D">
            <w:pPr>
              <w:rPr>
                <w:sz w:val="16"/>
              </w:rPr>
            </w:pPr>
            <w:r w:rsidRPr="001E213D">
              <w:rPr>
                <w:sz w:val="16"/>
              </w:rPr>
              <w:t>Compono C3</w:t>
            </w:r>
          </w:p>
        </w:tc>
        <w:tc>
          <w:tcPr>
            <w:tcW w:w="1782" w:type="dxa"/>
            <w:shd w:val="clear" w:color="auto" w:fill="F4B083" w:themeFill="accent2" w:themeFillTint="99"/>
          </w:tcPr>
          <w:p w14:paraId="72F03C89" w14:textId="049D6664" w:rsidR="001E213D" w:rsidRPr="001E213D" w:rsidRDefault="001E213D" w:rsidP="001E213D">
            <w:pPr>
              <w:rPr>
                <w:sz w:val="16"/>
              </w:rPr>
            </w:pPr>
          </w:p>
        </w:tc>
        <w:tc>
          <w:tcPr>
            <w:tcW w:w="1518" w:type="dxa"/>
            <w:shd w:val="clear" w:color="auto" w:fill="F4B083" w:themeFill="accent2" w:themeFillTint="99"/>
          </w:tcPr>
          <w:p w14:paraId="4B7875B1" w14:textId="77777777" w:rsidR="001E213D" w:rsidRPr="001E213D" w:rsidRDefault="001E213D" w:rsidP="001E213D">
            <w:pPr>
              <w:rPr>
                <w:sz w:val="16"/>
              </w:rPr>
            </w:pPr>
          </w:p>
        </w:tc>
        <w:tc>
          <w:tcPr>
            <w:tcW w:w="1518" w:type="dxa"/>
            <w:shd w:val="clear" w:color="auto" w:fill="F4B083" w:themeFill="accent2" w:themeFillTint="99"/>
          </w:tcPr>
          <w:p w14:paraId="301F0B9E" w14:textId="43C83607" w:rsidR="001E213D" w:rsidRPr="001E213D" w:rsidRDefault="001E213D" w:rsidP="001E213D">
            <w:pPr>
              <w:rPr>
                <w:sz w:val="16"/>
              </w:rPr>
            </w:pPr>
          </w:p>
        </w:tc>
      </w:tr>
    </w:tbl>
    <w:p w14:paraId="703253BB" w14:textId="1D9FAEB5" w:rsidR="00E03723" w:rsidRDefault="00F600B3" w:rsidP="00124A9D">
      <w:r>
        <w:rPr>
          <w:noProof/>
        </w:rPr>
        <mc:AlternateContent>
          <mc:Choice Requires="wps">
            <w:drawing>
              <wp:anchor distT="0" distB="0" distL="114300" distR="114300" simplePos="0" relativeHeight="251687936" behindDoc="0" locked="0" layoutInCell="1" allowOverlap="1" wp14:anchorId="738D1FD8" wp14:editId="474E16F7">
                <wp:simplePos x="0" y="0"/>
                <wp:positionH relativeFrom="column">
                  <wp:posOffset>1830197</wp:posOffset>
                </wp:positionH>
                <wp:positionV relativeFrom="paragraph">
                  <wp:posOffset>14986</wp:posOffset>
                </wp:positionV>
                <wp:extent cx="0" cy="219456"/>
                <wp:effectExtent l="76200" t="0" r="57150" b="47625"/>
                <wp:wrapNone/>
                <wp:docPr id="34" name="Gerade Verbindung mit Pfeil 34"/>
                <wp:cNvGraphicFramePr/>
                <a:graphic xmlns:a="http://schemas.openxmlformats.org/drawingml/2006/main">
                  <a:graphicData uri="http://schemas.microsoft.com/office/word/2010/wordprocessingShape">
                    <wps:wsp>
                      <wps:cNvCnPr/>
                      <wps:spPr>
                        <a:xfrm>
                          <a:off x="0" y="0"/>
                          <a:ext cx="0" cy="2194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F44055" id="Gerade Verbindung mit Pfeil 34" o:spid="_x0000_s1026" type="#_x0000_t32" style="position:absolute;margin-left:144.1pt;margin-top:1.2pt;width:0;height:17.3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" strokecolor="#5b9bd5 [3204]" strokeweight=".5pt">
                <v:stroke endarrow="block" joinstyle="miter"/>
              </v:shape>
            </w:pict>
          </mc:Fallback>
        </mc:AlternateContent>
      </w:r>
    </w:p>
    <w:tbl>
      <w:tblPr>
        <w:tblStyle w:val="Tabellenraster"/>
        <w:tblW w:w="0" w:type="auto"/>
        <w:tblLook w:val="04A0" w:firstRow="1" w:lastRow="0" w:firstColumn="1" w:lastColumn="0" w:noHBand="0" w:noVBand="1"/>
      </w:tblPr>
      <w:tblGrid>
        <w:gridCol w:w="1271"/>
        <w:gridCol w:w="2552"/>
        <w:gridCol w:w="2256"/>
      </w:tblGrid>
      <w:tr w:rsidR="001E213D" w:rsidRPr="001E213D" w14:paraId="42B68D06" w14:textId="77777777" w:rsidTr="001E213D">
        <w:trPr>
          <w:trHeight w:val="271"/>
        </w:trPr>
        <w:tc>
          <w:tcPr>
            <w:tcW w:w="1271" w:type="dxa"/>
          </w:tcPr>
          <w:p w14:paraId="413FEEAB" w14:textId="77777777" w:rsidR="001E213D" w:rsidRPr="001E213D" w:rsidRDefault="001E213D" w:rsidP="001E213D">
            <w:pPr>
              <w:rPr>
                <w:sz w:val="16"/>
              </w:rPr>
            </w:pPr>
          </w:p>
        </w:tc>
        <w:tc>
          <w:tcPr>
            <w:tcW w:w="2552" w:type="dxa"/>
          </w:tcPr>
          <w:p w14:paraId="2B40A21D" w14:textId="77777777" w:rsidR="001E213D" w:rsidRPr="001E213D" w:rsidRDefault="001E213D" w:rsidP="001E213D">
            <w:pPr>
              <w:rPr>
                <w:sz w:val="16"/>
              </w:rPr>
            </w:pPr>
            <w:r w:rsidRPr="001E213D">
              <w:rPr>
                <w:sz w:val="16"/>
              </w:rPr>
              <w:t>Geschliffen</w:t>
            </w:r>
          </w:p>
        </w:tc>
        <w:tc>
          <w:tcPr>
            <w:tcW w:w="2256" w:type="dxa"/>
          </w:tcPr>
          <w:p w14:paraId="06FD691F" w14:textId="41F1BF4C" w:rsidR="001E213D" w:rsidRPr="001E213D" w:rsidRDefault="001E213D" w:rsidP="001E213D">
            <w:pPr>
              <w:rPr>
                <w:sz w:val="16"/>
              </w:rPr>
            </w:pPr>
            <w:r w:rsidRPr="001E213D">
              <w:rPr>
                <w:sz w:val="16"/>
              </w:rPr>
              <w:t>Nassklebung</w:t>
            </w:r>
          </w:p>
        </w:tc>
      </w:tr>
      <w:tr w:rsidR="001E213D" w:rsidRPr="001E213D" w14:paraId="7CD54F69" w14:textId="77777777" w:rsidTr="001E213D">
        <w:trPr>
          <w:trHeight w:val="271"/>
        </w:trPr>
        <w:tc>
          <w:tcPr>
            <w:tcW w:w="1271" w:type="dxa"/>
          </w:tcPr>
          <w:p w14:paraId="704CF2F2" w14:textId="77777777" w:rsidR="001E213D" w:rsidRPr="001E213D" w:rsidRDefault="001E213D" w:rsidP="001E213D">
            <w:pPr>
              <w:rPr>
                <w:sz w:val="16"/>
              </w:rPr>
            </w:pPr>
            <w:r w:rsidRPr="001E213D">
              <w:rPr>
                <w:sz w:val="16"/>
              </w:rPr>
              <w:t>Compono C3</w:t>
            </w:r>
          </w:p>
        </w:tc>
        <w:tc>
          <w:tcPr>
            <w:tcW w:w="2552" w:type="dxa"/>
          </w:tcPr>
          <w:p w14:paraId="559041BB" w14:textId="77777777" w:rsidR="001E213D" w:rsidRPr="001E213D" w:rsidRDefault="001E213D" w:rsidP="001E213D">
            <w:pPr>
              <w:rPr>
                <w:sz w:val="16"/>
              </w:rPr>
            </w:pPr>
          </w:p>
        </w:tc>
        <w:tc>
          <w:tcPr>
            <w:tcW w:w="2256" w:type="dxa"/>
          </w:tcPr>
          <w:p w14:paraId="37DEE3C8" w14:textId="77777777" w:rsidR="001E213D" w:rsidRPr="001E213D" w:rsidRDefault="001E213D" w:rsidP="001E213D">
            <w:pPr>
              <w:rPr>
                <w:sz w:val="16"/>
              </w:rPr>
            </w:pPr>
          </w:p>
        </w:tc>
      </w:tr>
      <w:tr w:rsidR="001E213D" w:rsidRPr="001E213D" w14:paraId="2FFF8229" w14:textId="77777777" w:rsidTr="001E213D">
        <w:trPr>
          <w:trHeight w:val="271"/>
        </w:trPr>
        <w:tc>
          <w:tcPr>
            <w:tcW w:w="1271" w:type="dxa"/>
          </w:tcPr>
          <w:p w14:paraId="40AFE043" w14:textId="0224A9E4" w:rsidR="001E213D" w:rsidRPr="001E213D" w:rsidRDefault="001E213D" w:rsidP="001E213D">
            <w:pPr>
              <w:rPr>
                <w:sz w:val="16"/>
              </w:rPr>
            </w:pPr>
            <w:r w:rsidRPr="001E213D">
              <w:rPr>
                <w:sz w:val="16"/>
              </w:rPr>
              <w:t>Epument E3</w:t>
            </w:r>
          </w:p>
        </w:tc>
        <w:tc>
          <w:tcPr>
            <w:tcW w:w="2552" w:type="dxa"/>
          </w:tcPr>
          <w:p w14:paraId="363B509E" w14:textId="77777777" w:rsidR="001E213D" w:rsidRPr="001E213D" w:rsidRDefault="001E213D" w:rsidP="001E213D">
            <w:pPr>
              <w:rPr>
                <w:sz w:val="16"/>
              </w:rPr>
            </w:pPr>
          </w:p>
        </w:tc>
        <w:tc>
          <w:tcPr>
            <w:tcW w:w="2256" w:type="dxa"/>
          </w:tcPr>
          <w:p w14:paraId="71ADB4D7" w14:textId="77777777" w:rsidR="001E213D" w:rsidRPr="001E213D" w:rsidRDefault="001E213D" w:rsidP="001E213D">
            <w:pPr>
              <w:rPr>
                <w:sz w:val="16"/>
              </w:rPr>
            </w:pPr>
          </w:p>
        </w:tc>
      </w:tr>
    </w:tbl>
    <w:p w14:paraId="11A5EC30" w14:textId="1431E9B1" w:rsidR="00E03723" w:rsidRDefault="00E03723" w:rsidP="00124A9D"/>
    <w:tbl>
      <w:tblPr>
        <w:tblStyle w:val="Tabellenraster"/>
        <w:tblW w:w="0" w:type="auto"/>
        <w:tblLook w:val="04A0" w:firstRow="1" w:lastRow="0" w:firstColumn="1" w:lastColumn="0" w:noHBand="0" w:noVBand="1"/>
      </w:tblPr>
      <w:tblGrid>
        <w:gridCol w:w="1308"/>
        <w:gridCol w:w="1108"/>
        <w:gridCol w:w="1108"/>
        <w:gridCol w:w="1207"/>
      </w:tblGrid>
      <w:tr w:rsidR="00F600B3" w14:paraId="17E3BE4B" w14:textId="77777777" w:rsidTr="00F600B3">
        <w:trPr>
          <w:trHeight w:val="561"/>
        </w:trPr>
        <w:tc>
          <w:tcPr>
            <w:tcW w:w="1308" w:type="dxa"/>
          </w:tcPr>
          <w:p w14:paraId="3A7F12B1" w14:textId="77777777" w:rsidR="00F600B3" w:rsidRPr="001E213D" w:rsidRDefault="00F600B3" w:rsidP="009650E4">
            <w:pPr>
              <w:rPr>
                <w:sz w:val="16"/>
              </w:rPr>
            </w:pPr>
          </w:p>
        </w:tc>
        <w:tc>
          <w:tcPr>
            <w:tcW w:w="1108" w:type="dxa"/>
          </w:tcPr>
          <w:p w14:paraId="37FCEF50" w14:textId="43629269" w:rsidR="00F600B3" w:rsidRPr="001E213D" w:rsidRDefault="00F600B3" w:rsidP="009650E4">
            <w:pPr>
              <w:rPr>
                <w:sz w:val="16"/>
              </w:rPr>
            </w:pPr>
            <w:r>
              <w:rPr>
                <w:sz w:val="16"/>
              </w:rPr>
              <w:t xml:space="preserve">Filmschalung unbehandelt </w:t>
            </w:r>
          </w:p>
        </w:tc>
        <w:tc>
          <w:tcPr>
            <w:tcW w:w="1108" w:type="dxa"/>
          </w:tcPr>
          <w:p w14:paraId="7D758FD3" w14:textId="1B356F2E" w:rsidR="00F600B3" w:rsidRPr="001E213D" w:rsidRDefault="00F600B3" w:rsidP="009650E4">
            <w:pPr>
              <w:rPr>
                <w:sz w:val="16"/>
              </w:rPr>
            </w:pPr>
            <w:r>
              <w:rPr>
                <w:sz w:val="16"/>
              </w:rPr>
              <w:t>Filmschalung unbehandelt + Primer</w:t>
            </w:r>
            <w:r w:rsidRPr="001E213D">
              <w:rPr>
                <w:sz w:val="16"/>
              </w:rPr>
              <w:t>2</w:t>
            </w:r>
          </w:p>
        </w:tc>
        <w:tc>
          <w:tcPr>
            <w:tcW w:w="1207" w:type="dxa"/>
          </w:tcPr>
          <w:p w14:paraId="7A988431" w14:textId="77777777" w:rsidR="00F600B3" w:rsidRDefault="00F600B3" w:rsidP="00F600B3">
            <w:pPr>
              <w:rPr>
                <w:sz w:val="16"/>
              </w:rPr>
            </w:pPr>
            <w:r>
              <w:rPr>
                <w:sz w:val="16"/>
              </w:rPr>
              <w:t>Filmschalung</w:t>
            </w:r>
          </w:p>
          <w:p w14:paraId="221B8199" w14:textId="3ECFB08F" w:rsidR="00F600B3" w:rsidRPr="001E213D" w:rsidRDefault="00F600B3" w:rsidP="00F600B3">
            <w:pPr>
              <w:rPr>
                <w:sz w:val="16"/>
              </w:rPr>
            </w:pPr>
            <w:r>
              <w:rPr>
                <w:sz w:val="16"/>
              </w:rPr>
              <w:t>geschliffen</w:t>
            </w:r>
          </w:p>
        </w:tc>
      </w:tr>
      <w:tr w:rsidR="00F600B3" w14:paraId="4DF5D6F2" w14:textId="77777777" w:rsidTr="00F600B3">
        <w:trPr>
          <w:trHeight w:val="331"/>
        </w:trPr>
        <w:tc>
          <w:tcPr>
            <w:tcW w:w="1308" w:type="dxa"/>
          </w:tcPr>
          <w:p w14:paraId="170804A9" w14:textId="78AF2407" w:rsidR="00F600B3" w:rsidRPr="001E213D" w:rsidRDefault="00F600B3" w:rsidP="009650E4">
            <w:pPr>
              <w:rPr>
                <w:sz w:val="16"/>
              </w:rPr>
            </w:pPr>
            <w:r>
              <w:rPr>
                <w:sz w:val="16"/>
              </w:rPr>
              <w:t>Compono C3</w:t>
            </w:r>
          </w:p>
        </w:tc>
        <w:tc>
          <w:tcPr>
            <w:tcW w:w="1108" w:type="dxa"/>
            <w:shd w:val="clear" w:color="auto" w:fill="FFE599" w:themeFill="accent4" w:themeFillTint="66"/>
          </w:tcPr>
          <w:p w14:paraId="29A790D3" w14:textId="77777777" w:rsidR="00F600B3" w:rsidRPr="001E213D" w:rsidRDefault="00F600B3" w:rsidP="009650E4">
            <w:pPr>
              <w:jc w:val="center"/>
              <w:rPr>
                <w:sz w:val="16"/>
              </w:rPr>
            </w:pPr>
            <w:r w:rsidRPr="001E213D">
              <w:rPr>
                <w:sz w:val="16"/>
              </w:rPr>
              <w:t>10+5</w:t>
            </w:r>
          </w:p>
        </w:tc>
        <w:tc>
          <w:tcPr>
            <w:tcW w:w="1108" w:type="dxa"/>
            <w:shd w:val="clear" w:color="auto" w:fill="FFE599" w:themeFill="accent4" w:themeFillTint="66"/>
          </w:tcPr>
          <w:p w14:paraId="1C6BC8CB" w14:textId="77777777" w:rsidR="00F600B3" w:rsidRPr="001E213D" w:rsidRDefault="00F600B3" w:rsidP="009650E4">
            <w:pPr>
              <w:jc w:val="center"/>
              <w:rPr>
                <w:sz w:val="16"/>
              </w:rPr>
            </w:pPr>
            <w:r w:rsidRPr="001E213D">
              <w:rPr>
                <w:sz w:val="16"/>
              </w:rPr>
              <w:t>5</w:t>
            </w:r>
          </w:p>
        </w:tc>
        <w:tc>
          <w:tcPr>
            <w:tcW w:w="1207" w:type="dxa"/>
            <w:shd w:val="clear" w:color="auto" w:fill="FFE599" w:themeFill="accent4" w:themeFillTint="66"/>
          </w:tcPr>
          <w:p w14:paraId="6E02DAED" w14:textId="77777777" w:rsidR="00F600B3" w:rsidRPr="001E213D" w:rsidRDefault="00F600B3" w:rsidP="009650E4">
            <w:pPr>
              <w:jc w:val="center"/>
              <w:rPr>
                <w:sz w:val="16"/>
              </w:rPr>
            </w:pPr>
            <w:r w:rsidRPr="001E213D">
              <w:rPr>
                <w:sz w:val="16"/>
              </w:rPr>
              <w:t>5</w:t>
            </w:r>
          </w:p>
        </w:tc>
      </w:tr>
      <w:tr w:rsidR="00F600B3" w14:paraId="6AA3FEE7" w14:textId="77777777" w:rsidTr="00F600B3">
        <w:trPr>
          <w:trHeight w:val="331"/>
        </w:trPr>
        <w:tc>
          <w:tcPr>
            <w:tcW w:w="1308" w:type="dxa"/>
          </w:tcPr>
          <w:p w14:paraId="6B43ECFC" w14:textId="663FDBF6" w:rsidR="00F600B3" w:rsidRPr="001E213D" w:rsidRDefault="00F600B3" w:rsidP="009650E4">
            <w:pPr>
              <w:rPr>
                <w:sz w:val="16"/>
              </w:rPr>
            </w:pPr>
            <w:r>
              <w:rPr>
                <w:sz w:val="16"/>
              </w:rPr>
              <w:t>Epument E3</w:t>
            </w:r>
          </w:p>
        </w:tc>
        <w:tc>
          <w:tcPr>
            <w:tcW w:w="1108" w:type="dxa"/>
            <w:shd w:val="clear" w:color="auto" w:fill="FFE599" w:themeFill="accent4" w:themeFillTint="66"/>
          </w:tcPr>
          <w:p w14:paraId="27E76F0B" w14:textId="77777777" w:rsidR="00F600B3" w:rsidRPr="001E213D" w:rsidRDefault="00F600B3" w:rsidP="009650E4">
            <w:pPr>
              <w:jc w:val="center"/>
              <w:rPr>
                <w:sz w:val="16"/>
              </w:rPr>
            </w:pPr>
            <w:r w:rsidRPr="001E213D">
              <w:rPr>
                <w:sz w:val="16"/>
              </w:rPr>
              <w:t>10+3</w:t>
            </w:r>
          </w:p>
        </w:tc>
        <w:tc>
          <w:tcPr>
            <w:tcW w:w="1108" w:type="dxa"/>
            <w:shd w:val="clear" w:color="auto" w:fill="FFE599" w:themeFill="accent4" w:themeFillTint="66"/>
          </w:tcPr>
          <w:p w14:paraId="749BB742" w14:textId="77777777" w:rsidR="00F600B3" w:rsidRPr="001E213D" w:rsidRDefault="00F600B3" w:rsidP="009650E4">
            <w:pPr>
              <w:jc w:val="center"/>
              <w:rPr>
                <w:sz w:val="16"/>
              </w:rPr>
            </w:pPr>
            <w:r w:rsidRPr="001E213D">
              <w:rPr>
                <w:sz w:val="16"/>
              </w:rPr>
              <w:t>3</w:t>
            </w:r>
          </w:p>
        </w:tc>
        <w:tc>
          <w:tcPr>
            <w:tcW w:w="1207" w:type="dxa"/>
            <w:shd w:val="clear" w:color="auto" w:fill="FFE599" w:themeFill="accent4" w:themeFillTint="66"/>
          </w:tcPr>
          <w:p w14:paraId="14D25D02" w14:textId="77777777" w:rsidR="00F600B3" w:rsidRPr="001E213D" w:rsidRDefault="00F600B3" w:rsidP="009650E4">
            <w:pPr>
              <w:jc w:val="center"/>
              <w:rPr>
                <w:sz w:val="16"/>
              </w:rPr>
            </w:pPr>
            <w:r w:rsidRPr="001E213D">
              <w:rPr>
                <w:sz w:val="16"/>
              </w:rPr>
              <w:t>3</w:t>
            </w:r>
          </w:p>
        </w:tc>
      </w:tr>
    </w:tbl>
    <w:p w14:paraId="59DEF3D5" w14:textId="528A5753" w:rsidR="00F600B3" w:rsidRDefault="00F600B3" w:rsidP="00124A9D"/>
    <w:tbl>
      <w:tblPr>
        <w:tblStyle w:val="Tabellenraster"/>
        <w:tblW w:w="0" w:type="auto"/>
        <w:tblLook w:val="04A0" w:firstRow="1" w:lastRow="0" w:firstColumn="1" w:lastColumn="0" w:noHBand="0" w:noVBand="1"/>
      </w:tblPr>
      <w:tblGrid>
        <w:gridCol w:w="1271"/>
        <w:gridCol w:w="1276"/>
        <w:gridCol w:w="1518"/>
      </w:tblGrid>
      <w:tr w:rsidR="00F600B3" w:rsidRPr="001E213D" w14:paraId="2A7DB83E" w14:textId="77777777" w:rsidTr="00F600B3">
        <w:trPr>
          <w:trHeight w:val="633"/>
        </w:trPr>
        <w:tc>
          <w:tcPr>
            <w:tcW w:w="1271" w:type="dxa"/>
          </w:tcPr>
          <w:p w14:paraId="415C63F8" w14:textId="77777777" w:rsidR="00F600B3" w:rsidRPr="001E213D" w:rsidRDefault="00F600B3" w:rsidP="009650E4">
            <w:pPr>
              <w:rPr>
                <w:sz w:val="16"/>
              </w:rPr>
            </w:pPr>
          </w:p>
        </w:tc>
        <w:tc>
          <w:tcPr>
            <w:tcW w:w="1276" w:type="dxa"/>
          </w:tcPr>
          <w:p w14:paraId="1073FA30" w14:textId="440FDDAF" w:rsidR="00F600B3" w:rsidRPr="001E213D" w:rsidRDefault="00F600B3" w:rsidP="009650E4">
            <w:pPr>
              <w:rPr>
                <w:sz w:val="16"/>
              </w:rPr>
            </w:pPr>
            <w:r w:rsidRPr="001E213D">
              <w:rPr>
                <w:sz w:val="16"/>
              </w:rPr>
              <w:t xml:space="preserve">Filmschalung </w:t>
            </w:r>
            <w:r>
              <w:rPr>
                <w:sz w:val="16"/>
              </w:rPr>
              <w:t>geschliffen</w:t>
            </w:r>
          </w:p>
        </w:tc>
        <w:tc>
          <w:tcPr>
            <w:tcW w:w="1518" w:type="dxa"/>
          </w:tcPr>
          <w:p w14:paraId="75B7E29E" w14:textId="77777777" w:rsidR="00F600B3" w:rsidRPr="001E213D" w:rsidRDefault="00F600B3" w:rsidP="009650E4">
            <w:pPr>
              <w:rPr>
                <w:sz w:val="16"/>
              </w:rPr>
            </w:pPr>
            <w:r w:rsidRPr="001E213D">
              <w:rPr>
                <w:sz w:val="16"/>
              </w:rPr>
              <w:t>Nassklebung</w:t>
            </w:r>
          </w:p>
        </w:tc>
      </w:tr>
      <w:tr w:rsidR="00F600B3" w:rsidRPr="001E213D" w14:paraId="6A6CF17E" w14:textId="77777777" w:rsidTr="00F600B3">
        <w:trPr>
          <w:trHeight w:val="265"/>
        </w:trPr>
        <w:tc>
          <w:tcPr>
            <w:tcW w:w="1271" w:type="dxa"/>
          </w:tcPr>
          <w:p w14:paraId="3411EB48" w14:textId="3CC4B92A" w:rsidR="00F600B3" w:rsidRPr="001E213D" w:rsidRDefault="00F600B3" w:rsidP="009650E4">
            <w:pPr>
              <w:rPr>
                <w:sz w:val="16"/>
              </w:rPr>
            </w:pPr>
            <w:r>
              <w:rPr>
                <w:sz w:val="16"/>
              </w:rPr>
              <w:t>Epument E3</w:t>
            </w:r>
          </w:p>
        </w:tc>
        <w:tc>
          <w:tcPr>
            <w:tcW w:w="1276" w:type="dxa"/>
            <w:shd w:val="clear" w:color="auto" w:fill="F4B083" w:themeFill="accent2" w:themeFillTint="99"/>
          </w:tcPr>
          <w:p w14:paraId="2E7BEAF2" w14:textId="77777777" w:rsidR="00F600B3" w:rsidRPr="001E213D" w:rsidRDefault="00F600B3" w:rsidP="009650E4">
            <w:pPr>
              <w:rPr>
                <w:sz w:val="16"/>
              </w:rPr>
            </w:pPr>
          </w:p>
        </w:tc>
        <w:tc>
          <w:tcPr>
            <w:tcW w:w="1518" w:type="dxa"/>
            <w:shd w:val="clear" w:color="auto" w:fill="F4B083" w:themeFill="accent2" w:themeFillTint="99"/>
          </w:tcPr>
          <w:p w14:paraId="545F632F" w14:textId="77777777" w:rsidR="00F600B3" w:rsidRPr="001E213D" w:rsidRDefault="00F600B3" w:rsidP="009650E4">
            <w:pPr>
              <w:rPr>
                <w:sz w:val="16"/>
              </w:rPr>
            </w:pPr>
          </w:p>
        </w:tc>
      </w:tr>
    </w:tbl>
    <w:p w14:paraId="4F0ED38F" w14:textId="77777777" w:rsidR="009D07E5" w:rsidRDefault="009D07E5" w:rsidP="009D07E5">
      <w:r>
        <w:t xml:space="preserve">Aufgrund der Ergebnisse der Schub-Biege-Versuche wurden weitere Scherversuche durchgeführt. </w:t>
      </w:r>
    </w:p>
    <w:p w14:paraId="06D6F922" w14:textId="77777777" w:rsidR="009D07E5" w:rsidRDefault="009D07E5" w:rsidP="009D07E5">
      <w:r>
        <w:t>Da die Vermutung nahe lag, dass die Verarbeitungszeit des Harz-Härter-Systems Compono problematisch ist, sowie die Zusammensetzung der Mischung C3 ungünstig war, wurde ein weiterer Klebstoff dem Versuchsprogramm zugefügt, ein Epoxid-Harz-Mörtel der Firma Rampf.</w:t>
      </w:r>
    </w:p>
    <w:p w14:paraId="00203B36" w14:textId="77777777" w:rsidR="009D07E5" w:rsidRDefault="009D07E5" w:rsidP="009D07E5"/>
    <w:p w14:paraId="6F8C4062" w14:textId="77777777" w:rsidR="009D07E5" w:rsidRDefault="009D07E5" w:rsidP="009D07E5">
      <w:r>
        <w:t xml:space="preserve">. Dabei wurde die neue Klebstoffzusammensetzung C3 in Kombination mit der Oberfläche FU untersucht. </w:t>
      </w:r>
    </w:p>
    <w:p w14:paraId="728EF187" w14:textId="77777777" w:rsidR="009D07E5" w:rsidRDefault="009D07E5" w:rsidP="009D07E5">
      <w:r>
        <w:t xml:space="preserve">In den Versuchen zeigte sich zu großen Teilen eine Mischung aus adhäsivem Versagen und Fügeteilversagen.  </w:t>
      </w:r>
    </w:p>
    <w:p w14:paraId="70D4AEEB" w14:textId="77777777" w:rsidR="009D07E5" w:rsidRDefault="009D07E5" w:rsidP="009D07E5"/>
    <w:p w14:paraId="05819F51" w14:textId="747CD365" w:rsidR="00124A9D" w:rsidRDefault="00124A9D" w:rsidP="00124A9D">
      <w:pPr>
        <w:pStyle w:val="berschrift2"/>
      </w:pPr>
      <w:r>
        <w:t>Schub-Biege-Versuche</w:t>
      </w:r>
    </w:p>
    <w:p w14:paraId="326B5839" w14:textId="10F2AFDA" w:rsidR="00124A9D" w:rsidRDefault="00124A9D" w:rsidP="00124A9D">
      <w:r>
        <w:t>Bei den Schub-Biege-Versuche handelt es sich um 3-Punkt-Biegeversuche an Verbundba</w:t>
      </w:r>
      <w:r w:rsidR="009D07E5">
        <w:t>uteilen mit einer eher geringen Spannweite</w:t>
      </w:r>
      <w:r>
        <w:t xml:space="preserve">. </w:t>
      </w:r>
      <w:r w:rsidR="00371B8B">
        <w:t xml:space="preserve">Durch diesen Aufbau wird </w:t>
      </w:r>
      <w:r>
        <w:t xml:space="preserve">unter Biegebeanspruchung eine sehr hohe Schubbelastung in der Fuge </w:t>
      </w:r>
      <w:r w:rsidR="009D07E5">
        <w:t xml:space="preserve">zwischen dem Auflagern und der Auflast </w:t>
      </w:r>
      <w:r>
        <w:t>erzeug</w:t>
      </w:r>
      <w:r w:rsidR="00371B8B">
        <w:t>t</w:t>
      </w:r>
      <w:r>
        <w:t xml:space="preserve">. Die Belastungsart kommt somit der tatsächlichen Belastung im Bauwerk näher </w:t>
      </w:r>
      <w:r w:rsidR="00371B8B">
        <w:t>als es bei den Scherversuchen der Fall ist. Gleichzeitig w</w:t>
      </w:r>
      <w:r w:rsidR="000F1C4B">
        <w:t xml:space="preserve">ird die </w:t>
      </w:r>
      <w:r>
        <w:t xml:space="preserve">Überbrückung der Fuge abgemindert </w:t>
      </w:r>
      <w:r w:rsidR="000F1C4B">
        <w:t xml:space="preserve">und die Tragfähigkeit der Fuge realistischer eingeschätzt. </w:t>
      </w:r>
      <w:r>
        <w:t>(siehe FE-Untersuchung).</w:t>
      </w:r>
      <w:r w:rsidR="009D07E5">
        <w:t xml:space="preserve"> </w:t>
      </w:r>
    </w:p>
    <w:p w14:paraId="5B243DF9" w14:textId="6507B9EC" w:rsidR="00124A9D" w:rsidRDefault="00124A9D" w:rsidP="00124A9D">
      <w:r>
        <w:t>Da das Versagen gezielt in der Verbundfuge auftreten sollte, wurde die verklebte Fläche zwischen Holz und Beton auf eine Breite von 8 cm reduziert. Das Holz seitlich der Verklebung wurde</w:t>
      </w:r>
      <w:r w:rsidR="000F1C4B">
        <w:t xml:space="preserve"> auf eine Tiefe von 3 cm eingefräst</w:t>
      </w:r>
      <w:r>
        <w:t xml:space="preserve">, um ein Mittragen der nicht verklebten Bereiche zu </w:t>
      </w:r>
      <w:r w:rsidR="009D07E5">
        <w:t>verhindern</w:t>
      </w:r>
      <w:r>
        <w:t xml:space="preserve">. An den Enden des Balkens wurden Verstärkungslaschen aus Multiplexplatten aufgeklebt, um ein Versagen durch Schub am Auflager sicher zu vermeiden. Die Probekörper sind in Abbildung xy dargestellt. Die </w:t>
      </w:r>
      <w:r w:rsidR="009D07E5">
        <w:t xml:space="preserve">Betonkörper </w:t>
      </w:r>
      <w:r>
        <w:t xml:space="preserve">waren jeweils mit 4 Bewehrungseisen mit </w:t>
      </w:r>
      <w:r w:rsidR="000F1C4B">
        <w:t xml:space="preserve">einem Druchmesser von </w:t>
      </w:r>
      <w:r>
        <w:t>10</w:t>
      </w:r>
      <w:r w:rsidR="000F1C4B">
        <w:t xml:space="preserve"> mm</w:t>
      </w:r>
      <w:r>
        <w:t xml:space="preserve"> bewehrt, um ein Brechen des Betons</w:t>
      </w:r>
      <w:r w:rsidR="000F1C4B">
        <w:t xml:space="preserve"> in der Prüfmaschine zu verhindern</w:t>
      </w:r>
      <w:r>
        <w:t xml:space="preserve">. </w:t>
      </w:r>
      <w:r w:rsidR="000F1C4B">
        <w:t>Die Bewehrung wurde so positioniert, dass die Fuge nicht durch Abstandhalter gestört wurde</w:t>
      </w:r>
      <w:r w:rsidR="008577E2">
        <w:t>.</w:t>
      </w:r>
    </w:p>
    <w:p w14:paraId="74748AB1" w14:textId="6F5C1A78" w:rsidR="009D07E5" w:rsidRDefault="009D07E5" w:rsidP="00124A9D"/>
    <w:p w14:paraId="38388937" w14:textId="77777777" w:rsidR="009D07E5" w:rsidRDefault="009D07E5" w:rsidP="009D07E5">
      <w:r>
        <w:t xml:space="preserve">Die Prüfung fand an der Prüfmaschine xyz an der Technischen Universität Berlin statt. Die Probekörper wurden einer Belastung nach DIN EN 26891 ausgesetzt. Dies beinhaltet eine Belastung bis 40% der geschätzten Bruchlast, einer anschließenden Entlastung bis auf 10% der geschätzten Bruchlast und einer erneuten Belastung bis zum Bruch. Die Bruchlast wurde auf xy kN geschätzt. Die Belastung findet weggesteuert mit einer Geschwindigkeit von xy mm/sec statt. Neben den horizontalen Verschiebungen zwischen Betonfertigteil und Holz an den Auflagern wurden die Durchbiegung, die Dehnung im Holz in Feldmitte und die Eindrückung des Holzes am Auflager gemessen. Die Körper waren gelenkig gelagert und die Lasten am Auflager sowie am Prüfzylinder über 1 cm dicke Stahlbleche eingeleitet. Unebenheiten im Beton wurden durch ein 5 mm dickes Elastomer zwischen Beton und dem Stahlblech ausgeglichen.  </w:t>
      </w:r>
    </w:p>
    <w:p w14:paraId="3B7052AC" w14:textId="1AD0A546" w:rsidR="009D07E5" w:rsidRDefault="009D07E5" w:rsidP="00124A9D">
      <w:r>
        <w:rPr>
          <w:noProof/>
        </w:rPr>
        <w:drawing>
          <wp:inline distT="0" distB="0" distL="0" distR="0" wp14:anchorId="51611FA8" wp14:editId="160856D6">
            <wp:extent cx="4319025" cy="2517653"/>
            <wp:effectExtent l="0" t="0" r="571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52FD5B4B" w14:textId="2C2AB13E" w:rsidR="008577E2" w:rsidRDefault="008577E2" w:rsidP="00604B0E">
      <w:pPr>
        <w:spacing w:after="240"/>
      </w:pPr>
      <w:r>
        <w:t xml:space="preserve">Die folgende Tabelle zeigt eine Übersicht über das </w:t>
      </w:r>
      <w:r w:rsidR="009D07E5">
        <w:t xml:space="preserve">komplette </w:t>
      </w:r>
      <w:r>
        <w:t>Versuchsprogramm.</w:t>
      </w:r>
    </w:p>
    <w:tbl>
      <w:tblPr>
        <w:tblStyle w:val="Tabellenraster"/>
        <w:tblW w:w="0" w:type="auto"/>
        <w:tblLook w:val="04A0" w:firstRow="1" w:lastRow="0" w:firstColumn="1" w:lastColumn="0" w:noHBand="0" w:noVBand="1"/>
      </w:tblPr>
      <w:tblGrid>
        <w:gridCol w:w="1784"/>
        <w:gridCol w:w="1046"/>
        <w:gridCol w:w="1843"/>
        <w:gridCol w:w="2724"/>
        <w:gridCol w:w="1663"/>
      </w:tblGrid>
      <w:tr w:rsidR="008577E2" w14:paraId="1538E3CC" w14:textId="77777777" w:rsidTr="00604B0E">
        <w:tc>
          <w:tcPr>
            <w:tcW w:w="1784" w:type="dxa"/>
          </w:tcPr>
          <w:p w14:paraId="17243072" w14:textId="6C4F1FC2" w:rsidR="008577E2" w:rsidRDefault="008577E2" w:rsidP="00124A9D">
            <w:r>
              <w:t>Serie</w:t>
            </w:r>
          </w:p>
        </w:tc>
        <w:tc>
          <w:tcPr>
            <w:tcW w:w="1046" w:type="dxa"/>
          </w:tcPr>
          <w:p w14:paraId="62633751" w14:textId="658C30C7" w:rsidR="008577E2" w:rsidRDefault="008577E2" w:rsidP="00604B0E">
            <w:pPr>
              <w:jc w:val="center"/>
            </w:pPr>
            <w:r>
              <w:t>Klebstoff</w:t>
            </w:r>
          </w:p>
        </w:tc>
        <w:tc>
          <w:tcPr>
            <w:tcW w:w="1843" w:type="dxa"/>
          </w:tcPr>
          <w:p w14:paraId="0C2591D9" w14:textId="182F6EBB" w:rsidR="008577E2" w:rsidRDefault="008577E2" w:rsidP="00604B0E">
            <w:pPr>
              <w:jc w:val="center"/>
            </w:pPr>
            <w:r>
              <w:t>Methode</w:t>
            </w:r>
          </w:p>
        </w:tc>
        <w:tc>
          <w:tcPr>
            <w:tcW w:w="2724" w:type="dxa"/>
          </w:tcPr>
          <w:p w14:paraId="134DF738" w14:textId="70BC8ACB" w:rsidR="008577E2" w:rsidRDefault="008577E2" w:rsidP="00604B0E">
            <w:pPr>
              <w:jc w:val="center"/>
            </w:pPr>
            <w:r>
              <w:t>Betonoberfläche</w:t>
            </w:r>
          </w:p>
        </w:tc>
        <w:tc>
          <w:tcPr>
            <w:tcW w:w="1663" w:type="dxa"/>
          </w:tcPr>
          <w:p w14:paraId="3111DC30" w14:textId="7C2A36B7" w:rsidR="008577E2" w:rsidRDefault="00604B0E" w:rsidP="00604B0E">
            <w:pPr>
              <w:jc w:val="center"/>
            </w:pPr>
            <w:r>
              <w:t>Anzahl</w:t>
            </w:r>
          </w:p>
        </w:tc>
      </w:tr>
      <w:tr w:rsidR="008577E2" w14:paraId="6A17120F" w14:textId="77777777" w:rsidTr="00604B0E">
        <w:tc>
          <w:tcPr>
            <w:tcW w:w="1784" w:type="dxa"/>
          </w:tcPr>
          <w:p w14:paraId="4287D217" w14:textId="0048CBE2" w:rsidR="008577E2" w:rsidRDefault="00604B0E" w:rsidP="00124A9D">
            <w:r>
              <w:t>SBB-TK-C3-FU</w:t>
            </w:r>
          </w:p>
        </w:tc>
        <w:tc>
          <w:tcPr>
            <w:tcW w:w="1046" w:type="dxa"/>
          </w:tcPr>
          <w:p w14:paraId="6F93930C" w14:textId="2286220C" w:rsidR="008577E2" w:rsidRDefault="008577E2" w:rsidP="00604B0E">
            <w:pPr>
              <w:jc w:val="center"/>
            </w:pPr>
            <w:r>
              <w:t>C3</w:t>
            </w:r>
          </w:p>
        </w:tc>
        <w:tc>
          <w:tcPr>
            <w:tcW w:w="1843" w:type="dxa"/>
          </w:tcPr>
          <w:p w14:paraId="26BAC9DB" w14:textId="637BDF33" w:rsidR="008577E2" w:rsidRDefault="008577E2" w:rsidP="00604B0E">
            <w:pPr>
              <w:jc w:val="center"/>
            </w:pPr>
            <w:r>
              <w:t>Trockenklebung</w:t>
            </w:r>
          </w:p>
        </w:tc>
        <w:tc>
          <w:tcPr>
            <w:tcW w:w="2724" w:type="dxa"/>
          </w:tcPr>
          <w:p w14:paraId="0B7D1345" w14:textId="1858EE4D" w:rsidR="008577E2" w:rsidRDefault="008577E2" w:rsidP="00604B0E">
            <w:pPr>
              <w:jc w:val="center"/>
            </w:pPr>
            <w:r>
              <w:t>Filmschalung, unbehandelt</w:t>
            </w:r>
          </w:p>
        </w:tc>
        <w:tc>
          <w:tcPr>
            <w:tcW w:w="1663" w:type="dxa"/>
          </w:tcPr>
          <w:p w14:paraId="585904B9" w14:textId="3732B4A2" w:rsidR="008577E2" w:rsidRDefault="00604B0E" w:rsidP="00604B0E">
            <w:pPr>
              <w:jc w:val="center"/>
            </w:pPr>
            <w:r>
              <w:t>11</w:t>
            </w:r>
          </w:p>
        </w:tc>
      </w:tr>
      <w:tr w:rsidR="008577E2" w14:paraId="66BD963B" w14:textId="77777777" w:rsidTr="00604B0E">
        <w:tc>
          <w:tcPr>
            <w:tcW w:w="1784" w:type="dxa"/>
          </w:tcPr>
          <w:p w14:paraId="121CB606" w14:textId="1D2FAFBE" w:rsidR="008577E2" w:rsidRDefault="00604B0E" w:rsidP="00124A9D">
            <w:r>
              <w:t>SBB-TK-C3-FP</w:t>
            </w:r>
          </w:p>
        </w:tc>
        <w:tc>
          <w:tcPr>
            <w:tcW w:w="1046" w:type="dxa"/>
          </w:tcPr>
          <w:p w14:paraId="727FBF38" w14:textId="34B3C520" w:rsidR="008577E2" w:rsidRDefault="008577E2" w:rsidP="00604B0E">
            <w:pPr>
              <w:jc w:val="center"/>
            </w:pPr>
            <w:r>
              <w:t>C3</w:t>
            </w:r>
          </w:p>
        </w:tc>
        <w:tc>
          <w:tcPr>
            <w:tcW w:w="1843" w:type="dxa"/>
          </w:tcPr>
          <w:p w14:paraId="02F2067B" w14:textId="1FBA038B" w:rsidR="008577E2" w:rsidRDefault="008577E2" w:rsidP="00604B0E">
            <w:pPr>
              <w:jc w:val="center"/>
            </w:pPr>
            <w:r>
              <w:t>Trockenklebung</w:t>
            </w:r>
          </w:p>
        </w:tc>
        <w:tc>
          <w:tcPr>
            <w:tcW w:w="2724" w:type="dxa"/>
          </w:tcPr>
          <w:p w14:paraId="29D7CCA5" w14:textId="66DE8DC7" w:rsidR="008577E2" w:rsidRDefault="008577E2" w:rsidP="00604B0E">
            <w:pPr>
              <w:jc w:val="center"/>
            </w:pPr>
            <w:r>
              <w:t>Filmschalung, Primer</w:t>
            </w:r>
          </w:p>
        </w:tc>
        <w:tc>
          <w:tcPr>
            <w:tcW w:w="1663" w:type="dxa"/>
          </w:tcPr>
          <w:p w14:paraId="56D28ED0" w14:textId="150E4FBF" w:rsidR="008577E2" w:rsidRDefault="00604B0E" w:rsidP="00604B0E">
            <w:pPr>
              <w:jc w:val="center"/>
            </w:pPr>
            <w:r>
              <w:t>3</w:t>
            </w:r>
          </w:p>
        </w:tc>
      </w:tr>
      <w:tr w:rsidR="008577E2" w14:paraId="208A99FB" w14:textId="77777777" w:rsidTr="00604B0E">
        <w:tc>
          <w:tcPr>
            <w:tcW w:w="1784" w:type="dxa"/>
          </w:tcPr>
          <w:p w14:paraId="2C84CBFE" w14:textId="746E214B" w:rsidR="008577E2" w:rsidRDefault="00604B0E" w:rsidP="00124A9D">
            <w:r>
              <w:lastRenderedPageBreak/>
              <w:t>SBB-NK-C3</w:t>
            </w:r>
          </w:p>
        </w:tc>
        <w:tc>
          <w:tcPr>
            <w:tcW w:w="1046" w:type="dxa"/>
          </w:tcPr>
          <w:p w14:paraId="7D929AA6" w14:textId="0B177196" w:rsidR="008577E2" w:rsidRDefault="008577E2" w:rsidP="00604B0E">
            <w:pPr>
              <w:jc w:val="center"/>
            </w:pPr>
            <w:r>
              <w:t>C3</w:t>
            </w:r>
          </w:p>
        </w:tc>
        <w:tc>
          <w:tcPr>
            <w:tcW w:w="1843" w:type="dxa"/>
          </w:tcPr>
          <w:p w14:paraId="4949E4F5" w14:textId="0BEB969A" w:rsidR="008577E2" w:rsidRDefault="008577E2" w:rsidP="00604B0E">
            <w:pPr>
              <w:jc w:val="center"/>
            </w:pPr>
            <w:r>
              <w:t>Nassklebung</w:t>
            </w:r>
          </w:p>
        </w:tc>
        <w:tc>
          <w:tcPr>
            <w:tcW w:w="2724" w:type="dxa"/>
          </w:tcPr>
          <w:p w14:paraId="7C43C82A" w14:textId="1A26C28F" w:rsidR="008577E2" w:rsidRDefault="008577E2" w:rsidP="00604B0E">
            <w:pPr>
              <w:jc w:val="center"/>
            </w:pPr>
            <w:r>
              <w:t>-</w:t>
            </w:r>
          </w:p>
        </w:tc>
        <w:tc>
          <w:tcPr>
            <w:tcW w:w="1663" w:type="dxa"/>
          </w:tcPr>
          <w:p w14:paraId="4F62E8D2" w14:textId="33FDB44D" w:rsidR="008577E2" w:rsidRDefault="00604B0E" w:rsidP="00604B0E">
            <w:pPr>
              <w:jc w:val="center"/>
            </w:pPr>
            <w:r>
              <w:t>6</w:t>
            </w:r>
          </w:p>
        </w:tc>
      </w:tr>
      <w:tr w:rsidR="008577E2" w14:paraId="75CF7D22" w14:textId="77777777" w:rsidTr="00604B0E">
        <w:tc>
          <w:tcPr>
            <w:tcW w:w="1784" w:type="dxa"/>
          </w:tcPr>
          <w:p w14:paraId="4D3D5677" w14:textId="4FA3A3F9" w:rsidR="008577E2" w:rsidRDefault="00604B0E" w:rsidP="00124A9D">
            <w:r>
              <w:t>SBB-TK-E3-FG</w:t>
            </w:r>
          </w:p>
        </w:tc>
        <w:tc>
          <w:tcPr>
            <w:tcW w:w="1046" w:type="dxa"/>
          </w:tcPr>
          <w:p w14:paraId="452AE73A" w14:textId="13D04538" w:rsidR="008577E2" w:rsidRDefault="008577E2" w:rsidP="00604B0E">
            <w:pPr>
              <w:jc w:val="center"/>
            </w:pPr>
            <w:r>
              <w:t>E3</w:t>
            </w:r>
          </w:p>
        </w:tc>
        <w:tc>
          <w:tcPr>
            <w:tcW w:w="1843" w:type="dxa"/>
          </w:tcPr>
          <w:p w14:paraId="09DE3B8D" w14:textId="10C47411" w:rsidR="008577E2" w:rsidRDefault="008577E2" w:rsidP="00604B0E">
            <w:pPr>
              <w:jc w:val="center"/>
            </w:pPr>
            <w:r>
              <w:t>Trockenklebung</w:t>
            </w:r>
          </w:p>
        </w:tc>
        <w:tc>
          <w:tcPr>
            <w:tcW w:w="2724" w:type="dxa"/>
          </w:tcPr>
          <w:p w14:paraId="19F5674D" w14:textId="4CF2A6DD" w:rsidR="008577E2" w:rsidRDefault="008577E2" w:rsidP="00604B0E">
            <w:pPr>
              <w:jc w:val="center"/>
            </w:pPr>
            <w:r>
              <w:t>Filmschalung, Geschliffen</w:t>
            </w:r>
          </w:p>
        </w:tc>
        <w:tc>
          <w:tcPr>
            <w:tcW w:w="1663" w:type="dxa"/>
          </w:tcPr>
          <w:p w14:paraId="7688B688" w14:textId="34FAC7CE" w:rsidR="008577E2" w:rsidRDefault="00604B0E" w:rsidP="00604B0E">
            <w:pPr>
              <w:jc w:val="center"/>
            </w:pPr>
            <w:r>
              <w:t>3</w:t>
            </w:r>
          </w:p>
        </w:tc>
      </w:tr>
      <w:tr w:rsidR="008577E2" w14:paraId="2FC01412" w14:textId="77777777" w:rsidTr="00604B0E">
        <w:tc>
          <w:tcPr>
            <w:tcW w:w="1784" w:type="dxa"/>
          </w:tcPr>
          <w:p w14:paraId="24595ADF" w14:textId="0A29AF24" w:rsidR="008577E2" w:rsidRDefault="00604B0E" w:rsidP="00124A9D">
            <w:r>
              <w:t>SBB-NK-E3</w:t>
            </w:r>
          </w:p>
        </w:tc>
        <w:tc>
          <w:tcPr>
            <w:tcW w:w="1046" w:type="dxa"/>
          </w:tcPr>
          <w:p w14:paraId="12FFE180" w14:textId="360EB0BF" w:rsidR="008577E2" w:rsidRDefault="008577E2" w:rsidP="00604B0E">
            <w:pPr>
              <w:jc w:val="center"/>
            </w:pPr>
            <w:r>
              <w:t>E3</w:t>
            </w:r>
          </w:p>
        </w:tc>
        <w:tc>
          <w:tcPr>
            <w:tcW w:w="1843" w:type="dxa"/>
          </w:tcPr>
          <w:p w14:paraId="54703F1E" w14:textId="01A395C9" w:rsidR="008577E2" w:rsidRDefault="008577E2" w:rsidP="00604B0E">
            <w:pPr>
              <w:jc w:val="center"/>
            </w:pPr>
            <w:r>
              <w:t>Nassklebung</w:t>
            </w:r>
          </w:p>
        </w:tc>
        <w:tc>
          <w:tcPr>
            <w:tcW w:w="2724" w:type="dxa"/>
          </w:tcPr>
          <w:p w14:paraId="7D7A9FB9" w14:textId="4BEE1BDD" w:rsidR="008577E2" w:rsidRDefault="008577E2" w:rsidP="00604B0E">
            <w:pPr>
              <w:jc w:val="center"/>
            </w:pPr>
            <w:r>
              <w:t>-</w:t>
            </w:r>
          </w:p>
        </w:tc>
        <w:tc>
          <w:tcPr>
            <w:tcW w:w="1663" w:type="dxa"/>
          </w:tcPr>
          <w:p w14:paraId="644E6D32" w14:textId="6EF13ABE" w:rsidR="008577E2" w:rsidRDefault="00604B0E" w:rsidP="00604B0E">
            <w:pPr>
              <w:jc w:val="center"/>
            </w:pPr>
            <w:r>
              <w:t>3</w:t>
            </w:r>
          </w:p>
        </w:tc>
      </w:tr>
    </w:tbl>
    <w:p w14:paraId="186A6D4D" w14:textId="276BCC30" w:rsidR="00124A9D" w:rsidRDefault="00124A9D" w:rsidP="00124A9D">
      <w:r>
        <w:t>Zum Einsatz kam</w:t>
      </w:r>
      <w:r w:rsidR="008577E2">
        <w:t>en</w:t>
      </w:r>
      <w:r>
        <w:t xml:space="preserve"> der Klebstoff Compono M</w:t>
      </w:r>
      <w:r w:rsidR="008577E2">
        <w:t xml:space="preserve">3 </w:t>
      </w:r>
      <w:r>
        <w:t xml:space="preserve">in Verbindung mit einer trennmittelfrei geschalten Betonoberfläche oder einer nass-in-nass betonierten Platte. Die Bauteile wurden im Fertigteilwerk von Brüninghoff betoniert und verklebt. Während die Probekörper aufgrund von Maschinenbelegungen ca. 2 Monate in der Peter-Behrens-Halle traten Schäden an den Körpern auf. Kurz vor der Prüfung wurden Spalte in der Verbundfuge zwischen Klebstoff und Beton sichtbar, insbesondere bei den verklebten Fertigteilen. In einigen Fällen waren die Spalte so groß, dass hindurchgesehen werden konnten, in anderen Fällen konnte ein Papier lediglich wenige Zentimeter tief in die Fuge geschoben werden. Die Spalte zeigten sich stets an den Auflagern der Bauteile und reichten maximal 30 cm tief in Richtung Mitte der Körper. Im Falle der nass-in-nass-geklebten Probekörper wurden ebenfalls feine Risse in Fugennähe oder direkt oberhalb der Klebung beobachtet, wobei es sich dabei auch um gewöhnliche Schwindrisse ohne einen großen Einfluss handeln könnte. </w:t>
      </w:r>
    </w:p>
    <w:p w14:paraId="0BB1AA01" w14:textId="2434C35E" w:rsidR="005F5F98" w:rsidRDefault="005F5F98" w:rsidP="00124A9D"/>
    <w:p w14:paraId="1BF4979C" w14:textId="4421C50E" w:rsidR="00124A9D" w:rsidRDefault="00124A9D" w:rsidP="00124A9D">
      <w:r>
        <w:t xml:space="preserve">Die Probekörper, die bereits sichtbar geschädigt waren, versagten zum Teil während der Vorbelastungsrampe. Sie zeigten stets ein adhäsives Versagen zwischen Klebstoff und Beton. Die trocken geklebten Körper, die keine Vorschäden zeigten, erzielten wesentlich höhere Bruchlasten und zeigten entweder ein Versagen des Holzes oder des Betons oder einer Mischung.  Die nass-in-nass geklebten Körper versagten überwiegend durch Holzversagen. In einigen Fällen wurde ein adhäsives Versagen beboachtet. </w:t>
      </w:r>
    </w:p>
    <w:p w14:paraId="5E9176D0" w14:textId="77777777" w:rsidR="00E50110" w:rsidRDefault="00E50110" w:rsidP="00124A9D"/>
    <w:p w14:paraId="61A8D643" w14:textId="3CD623B7" w:rsidR="00366E41" w:rsidRDefault="00124A9D" w:rsidP="00124A9D">
      <w:r>
        <w:t>Diese Ergebnisse zeigen eine schlechte Übereinstimmung mit den vorangegangenen Scherversuchen. Als mögliche Gründe wurden eine Überschreitung der Topfzeit</w:t>
      </w:r>
      <w:r w:rsidR="00B32405">
        <w:t xml:space="preserve">, </w:t>
      </w:r>
      <w:r>
        <w:t>ein ungünstiges Klima bei der Verklebung</w:t>
      </w:r>
      <w:r w:rsidR="00B32405">
        <w:t xml:space="preserve"> sowie ein ungünstiges Zusammenspiel von Klebstoff und Betonoberfläche </w:t>
      </w:r>
      <w:r>
        <w:t>identifiziert. Diese Ursachen können gerade in Kombination zu dem beobachteten Schaden geführt haben. In Hinblick auf die Überschreitung der Topfzeit konnte im Nachhinein nicht mehr festgestellt werden</w:t>
      </w:r>
      <w:r w:rsidR="00E50110">
        <w:t xml:space="preserve"> </w:t>
      </w:r>
      <w:r>
        <w:t xml:space="preserve">wie </w:t>
      </w:r>
      <w:r w:rsidR="00E50110">
        <w:t>viel Zeit zwischen Mischen des Klebstoffs und Auflegen der Betonplatte verstrichen ist</w:t>
      </w:r>
      <w:r>
        <w:t>.</w:t>
      </w:r>
      <w:r w:rsidR="00E50110">
        <w:t xml:space="preserve"> Weiterhin ist die</w:t>
      </w:r>
      <w:r>
        <w:t xml:space="preserve"> im Herstellerblatt angegebene Topfzeit stets auf eine definierte Menge des K</w:t>
      </w:r>
      <w:r w:rsidR="00E50110">
        <w:t>l</w:t>
      </w:r>
      <w:r>
        <w:t>ebstoffs</w:t>
      </w:r>
      <w:r w:rsidR="00E50110">
        <w:t xml:space="preserve"> bezogen</w:t>
      </w:r>
      <w:r>
        <w:t xml:space="preserve">. Eine größere Menge des Klebstoffs kann eine deutlich kürzere Topfzeit besitzen, da durch die Reaktion entstehende Wärme schlechter abfließen kann und die Reaktion dadurch beschleunigt wird. </w:t>
      </w:r>
      <w:r w:rsidR="00E50110">
        <w:t>E</w:t>
      </w:r>
      <w:r>
        <w:t xml:space="preserve">ine bereits vorangeschrittene Reaktion des Klebstoffs </w:t>
      </w:r>
      <w:r w:rsidR="00E50110">
        <w:t xml:space="preserve">kann sich </w:t>
      </w:r>
      <w:r>
        <w:t xml:space="preserve">kritisch auswirken, </w:t>
      </w:r>
      <w:r w:rsidR="00E50110">
        <w:t>wenn eines der Fügeteile kalt ist</w:t>
      </w:r>
      <w:r>
        <w:t xml:space="preserve">, in diesem Fall das Betonfertigteil, </w:t>
      </w:r>
      <w:r w:rsidR="00E50110">
        <w:t xml:space="preserve">da </w:t>
      </w:r>
      <w:r>
        <w:t>der Klebstoff spontan abgekühlt wird</w:t>
      </w:r>
      <w:r w:rsidR="00E50110">
        <w:t>. Dadurch ist eine Abminderung der Adhäsion möglich</w:t>
      </w:r>
      <w:r>
        <w:t xml:space="preserve">. Da die Fertigteile in der zweite Oktoberhälfte gefertigt wurden und das Tor der Halle des Öfteren geöffnet wurde, ist dieser Effekt nicht auszuschließen. </w:t>
      </w:r>
    </w:p>
    <w:p w14:paraId="70967F13" w14:textId="77777777" w:rsidR="00366E41" w:rsidRDefault="00366E41" w:rsidP="00366E41">
      <w:r>
        <w:t xml:space="preserve">Da die Versuchsergebnisse so stark von denen der Scherversuche abwichen, wurde die Prüfserie der Fertigteilklebungen wiederholt. Die Klebung fand in diesem Fall in der Peter-Behrens-Halle statt, wo eine Temperatur des Fertigteils und bei der Klebung von etwa 20 Grad garantiert werden konnten. Die Zeit zwischen Anmischen des Klebstoffs und Auflegen der Betonplatte wurde gemessen und betrug ca. 15 Minuten. Als Reaktion auf die mangelhafte Haftung wurden zusätzlich Versuchskörper hergestellt, bei denen die Betonoberfläche zunächst mit einem Primer, bestehend aus dem Epoxidharzklebstoff Compono, jedoch ohne Füllstoffe, eingestrichen wurden. </w:t>
      </w:r>
    </w:p>
    <w:p w14:paraId="5895E7DF" w14:textId="77777777" w:rsidR="00366E41" w:rsidRDefault="00366E41" w:rsidP="00366E41">
      <w:r>
        <w:t xml:space="preserve">Die Prüfung fand wie zuvor statt. Die Probekörper zeigten stets ein Versagen im Holz oder Beton oder ein gemischtes Versagen, bei dem sowohl Bruchflächen im Holz als auch deutliche Risse im Beton oberhalb der Fuge beobachtet werden konnten. Ein Aufhebeln der Probekörper zeigte, dass in mehreren Fällen teilweise ein adhäsives Versagen zwischen Beton und Holz vorlag. Da die Bruchlasten deutlich über den adhäsiv versagten Probekörpern aus der ersten Versuchsreihe lagen, kann davon ausgegangen werden, dass dennoch eine deutlich bessere Adhäsion vorlag. </w:t>
      </w:r>
    </w:p>
    <w:p w14:paraId="1A8B9654" w14:textId="77777777" w:rsidR="00366E41" w:rsidRDefault="00366E41" w:rsidP="00124A9D"/>
    <w:p w14:paraId="1168F273" w14:textId="7EEDB839" w:rsidR="00124A9D" w:rsidRDefault="00EF34CF" w:rsidP="00124A9D">
      <w:r>
        <w:t>In Hinblick auf die Schädigung der Fuge wird davon ausgegangen,</w:t>
      </w:r>
      <w:r w:rsidR="007B5B54">
        <w:t xml:space="preserve"> dass eine mangelhafte Adhäsion zwar vorlag, allerdings Zwangsbeanspruchungen in der Fuge das Ablösen des Betons erst hervorgerufen haben. D</w:t>
      </w:r>
      <w:r w:rsidR="00195339">
        <w:t>a</w:t>
      </w:r>
      <w:r w:rsidR="007B5B54">
        <w:t xml:space="preserve"> die Schäden erst nach etwa zwei Monaten auftraten und das Schwinden des Betons oder Arbeiten des Holzes</w:t>
      </w:r>
      <w:r w:rsidR="00195339">
        <w:t xml:space="preserve">, die derartige Beanspruchungen hervorrufen, </w:t>
      </w:r>
      <w:r w:rsidR="007B5B54">
        <w:t>zeitabhängig auftreten</w:t>
      </w:r>
      <w:r w:rsidR="00195339">
        <w:t>, liegt diese Überlegung nahe. Hinzu kommt ein sehr trockenes Klima</w:t>
      </w:r>
      <w:r w:rsidR="00B32405">
        <w:t xml:space="preserve"> in de</w:t>
      </w:r>
      <w:r w:rsidR="00195339">
        <w:t xml:space="preserve">r Peter-Behrens-Halle, inbesondere in den </w:t>
      </w:r>
      <w:r w:rsidR="00B32405">
        <w:t>Wintermonaten</w:t>
      </w:r>
      <w:r w:rsidR="007B5B54">
        <w:t>. Da die Halle durch Heizstrahler von oben beheizt wird, wird insbesondere die Oberseite des Betons ein</w:t>
      </w:r>
      <w:r w:rsidR="00195339">
        <w:t xml:space="preserve"> </w:t>
      </w:r>
      <w:r w:rsidR="007B5B54">
        <w:t>erhöhte</w:t>
      </w:r>
      <w:r w:rsidR="00195339">
        <w:t>s</w:t>
      </w:r>
      <w:r w:rsidR="007B5B54">
        <w:t xml:space="preserve"> Schwind</w:t>
      </w:r>
      <w:r w:rsidR="00195339">
        <w:t>maß aufweisen</w:t>
      </w:r>
      <w:r w:rsidR="007B5B54">
        <w:t xml:space="preserve">. </w:t>
      </w:r>
      <w:r w:rsidR="00124A9D">
        <w:t>Finite-Elemente-Berechnungen (siehe Abschnitt xy) haben gezeigt, dass bei Festigkeiten der Verbundpartner wie in den Scherversuchen beobachtet</w:t>
      </w:r>
      <w:r w:rsidR="00195339">
        <w:t xml:space="preserve"> eine derartige Beanspruchung </w:t>
      </w:r>
      <w:r w:rsidR="00124A9D">
        <w:t>nicht zum Versagen führen sollte.</w:t>
      </w:r>
      <w:r w:rsidR="00195339">
        <w:t xml:space="preserve"> Da die Adhäsion jedoch beeinträchtigt war, wie durch weitere Versuche bewiesen werden konnte, ist </w:t>
      </w:r>
      <w:r w:rsidR="00124A9D">
        <w:t xml:space="preserve">Dies bedeutet, dass die Schwindprozesse den Schaden zwar sichtbarer gemacht haben, aber vermutlich nicht ursächlich waren. </w:t>
      </w:r>
    </w:p>
    <w:p w14:paraId="396D543C" w14:textId="77777777" w:rsidR="00366E41" w:rsidRDefault="00366E41" w:rsidP="00124A9D"/>
    <w:p w14:paraId="59E15544" w14:textId="6D27798B" w:rsidR="00124A9D" w:rsidRDefault="00124A9D" w:rsidP="00124A9D">
      <w:pPr>
        <w:pStyle w:val="berschrift2"/>
      </w:pPr>
      <w:r>
        <w:t>Biegeversuche</w:t>
      </w:r>
    </w:p>
    <w:p w14:paraId="077787CA" w14:textId="28A7C4DC" w:rsidR="00124A9D" w:rsidRDefault="00124A9D" w:rsidP="00124A9D">
      <w:r>
        <w:t xml:space="preserve">Die Biegeversuche dienen neben der Erprobung der Klebtechnik der Ermittlung der Bauteilsteifigkeit und der Erforschung des Trag- und Bruchverhaltens unter realen Beanspruchungen. Sie finden als 4-Punkt-Biegeversuche in Anlehnung an DIN EN </w:t>
      </w:r>
      <w:r w:rsidR="00D17133">
        <w:t>40</w:t>
      </w:r>
      <w:r>
        <w:t xml:space="preserve">8 statt. </w:t>
      </w:r>
    </w:p>
    <w:p w14:paraId="6BA2B7D8" w14:textId="4DBCC2A5" w:rsidR="00604B0E" w:rsidRDefault="00124A9D" w:rsidP="00604B0E">
      <w:r>
        <w:t>Die Länge der Balken beträgt 8,2 Meter und die Spannweite somit 8,1 Meter, ein übliche</w:t>
      </w:r>
      <w:r w:rsidR="0037125C">
        <w:t>s</w:t>
      </w:r>
      <w:r>
        <w:t xml:space="preserve"> </w:t>
      </w:r>
      <w:r w:rsidR="0037125C">
        <w:t>Rastermaß im Hochbau, insbesondere für</w:t>
      </w:r>
      <w:r>
        <w:t xml:space="preserve"> Bürodecken. Die Breite der Betonplatte beträgt 0,675 Meter, was der Hälfte des</w:t>
      </w:r>
      <w:r w:rsidR="00166446">
        <w:t xml:space="preserve"> </w:t>
      </w:r>
      <w:r>
        <w:t xml:space="preserve">Rastermaßes von 1,35 Metern entspricht. Bei den Balken handelt es sich um Brettschichtholz der Güte GL24h mit bxh 24x28cm. Der Versuchsaufbau ist in </w:t>
      </w:r>
      <w:r w:rsidR="00897A43">
        <w:fldChar w:fldCharType="begin"/>
      </w:r>
      <w:r w:rsidR="00897A43">
        <w:instrText xml:space="preserve"> REF _Ref77083896 \h </w:instrText>
      </w:r>
      <w:r w:rsidR="00897A43">
        <w:fldChar w:fldCharType="separate"/>
      </w:r>
      <w:r w:rsidR="00897A43">
        <w:t xml:space="preserve">Abbildung </w:t>
      </w:r>
      <w:r w:rsidR="00897A43">
        <w:rPr>
          <w:noProof/>
        </w:rPr>
        <w:t>0</w:t>
      </w:r>
      <w:r w:rsidR="00897A43">
        <w:t>.</w:t>
      </w:r>
      <w:r w:rsidR="00897A43">
        <w:rPr>
          <w:noProof/>
        </w:rPr>
        <w:t>6</w:t>
      </w:r>
      <w:r w:rsidR="00897A43">
        <w:fldChar w:fldCharType="end"/>
      </w:r>
      <w:r>
        <w:t xml:space="preserve"> dargestellt</w:t>
      </w:r>
      <w:r w:rsidR="00604B0E">
        <w:t>. Neben der Durchbiegung in Feldmitte?! Wurden Dehnmessstreifen angebracht, die Rückschlüsse über die Schubspannung in der Fuge zulassen. Die Positionen der DMS sind in Abbildung xy dargestellt</w:t>
      </w:r>
    </w:p>
    <w:p w14:paraId="1655080F" w14:textId="5409C270" w:rsidR="00604B0E" w:rsidRDefault="0049753A" w:rsidP="00604B0E">
      <w:pPr>
        <w:spacing w:after="240"/>
      </w:pPr>
      <w:r>
        <w:rPr>
          <w:noProof/>
        </w:rPr>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33"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157529DE" w14:textId="07215FC3" w:rsidR="00897A43" w:rsidRDefault="00897A43" w:rsidP="00897A43">
      <w:pPr>
        <w:pStyle w:val="Beschriftung"/>
      </w:pPr>
      <w:bookmarkStart w:id="44" w:name="_Ref77083887"/>
      <w:bookmarkStart w:id="45" w:name="_Ref77083896"/>
      <w:r>
        <w:t xml:space="preserve">Abbildung </w:t>
      </w:r>
      <w:fldSimple w:instr=" STYLEREF 1 \s ">
        <w:r>
          <w:rPr>
            <w:noProof/>
          </w:rPr>
          <w:t>0</w:t>
        </w:r>
      </w:fldSimple>
      <w:r>
        <w:t>.</w:t>
      </w:r>
      <w:fldSimple w:instr=" SEQ Abbildung \* ARABIC \s 1 ">
        <w:r>
          <w:rPr>
            <w:noProof/>
          </w:rPr>
          <w:t>6</w:t>
        </w:r>
      </w:fldSimple>
      <w:bookmarkEnd w:id="45"/>
      <w:r>
        <w:t xml:space="preserve"> Aufbau der Biegeversuche</w:t>
      </w:r>
      <w:bookmarkEnd w:id="44"/>
    </w:p>
    <w:p w14:paraId="0FA10D27" w14:textId="238317B0" w:rsidR="00124A9D" w:rsidRDefault="00604B0E" w:rsidP="00604B0E">
      <w:pPr>
        <w:spacing w:after="240"/>
      </w:pPr>
      <w:r>
        <w:t>Tabelle xy zeigt einen Überblick über das Versuchsprogramm.</w:t>
      </w:r>
    </w:p>
    <w:p w14:paraId="773077B4" w14:textId="7E56687D" w:rsidR="00897A43" w:rsidRDefault="00897A43" w:rsidP="00897A43">
      <w:pPr>
        <w:pStyle w:val="Beschriftung"/>
      </w:pPr>
      <w:r>
        <w:lastRenderedPageBreak/>
        <w:t xml:space="preserve">Tabelle </w:t>
      </w:r>
      <w:fldSimple w:instr=" STYLEREF 1 \s ">
        <w:r w:rsidR="002F3949">
          <w:rPr>
            <w:noProof/>
          </w:rPr>
          <w:t>0</w:t>
        </w:r>
      </w:fldSimple>
      <w:r w:rsidR="002F3949">
        <w:t>.</w:t>
      </w:r>
      <w:fldSimple w:instr=" SEQ Tabelle \* ARABIC \s 1 ">
        <w:r w:rsidR="002F3949">
          <w:rPr>
            <w:noProof/>
          </w:rPr>
          <w:t>7</w:t>
        </w:r>
      </w:fldSimple>
      <w:r>
        <w:t xml:space="preserve"> Prüfprogramm der Biegeversuche</w:t>
      </w:r>
    </w:p>
    <w:tbl>
      <w:tblPr>
        <w:tblStyle w:val="Tabellenraster"/>
        <w:tblW w:w="0" w:type="auto"/>
        <w:tblLook w:val="04A0" w:firstRow="1" w:lastRow="0" w:firstColumn="1" w:lastColumn="0" w:noHBand="0" w:noVBand="1"/>
      </w:tblPr>
      <w:tblGrid>
        <w:gridCol w:w="1784"/>
        <w:gridCol w:w="1046"/>
        <w:gridCol w:w="1843"/>
        <w:gridCol w:w="2724"/>
        <w:gridCol w:w="1663"/>
      </w:tblGrid>
      <w:tr w:rsidR="00604B0E" w14:paraId="11FCF31D" w14:textId="77777777" w:rsidTr="005C2A58">
        <w:tc>
          <w:tcPr>
            <w:tcW w:w="1784" w:type="dxa"/>
          </w:tcPr>
          <w:p w14:paraId="48DB5605" w14:textId="77777777" w:rsidR="00604B0E" w:rsidRDefault="00604B0E" w:rsidP="005C2A58">
            <w:r>
              <w:t>Serie</w:t>
            </w:r>
          </w:p>
        </w:tc>
        <w:tc>
          <w:tcPr>
            <w:tcW w:w="1046" w:type="dxa"/>
          </w:tcPr>
          <w:p w14:paraId="217FDDCD" w14:textId="77777777" w:rsidR="00604B0E" w:rsidRDefault="00604B0E" w:rsidP="005C2A58">
            <w:pPr>
              <w:jc w:val="center"/>
            </w:pPr>
            <w:r>
              <w:t>Klebstoff</w:t>
            </w:r>
          </w:p>
        </w:tc>
        <w:tc>
          <w:tcPr>
            <w:tcW w:w="1843" w:type="dxa"/>
          </w:tcPr>
          <w:p w14:paraId="416CCF19" w14:textId="77777777" w:rsidR="00604B0E" w:rsidRDefault="00604B0E" w:rsidP="005C2A58">
            <w:pPr>
              <w:jc w:val="center"/>
            </w:pPr>
            <w:r>
              <w:t>Methode</w:t>
            </w:r>
          </w:p>
        </w:tc>
        <w:tc>
          <w:tcPr>
            <w:tcW w:w="2724" w:type="dxa"/>
          </w:tcPr>
          <w:p w14:paraId="0651D2D1" w14:textId="77777777" w:rsidR="00604B0E" w:rsidRDefault="00604B0E" w:rsidP="005C2A58">
            <w:pPr>
              <w:jc w:val="center"/>
            </w:pPr>
            <w:r>
              <w:t>Betonoberfläche</w:t>
            </w:r>
          </w:p>
        </w:tc>
        <w:tc>
          <w:tcPr>
            <w:tcW w:w="1663" w:type="dxa"/>
          </w:tcPr>
          <w:p w14:paraId="0C116283" w14:textId="77777777" w:rsidR="00604B0E" w:rsidRDefault="00604B0E" w:rsidP="005C2A58">
            <w:pPr>
              <w:jc w:val="center"/>
            </w:pPr>
            <w:r>
              <w:t>Anzahl</w:t>
            </w:r>
          </w:p>
        </w:tc>
      </w:tr>
      <w:tr w:rsidR="00604B0E" w14:paraId="25F9B940" w14:textId="77777777" w:rsidTr="005C2A58">
        <w:tc>
          <w:tcPr>
            <w:tcW w:w="1784" w:type="dxa"/>
          </w:tcPr>
          <w:p w14:paraId="300769DE" w14:textId="50AB904E" w:rsidR="00604B0E" w:rsidRDefault="00604B0E" w:rsidP="005C2A58">
            <w:r>
              <w:t>SBB-TK-C3-FG</w:t>
            </w:r>
          </w:p>
        </w:tc>
        <w:tc>
          <w:tcPr>
            <w:tcW w:w="1046" w:type="dxa"/>
          </w:tcPr>
          <w:p w14:paraId="27752452" w14:textId="77777777" w:rsidR="00604B0E" w:rsidRDefault="00604B0E" w:rsidP="005C2A58">
            <w:pPr>
              <w:jc w:val="center"/>
            </w:pPr>
            <w:r>
              <w:t>C3</w:t>
            </w:r>
          </w:p>
        </w:tc>
        <w:tc>
          <w:tcPr>
            <w:tcW w:w="1843" w:type="dxa"/>
          </w:tcPr>
          <w:p w14:paraId="53FF19E1" w14:textId="77777777" w:rsidR="00604B0E" w:rsidRDefault="00604B0E" w:rsidP="005C2A58">
            <w:pPr>
              <w:jc w:val="center"/>
            </w:pPr>
            <w:r>
              <w:t>Trockenklebung</w:t>
            </w:r>
          </w:p>
        </w:tc>
        <w:tc>
          <w:tcPr>
            <w:tcW w:w="2724" w:type="dxa"/>
          </w:tcPr>
          <w:p w14:paraId="7C90C080" w14:textId="77777777" w:rsidR="00604B0E" w:rsidRDefault="00604B0E" w:rsidP="005C2A58">
            <w:pPr>
              <w:jc w:val="center"/>
            </w:pPr>
            <w:r>
              <w:t>Filmschalung, unbehandelt</w:t>
            </w:r>
          </w:p>
        </w:tc>
        <w:tc>
          <w:tcPr>
            <w:tcW w:w="1663" w:type="dxa"/>
          </w:tcPr>
          <w:p w14:paraId="5835E0B1" w14:textId="594E5309" w:rsidR="00604B0E" w:rsidRDefault="00604B0E" w:rsidP="005C2A58">
            <w:pPr>
              <w:jc w:val="center"/>
            </w:pPr>
            <w:r>
              <w:t>3</w:t>
            </w:r>
          </w:p>
        </w:tc>
      </w:tr>
      <w:tr w:rsidR="00604B0E" w14:paraId="0625B7A6" w14:textId="77777777" w:rsidTr="005C2A58">
        <w:tc>
          <w:tcPr>
            <w:tcW w:w="1784" w:type="dxa"/>
          </w:tcPr>
          <w:p w14:paraId="784482A5" w14:textId="1C079E24" w:rsidR="00604B0E" w:rsidRDefault="00604B0E" w:rsidP="005C2A58">
            <w:r>
              <w:t>SBB-TK-E3-FG</w:t>
            </w:r>
          </w:p>
        </w:tc>
        <w:tc>
          <w:tcPr>
            <w:tcW w:w="1046" w:type="dxa"/>
          </w:tcPr>
          <w:p w14:paraId="7754EF32" w14:textId="77777777" w:rsidR="00604B0E" w:rsidRDefault="00604B0E" w:rsidP="005C2A58">
            <w:pPr>
              <w:jc w:val="center"/>
            </w:pPr>
            <w:r>
              <w:t>C3</w:t>
            </w:r>
          </w:p>
        </w:tc>
        <w:tc>
          <w:tcPr>
            <w:tcW w:w="1843" w:type="dxa"/>
          </w:tcPr>
          <w:p w14:paraId="106949BA" w14:textId="77777777" w:rsidR="00604B0E" w:rsidRDefault="00604B0E" w:rsidP="005C2A58">
            <w:pPr>
              <w:jc w:val="center"/>
            </w:pPr>
            <w:r>
              <w:t>Trockenklebung</w:t>
            </w:r>
          </w:p>
        </w:tc>
        <w:tc>
          <w:tcPr>
            <w:tcW w:w="2724" w:type="dxa"/>
          </w:tcPr>
          <w:p w14:paraId="323E2216" w14:textId="77777777" w:rsidR="00604B0E" w:rsidRDefault="00604B0E" w:rsidP="005C2A58">
            <w:pPr>
              <w:jc w:val="center"/>
            </w:pPr>
            <w:r>
              <w:t>Filmschalung, Primer</w:t>
            </w:r>
          </w:p>
        </w:tc>
        <w:tc>
          <w:tcPr>
            <w:tcW w:w="1663" w:type="dxa"/>
          </w:tcPr>
          <w:p w14:paraId="14AE84B4" w14:textId="77777777" w:rsidR="00604B0E" w:rsidRDefault="00604B0E" w:rsidP="005C2A58">
            <w:pPr>
              <w:jc w:val="center"/>
            </w:pPr>
            <w:r>
              <w:t>3</w:t>
            </w:r>
          </w:p>
        </w:tc>
      </w:tr>
      <w:tr w:rsidR="00604B0E" w14:paraId="16ABA69A" w14:textId="77777777" w:rsidTr="005C2A58">
        <w:tc>
          <w:tcPr>
            <w:tcW w:w="1784" w:type="dxa"/>
          </w:tcPr>
          <w:p w14:paraId="36945E4D" w14:textId="77777777" w:rsidR="00604B0E" w:rsidRDefault="00604B0E" w:rsidP="005C2A58">
            <w:r>
              <w:t>SBB-NK-E3</w:t>
            </w:r>
          </w:p>
        </w:tc>
        <w:tc>
          <w:tcPr>
            <w:tcW w:w="1046" w:type="dxa"/>
          </w:tcPr>
          <w:p w14:paraId="74F28F21" w14:textId="77777777" w:rsidR="00604B0E" w:rsidRDefault="00604B0E" w:rsidP="005C2A58">
            <w:pPr>
              <w:jc w:val="center"/>
            </w:pPr>
            <w:r>
              <w:t>E3</w:t>
            </w:r>
          </w:p>
        </w:tc>
        <w:tc>
          <w:tcPr>
            <w:tcW w:w="1843" w:type="dxa"/>
          </w:tcPr>
          <w:p w14:paraId="1869D90E" w14:textId="77777777" w:rsidR="00604B0E" w:rsidRDefault="00604B0E" w:rsidP="005C2A58">
            <w:pPr>
              <w:jc w:val="center"/>
            </w:pPr>
            <w:r>
              <w:t>Nassklebung</w:t>
            </w:r>
          </w:p>
        </w:tc>
        <w:tc>
          <w:tcPr>
            <w:tcW w:w="2724" w:type="dxa"/>
          </w:tcPr>
          <w:p w14:paraId="2FB8AF80" w14:textId="77777777" w:rsidR="00604B0E" w:rsidRDefault="00604B0E" w:rsidP="005C2A58">
            <w:pPr>
              <w:jc w:val="center"/>
            </w:pPr>
            <w:r>
              <w:t>-</w:t>
            </w:r>
          </w:p>
        </w:tc>
        <w:tc>
          <w:tcPr>
            <w:tcW w:w="1663" w:type="dxa"/>
          </w:tcPr>
          <w:p w14:paraId="5B318AEE" w14:textId="77777777" w:rsidR="00604B0E" w:rsidRDefault="00604B0E" w:rsidP="005C2A58">
            <w:pPr>
              <w:jc w:val="center"/>
            </w:pPr>
            <w:r>
              <w:t>3</w:t>
            </w:r>
          </w:p>
        </w:tc>
      </w:tr>
    </w:tbl>
    <w:p w14:paraId="3082508F" w14:textId="41BFFDFF" w:rsidR="00124A9D" w:rsidRDefault="00124A9D" w:rsidP="00124A9D">
      <w:r>
        <w:t xml:space="preserve">Die Dicke der Betonplatte wurde für die Fertigteil-Klebungen auf 12 cm festgelegt und für die nass-in-nass-Klebungen auf 10 cm. Eine 10 cm dicke Decke ist in Hinblick auf die statischen Nachweise der Verbunddecke ausreichend, allerdings </w:t>
      </w:r>
      <w:r w:rsidR="00897A43">
        <w:t>ist</w:t>
      </w:r>
      <w:r>
        <w:t xml:space="preserve"> das Fertigteil </w:t>
      </w:r>
      <w:r w:rsidR="00897A43">
        <w:t xml:space="preserve">für die Trockenklebung </w:t>
      </w:r>
      <w:r>
        <w:t>vor der Verklebung bereits Belastungen aus Hebeprozessen ausgesetzt</w:t>
      </w:r>
      <w:r w:rsidR="00897A43">
        <w:t>. Diese stellen sich</w:t>
      </w:r>
      <w:r>
        <w:t xml:space="preserve"> für eine 10 cm hohe Decke</w:t>
      </w:r>
      <w:r w:rsidR="00897A43">
        <w:t xml:space="preserve"> als problematisch dar.</w:t>
      </w:r>
      <w:r w:rsidR="002F3949">
        <w:t xml:space="preserve"> </w:t>
      </w:r>
      <w:r>
        <w:t xml:space="preserve">Die 12 cm dicke Decke ist für die Montage günstiger und ist in Hinblick auf statische und akustische Eigenschaften der Verbunddecke nicht nachteilig. </w:t>
      </w:r>
    </w:p>
    <w:p w14:paraId="603843EC" w14:textId="77777777" w:rsidR="00604B0E" w:rsidRDefault="00604B0E" w:rsidP="00124A9D"/>
    <w:p w14:paraId="5BED8997" w14:textId="77777777" w:rsidR="00604B0E" w:rsidRDefault="00124A9D" w:rsidP="00604B0E">
      <w:r>
        <w:t xml:space="preserve">Die Probekörper der mit Compono verklebten Serie wurden im Fertigteilwerk der Firma Brüninghoff hergestellt. Im Falle der mit </w:t>
      </w:r>
      <w:r w:rsidR="00166446">
        <w:t>Epukret</w:t>
      </w:r>
      <w:r>
        <w:t xml:space="preserve"> verklebten Probekörper wurden die Fertigteile bei Brüninghoff hergestellt und in Berlin verklebt. Die nass-in-nass verklebten Probekörper wurden in Berlin betoniert. </w:t>
      </w:r>
      <w:r w:rsidR="00604B0E">
        <w:t>Dieser Umstand war Verzögerungen bei der Klebstofflieferung geschuldet.</w:t>
      </w:r>
    </w:p>
    <w:p w14:paraId="007B9914" w14:textId="6A20860F" w:rsidR="00604B0E" w:rsidRDefault="00604B0E" w:rsidP="00604B0E">
      <w:r>
        <w:t>Für die Herstellung der Nassklebung wurden die Brettschichtholzbalken an der zu verklebenden Seite 2 mm tief eingefräst, sodass ringsum ein Rand von ca. 5 mm verblieb. Diese Vertiefung erleichtert den Auftrag des Klebstoffs. Der Klebstoff wurde mit einer Traufel glatt abgezogen. Darauf wurde die Bewehrung mit einem Randabstand von 35 mm gelegt und der Beton in die Schalung gefüllt. Um ein Verdrängen des Klebstoffs durch den aufprallenden Beton gering zu halten, wurde der Beton mithilfe eines Silos vergossen. Das Verteilen des Betons in der Schalung führte dennoch zu einer Verschiebung des Klebstoffs (siehe</w:t>
      </w:r>
      <w:r w:rsidR="002F3949">
        <w:t xml:space="preserve"> </w:t>
      </w:r>
      <w:r w:rsidR="002F3949">
        <w:fldChar w:fldCharType="begin"/>
      </w:r>
      <w:r w:rsidR="002F3949">
        <w:instrText xml:space="preserve"> REF _Ref77084111 \h </w:instrText>
      </w:r>
      <w:r w:rsidR="002F3949">
        <w:fldChar w:fldCharType="separate"/>
      </w:r>
      <w:r w:rsidR="002F3949">
        <w:t xml:space="preserve">Abbildung </w:t>
      </w:r>
      <w:r w:rsidR="002F3949">
        <w:rPr>
          <w:noProof/>
        </w:rPr>
        <w:t>0</w:t>
      </w:r>
      <w:r w:rsidR="002F3949">
        <w:t>.</w:t>
      </w:r>
      <w:r w:rsidR="002F3949">
        <w:rPr>
          <w:noProof/>
        </w:rPr>
        <w:t>9</w:t>
      </w:r>
      <w:r w:rsidR="002F3949">
        <w:fldChar w:fldCharType="end"/>
      </w:r>
      <w:r>
        <w:t>). Sobald dies bemerkt wurde, wurde die Klebschicht zunächst vorsichtig von mithilfe einer Traufel mit Beton bedeckt und erst danach mit dem Silo aufgefüllt. Die Betonage der Probekörper erfolgte am 22.06.2021. Die Körper wurden drei Tage später ausgeschalt, am 25.06.2021. Bei dem Ausschalen konnten keine Schäden durch Schwindrisse oder ähnliches beobachtet werden.</w:t>
      </w:r>
    </w:p>
    <w:p w14:paraId="20AC5634" w14:textId="77777777" w:rsidR="00604B0E" w:rsidRDefault="00604B0E" w:rsidP="00604B0E">
      <w:r>
        <w:t xml:space="preserve">Die trocken verklebten Balken wurden bei beiden Klebstoffen mithilfe eines Mörtelschlittens aufgetragen, der eine Zahnung von 8 mm besaß. Da die auf Compono basiernde Klebstoffmischung sehr zäh war, erwies sich der Auftrag als recht schwierig. Der HBV-Klebstoff von Rampf wies eine günstigere Verarbeitbarkeit auf. Dadurch konnte der Zeitraum zwischen dem Anrühren des Klebstoffs und dem Auflegen der Platte deutlich reduziert werden. </w:t>
      </w:r>
    </w:p>
    <w:p w14:paraId="566FD3A3" w14:textId="77777777" w:rsidR="00604B0E" w:rsidRDefault="00604B0E" w:rsidP="00604B0E"/>
    <w:p w14:paraId="61501736" w14:textId="0737C931" w:rsidR="00604B0E" w:rsidRDefault="00604B0E" w:rsidP="00E1113F">
      <w:pPr>
        <w:spacing w:after="240"/>
      </w:pPr>
      <w:r>
        <w:t>An den Probekörpern der mit Compono verklebten Balken wurden nach dem Transport Schäden in Form von Rissen im Beton an den Balkenenden oberhalb der Fuge beobachtet</w:t>
      </w:r>
      <w:r w:rsidR="002F3949">
        <w:t xml:space="preserve"> (siehe </w:t>
      </w:r>
      <w:r w:rsidR="002F3949">
        <w:fldChar w:fldCharType="begin"/>
      </w:r>
      <w:r w:rsidR="002F3949">
        <w:instrText xml:space="preserve"> REF _Ref77084142 \h </w:instrText>
      </w:r>
      <w:r w:rsidR="002F3949">
        <w:fldChar w:fldCharType="separate"/>
      </w:r>
      <w:r w:rsidR="002F3949">
        <w:t xml:space="preserve">Abbildung </w:t>
      </w:r>
      <w:r w:rsidR="002F3949">
        <w:rPr>
          <w:noProof/>
        </w:rPr>
        <w:t>0</w:t>
      </w:r>
      <w:r w:rsidR="002F3949">
        <w:t>.</w:t>
      </w:r>
      <w:r w:rsidR="002F3949">
        <w:rPr>
          <w:noProof/>
        </w:rPr>
        <w:t>8</w:t>
      </w:r>
      <w:r w:rsidR="002F3949">
        <w:fldChar w:fldCharType="end"/>
      </w:r>
      <w:r w:rsidR="002F3949">
        <w:t>)</w:t>
      </w:r>
      <w:r>
        <w:t>. Ob der Transport oder Schwindprozesse ursächlich für diese Schäden sind kann leider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0"/>
        <w:gridCol w:w="4460"/>
      </w:tblGrid>
      <w:tr w:rsidR="00604B0E" w14:paraId="04D1897D" w14:textId="77777777" w:rsidTr="002F3949">
        <w:tc>
          <w:tcPr>
            <w:tcW w:w="4530" w:type="dxa"/>
          </w:tcPr>
          <w:p w14:paraId="0583E411" w14:textId="2DC739D8" w:rsidR="00604B0E" w:rsidRDefault="00604B0E" w:rsidP="00604B0E">
            <w:r>
              <w:rPr>
                <w:noProof/>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34"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Default="00604B0E" w:rsidP="00604B0E">
            <w:r>
              <w:rPr>
                <w:noProof/>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35"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14:paraId="197BB87A" w14:textId="77777777" w:rsidTr="002F3949">
        <w:tc>
          <w:tcPr>
            <w:tcW w:w="4530" w:type="dxa"/>
          </w:tcPr>
          <w:p w14:paraId="75942D84" w14:textId="78AA5B5F" w:rsidR="00604B0E" w:rsidRDefault="00604B0E" w:rsidP="00604B0E">
            <w:pPr>
              <w:pStyle w:val="Beschriftung"/>
            </w:pPr>
            <w:bookmarkStart w:id="46" w:name="_Ref77084142"/>
            <w:r>
              <w:lastRenderedPageBreak/>
              <w:t xml:space="preserve">Abbildung </w:t>
            </w:r>
            <w:fldSimple w:instr=" STYLEREF 1 \s ">
              <w:r w:rsidR="00897A43">
                <w:rPr>
                  <w:noProof/>
                </w:rPr>
                <w:t>0</w:t>
              </w:r>
            </w:fldSimple>
            <w:r w:rsidR="00897A43">
              <w:t>.</w:t>
            </w:r>
            <w:fldSimple w:instr=" SEQ Abbildung \* ARABIC \s 1 ">
              <w:r w:rsidR="00897A43">
                <w:rPr>
                  <w:noProof/>
                </w:rPr>
                <w:t>8</w:t>
              </w:r>
            </w:fldSimple>
            <w:bookmarkEnd w:id="46"/>
            <w:r>
              <w:t xml:space="preserve"> Risse im Beton an den Probekörpern der Serie B-TK-C3-FG</w:t>
            </w:r>
          </w:p>
        </w:tc>
        <w:tc>
          <w:tcPr>
            <w:tcW w:w="4530" w:type="dxa"/>
          </w:tcPr>
          <w:p w14:paraId="50A30821" w14:textId="0773A92A" w:rsidR="00604B0E" w:rsidRDefault="00604B0E" w:rsidP="00604B0E">
            <w:pPr>
              <w:pStyle w:val="Beschriftung"/>
            </w:pPr>
            <w:bookmarkStart w:id="47" w:name="_Ref77084111"/>
            <w:r>
              <w:t xml:space="preserve">Abbildung </w:t>
            </w:r>
            <w:fldSimple w:instr=" STYLEREF 1 \s ">
              <w:r w:rsidR="00897A43">
                <w:rPr>
                  <w:noProof/>
                </w:rPr>
                <w:t>0</w:t>
              </w:r>
            </w:fldSimple>
            <w:r w:rsidR="00897A43">
              <w:t>.</w:t>
            </w:r>
            <w:fldSimple w:instr=" SEQ Abbildung \* ARABIC \s 1 ">
              <w:r w:rsidR="00897A43">
                <w:rPr>
                  <w:noProof/>
                </w:rPr>
                <w:t>9</w:t>
              </w:r>
            </w:fldSimple>
            <w:bookmarkEnd w:id="47"/>
            <w:r>
              <w:t xml:space="preserve"> Verschieben des Klebstoffs durch den Beton bei den Prüfkörpern der Serie B-NK-E3</w:t>
            </w:r>
          </w:p>
        </w:tc>
      </w:tr>
    </w:tbl>
    <w:p w14:paraId="62FDBFB6" w14:textId="2AD58085" w:rsidR="005C2A58" w:rsidRDefault="005C2A58" w:rsidP="00124A9D"/>
    <w:p w14:paraId="17B72E33" w14:textId="2C2C30B9" w:rsidR="002F3949" w:rsidRDefault="002F3949" w:rsidP="002F3949">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C91E5D" w14:paraId="1EADA161" w14:textId="77777777" w:rsidTr="002F3949">
        <w:tc>
          <w:tcPr>
            <w:tcW w:w="4545" w:type="dxa"/>
          </w:tcPr>
          <w:p w14:paraId="5D29EE31" w14:textId="6118F074" w:rsidR="00C91E5D" w:rsidRDefault="00C91E5D" w:rsidP="00124A9D">
            <w:r>
              <w:rPr>
                <w:noProof/>
              </w:rPr>
              <w:drawing>
                <wp:inline distT="0" distB="0" distL="0" distR="0" wp14:anchorId="14CD7ABE" wp14:editId="21931C62">
                  <wp:extent cx="2798064" cy="2098702"/>
                  <wp:effectExtent l="0" t="0" r="254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_20210626_115308.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06590" cy="2105097"/>
                          </a:xfrm>
                          <a:prstGeom prst="rect">
                            <a:avLst/>
                          </a:prstGeom>
                        </pic:spPr>
                      </pic:pic>
                    </a:graphicData>
                  </a:graphic>
                </wp:inline>
              </w:drawing>
            </w:r>
          </w:p>
        </w:tc>
        <w:tc>
          <w:tcPr>
            <w:tcW w:w="4515" w:type="dxa"/>
          </w:tcPr>
          <w:p w14:paraId="2CA3B042" w14:textId="77C58337" w:rsidR="00C91E5D" w:rsidRDefault="009C2EAA" w:rsidP="00124A9D">
            <w:r>
              <w:rPr>
                <w:noProof/>
              </w:rPr>
              <w:drawing>
                <wp:inline distT="0" distB="0" distL="0" distR="0" wp14:anchorId="6F47D6FA" wp14:editId="151A8DDE">
                  <wp:extent cx="2798030" cy="2098675"/>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10223" cy="2107820"/>
                          </a:xfrm>
                          <a:prstGeom prst="rect">
                            <a:avLst/>
                          </a:prstGeom>
                        </pic:spPr>
                      </pic:pic>
                    </a:graphicData>
                  </a:graphic>
                </wp:inline>
              </w:drawing>
            </w:r>
          </w:p>
        </w:tc>
      </w:tr>
      <w:tr w:rsidR="00C91E5D" w14:paraId="0B23E707" w14:textId="77777777" w:rsidTr="002F3949">
        <w:tc>
          <w:tcPr>
            <w:tcW w:w="4545" w:type="dxa"/>
          </w:tcPr>
          <w:p w14:paraId="0614D212" w14:textId="0C6744E4" w:rsidR="00C91E5D" w:rsidRDefault="00C91E5D" w:rsidP="00C91E5D">
            <w:pPr>
              <w:pStyle w:val="Beschriftung"/>
            </w:pPr>
            <w:r>
              <w:t xml:space="preserve">Abbildung </w:t>
            </w:r>
            <w:fldSimple w:instr=" STYLEREF 1 \s ">
              <w:r w:rsidR="00897A43">
                <w:rPr>
                  <w:noProof/>
                </w:rPr>
                <w:t>0</w:t>
              </w:r>
            </w:fldSimple>
            <w:r w:rsidR="00897A43">
              <w:t>.</w:t>
            </w:r>
            <w:fldSimple w:instr=" SEQ Abbildung \* ARABIC \s 1 ">
              <w:r w:rsidR="00897A43">
                <w:rPr>
                  <w:noProof/>
                </w:rPr>
                <w:t>10</w:t>
              </w:r>
            </w:fldSimple>
            <w:r>
              <w:t xml:space="preserve"> Auftrag des Klebstoffs E3 für die Trockenklebung (Serie B-TK-E3-FG)</w:t>
            </w:r>
          </w:p>
        </w:tc>
        <w:tc>
          <w:tcPr>
            <w:tcW w:w="4515" w:type="dxa"/>
          </w:tcPr>
          <w:p w14:paraId="67CBA91F" w14:textId="3655E0F4" w:rsidR="00C91E5D" w:rsidRDefault="002F3949" w:rsidP="002F3949">
            <w:pPr>
              <w:pStyle w:val="Beschriftung"/>
            </w:pPr>
            <w:r>
              <w:t xml:space="preserve">Tabelle </w:t>
            </w:r>
            <w:r>
              <w:fldChar w:fldCharType="begin"/>
            </w:r>
            <w:r>
              <w:instrText xml:space="preserve"> STYLEREF 1 \s </w:instrText>
            </w:r>
            <w:r>
              <w:fldChar w:fldCharType="separate"/>
            </w:r>
            <w:r>
              <w:rPr>
                <w:noProof/>
              </w:rPr>
              <w:t>0</w:t>
            </w:r>
            <w:r>
              <w:fldChar w:fldCharType="end"/>
            </w:r>
            <w:r>
              <w:t>.</w:t>
            </w:r>
            <w:r>
              <w:fldChar w:fldCharType="begin"/>
            </w:r>
            <w:r>
              <w:instrText xml:space="preserve"> SEQ Tabelle \* ARABIC \s 1 </w:instrText>
            </w:r>
            <w:r>
              <w:fldChar w:fldCharType="separate"/>
            </w:r>
            <w:r>
              <w:rPr>
                <w:noProof/>
              </w:rPr>
              <w:t>8</w:t>
            </w:r>
            <w:r>
              <w:fldChar w:fldCharType="end"/>
            </w:r>
            <w:r>
              <w:t xml:space="preserve"> Vertiefungen in den Balken für den flächeigen Auftrag des Klebstoffs für die Nassklebung (B-NK-E3)</w:t>
            </w:r>
          </w:p>
        </w:tc>
        <w:bookmarkStart w:id="48" w:name="_GoBack"/>
        <w:bookmarkEnd w:id="48"/>
      </w:tr>
    </w:tbl>
    <w:p w14:paraId="1C113637" w14:textId="7B480B0E" w:rsidR="005C2A58" w:rsidRDefault="005C2A58" w:rsidP="00C91E5D">
      <w:pPr>
        <w:pStyle w:val="Beschriftung"/>
      </w:pPr>
    </w:p>
    <w:p w14:paraId="28BBA9ED" w14:textId="3A0D4EE3" w:rsidR="00604B0E" w:rsidRDefault="00124A9D" w:rsidP="006409E0">
      <w:pPr>
        <w:autoSpaceDE w:val="0"/>
        <w:autoSpaceDN w:val="0"/>
        <w:adjustRightInd w:val="0"/>
        <w:spacing w:before="0" w:line="240" w:lineRule="auto"/>
        <w:jc w:val="left"/>
      </w:pPr>
      <w:r>
        <w:t xml:space="preserve">Die Versuche finden weggesteuert statt mit einer Belastung </w:t>
      </w:r>
      <w:proofErr w:type="gramStart"/>
      <w:r>
        <w:t>von  mm</w:t>
      </w:r>
      <w:proofErr w:type="gramEnd"/>
      <w:r>
        <w:t>/sec.</w:t>
      </w:r>
      <w:r w:rsidR="00604B0E">
        <w:t xml:space="preserve"> Das Lastregime ist an die EN 26891 angelehnt. Geschätzte Bruchlast. Abbildung mit Lastregime.</w:t>
      </w:r>
      <w:r w:rsidR="00D17133">
        <w:t xml:space="preserve"> </w:t>
      </w:r>
    </w:p>
    <w:p w14:paraId="17BD7CA0" w14:textId="32BAE322" w:rsidR="00604B0E" w:rsidRDefault="00604B0E" w:rsidP="00124A9D"/>
    <w:p w14:paraId="779B3D48" w14:textId="7CB7E32D" w:rsidR="003A770D" w:rsidRDefault="003A770D" w:rsidP="00124A9D"/>
    <w:p w14:paraId="5478B31C" w14:textId="00DB91E5" w:rsidR="00166446" w:rsidRDefault="00166446" w:rsidP="00124A9D"/>
    <w:p w14:paraId="52D65B52" w14:textId="314A0A58" w:rsidR="00166446" w:rsidRDefault="00166446" w:rsidP="00124A9D"/>
    <w:p w14:paraId="632817F8" w14:textId="5D7EA2D2" w:rsidR="003A770D" w:rsidRDefault="003A770D" w:rsidP="003A770D">
      <w:pPr>
        <w:pStyle w:val="berschrift2"/>
      </w:pPr>
      <w:r>
        <w:t xml:space="preserve">Entwicklung und </w:t>
      </w:r>
      <w:r w:rsidR="005A2DF7">
        <w:t xml:space="preserve">Versuche zu </w:t>
      </w:r>
      <w:r>
        <w:t>eine</w:t>
      </w:r>
      <w:r w:rsidR="005A2DF7">
        <w:t xml:space="preserve">r </w:t>
      </w:r>
      <w:r>
        <w:t>abgesetzten Auflager</w:t>
      </w:r>
      <w:r w:rsidR="005A2DF7">
        <w:t>konstruktion</w:t>
      </w:r>
    </w:p>
    <w:p w14:paraId="5E39453A" w14:textId="45F125D3" w:rsidR="005A2DF7" w:rsidRPr="005F5F98" w:rsidRDefault="005A2DF7" w:rsidP="005A2DF7">
      <w:r w:rsidRPr="005F5F98">
        <w:t xml:space="preserve">Im Holz-Beton-Verbundbau abgesetzte Auflagerkonstruktionen werden insbesondere bei höheren Gebäuden abgesetzte Auflagerkonstruktionen eingesetzt (XY BILD!), da die Querdruckfestigkeit des Holzes oftmals nicht mehr ausreicht. Stattdessen liegt die Betonplatte auf den Stützen oder Unterzügen auf und die Querkraft wird durch Schrauben in das Holz eingeleitet. </w:t>
      </w:r>
    </w:p>
    <w:p w14:paraId="4F44F09C" w14:textId="3AA8D9F4" w:rsidR="005A2DF7" w:rsidRPr="005F5F98" w:rsidRDefault="005A2DF7" w:rsidP="005A2DF7">
      <w:r w:rsidRPr="005F5F98">
        <w:t xml:space="preserve">Diese Art der Lagerung ist in Hinblick auf geschraubte Decken oder Kervenverbindungen nicht problematisch. Bei einer geklebten Verbundkonstruktion stellt sich jedoch die Frage, ob diese Auflagerkonstruktion geeignet ist. Da Klebungen im Allgemeinen deutlich geringere Tragfähigkeiten unter Querzug aufweisen, sehr steif sind und zu einem reisverschlussartigen Aufreißen neigen, liegt es nahe, dass die Querkraft zunächst über die Klebfuge übertragen wird, diese durch den Querzug reißt und danach erst die Schraube aktiviert wird. Die Gefahr, dass die Fuge weiter aufreißt besteht. Allerdings weisenVersuche aus </w:t>
      </w:r>
      <w:proofErr w:type="gramStart"/>
      <w:r w:rsidRPr="005F5F98">
        <w:t>xy  darauf</w:t>
      </w:r>
      <w:proofErr w:type="gramEnd"/>
      <w:r w:rsidRPr="005F5F98">
        <w:t xml:space="preserve"> hin, dass durch die Schraube ein vollflächiges Versagen der Fuge unterbunden werden kann. Da die Versuche sich auf Klebungen von Brettsperrholz mit Brettschichtholzbindern beziehen, ist eine gänzliche Übertragung dieser Erkenntnis auf den Holz-Beton-Verbundbau nicht möglich und es werden Versuche geplant. </w:t>
      </w:r>
    </w:p>
    <w:p w14:paraId="7ABE30B7" w14:textId="05C09778" w:rsidR="00AB3C4B" w:rsidRPr="005F5F98" w:rsidRDefault="00AB3C4B" w:rsidP="005A2DF7"/>
    <w:p w14:paraId="487F947C" w14:textId="53DAC048" w:rsidR="00AB3C4B" w:rsidRPr="005F5F98" w:rsidRDefault="00195339" w:rsidP="00AB3C4B">
      <w:r w:rsidRPr="005F5F98">
        <w:t xml:space="preserve">Als Grundlage für die Konzeptionierung wird eine </w:t>
      </w:r>
      <w:r w:rsidR="00AB3C4B" w:rsidRPr="005F5F98">
        <w:t xml:space="preserve">Verbunddecke mit </w:t>
      </w:r>
      <w:r w:rsidRPr="005F5F98">
        <w:t xml:space="preserve">einer </w:t>
      </w:r>
      <w:r w:rsidR="00AB3C4B" w:rsidRPr="005F5F98">
        <w:t xml:space="preserve">Spannweite </w:t>
      </w:r>
      <w:r w:rsidRPr="005F5F98">
        <w:t xml:space="preserve">von </w:t>
      </w:r>
      <w:r w:rsidR="00AB3C4B" w:rsidRPr="005F5F98">
        <w:t>8,1 Meter</w:t>
      </w:r>
      <w:r w:rsidRPr="005F5F98">
        <w:t xml:space="preserve">n, bestehend </w:t>
      </w:r>
      <w:r w:rsidR="00AB3C4B" w:rsidRPr="005F5F98">
        <w:t xml:space="preserve">aus </w:t>
      </w:r>
      <w:r w:rsidRPr="005F5F98">
        <w:t>π</w:t>
      </w:r>
      <w:r w:rsidR="00AB3C4B" w:rsidRPr="005F5F98">
        <w:t>-Platten mit einer Breite von 1.35 Metern</w:t>
      </w:r>
      <w:r w:rsidRPr="005F5F98">
        <w:t xml:space="preserve">. Die Decke besteht, wie die Dimensionierung aus Kapitel xy ergeben hat, aus einer 12 cm hohen Betonplatte und 24x28 cm Balken aus BSH GL24h. </w:t>
      </w:r>
      <w:r w:rsidR="008B0AFE" w:rsidRPr="005F5F98">
        <w:t xml:space="preserve">Als Einwirkungen wurden analog zu den Berechnungen aus xy 2 kN/m² Ausbaulast und 3.5 kN/m² Nutzlast inklusive Trennwandzuschlag angesetzt. Die Durchlaufwirkung des Balkens wird basierend auf xy mit dem Faktor </w:t>
      </w:r>
      <w:r w:rsidR="00AB3C4B" w:rsidRPr="005F5F98">
        <w:t>1.1 berücksichtigt.</w:t>
      </w:r>
    </w:p>
    <w:p w14:paraId="1E69C0E6" w14:textId="1E30EA5C" w:rsidR="008B0AFE" w:rsidRPr="005F5F98" w:rsidRDefault="00304EA1" w:rsidP="005A2DF7">
      <w:r w:rsidRPr="005F5F98">
        <w:lastRenderedPageBreak/>
        <w:t>Die Betonplatte soll etwa 20 cm über den Brettschichtholzbalken hinausragen</w:t>
      </w:r>
      <w:r w:rsidR="008B0AFE" w:rsidRPr="005F5F98">
        <w:t xml:space="preserve"> und auf den Stützen bzw. Unterzügen des restlichen Tragwerks aufliegen.</w:t>
      </w:r>
      <w:r w:rsidRPr="005F5F98">
        <w:t xml:space="preserve"> </w:t>
      </w:r>
      <w:r w:rsidR="008B0AFE" w:rsidRPr="005F5F98">
        <w:t>Nach DIN EN 1992-xy muss die untere Bewehrungslage aus Gründen des Brandschutzes einen Randabstand von 35 mm haben. Aus diesen Randbedingungen wurde das folgende Stabwerkmodell xy abgeleitet.</w:t>
      </w:r>
    </w:p>
    <w:p w14:paraId="5949642C" w14:textId="576ACFCA" w:rsidR="00304EA1" w:rsidRPr="005F5F98" w:rsidRDefault="00304EA1" w:rsidP="005A2DF7">
      <w:r w:rsidRPr="005F5F98">
        <w:t>Die Untersuchung wurde zunächst für eine 10 cm Decke durchgeführt. Bei der Dimensionierung der konstruktiven Bewehrung zur Verankerung der unteren Zugstrebe (BILD) zeigte sich, dass eine 10 cm hohe Decke nicht genügend Raum bietet, um die Bewehrung auch so einzubauen, dass sich die geforderte Druckstrebenneigung (BIL</w:t>
      </w:r>
      <w:r w:rsidR="008B0AFE" w:rsidRPr="005F5F98">
        <w:t>D xy)</w:t>
      </w:r>
      <w:r w:rsidRPr="005F5F98">
        <w:t xml:space="preserve"> von 30° ergibt. Aus diesem Grund wurde auf eine 12 cm hohe Decke ausgewichen. </w:t>
      </w:r>
    </w:p>
    <w:p w14:paraId="6A7B4FBC" w14:textId="0EA0F050" w:rsidR="00304EA1" w:rsidRPr="005F5F98" w:rsidRDefault="00673D90" w:rsidP="005A2DF7">
      <w:r w:rsidRPr="005F5F98">
        <w:t xml:space="preserve">Ziel war es zunächst zu ermitteln, welcher Neigungswinkel sich am günstigsten auswirkt. </w:t>
      </w:r>
      <w:r w:rsidR="00304EA1" w:rsidRPr="005F5F98">
        <w:t xml:space="preserve">Eine </w:t>
      </w:r>
      <w:r w:rsidR="00164BE5" w:rsidRPr="005F5F98">
        <w:t xml:space="preserve">flachere </w:t>
      </w:r>
      <w:r w:rsidR="00304EA1" w:rsidRPr="005F5F98">
        <w:t xml:space="preserve">Neigung der Schrauben ist </w:t>
      </w:r>
      <w:r w:rsidR="00164BE5" w:rsidRPr="005F5F98">
        <w:t xml:space="preserve">in Hinblick auf den Winkel der Druckstrebe im Beton </w:t>
      </w:r>
      <w:r w:rsidR="00304EA1" w:rsidRPr="005F5F98">
        <w:t>vorteilhaft, allerdings wirkt die Schraube nicht mehr ausschließlich in Richtung der zu übertragenden Querkraft</w:t>
      </w:r>
      <w:r w:rsidR="00164BE5" w:rsidRPr="005F5F98">
        <w:t>. Die Effektivität der Schraube sinkt entsprechend</w:t>
      </w:r>
      <w:r w:rsidR="00304EA1" w:rsidRPr="005F5F98">
        <w:t xml:space="preserve">. Gleichzeitig geht eine stärkere Neigung mit einer größeren Einbindetiefe einher. </w:t>
      </w:r>
    </w:p>
    <w:p w14:paraId="5CA3FC13" w14:textId="77777777" w:rsidR="00B57C4C" w:rsidRPr="005F5F98" w:rsidRDefault="008B0AFE" w:rsidP="00B57C4C">
      <w:pPr>
        <w:autoSpaceDE w:val="0"/>
        <w:autoSpaceDN w:val="0"/>
        <w:adjustRightInd w:val="0"/>
        <w:spacing w:before="0" w:line="240" w:lineRule="auto"/>
        <w:jc w:val="left"/>
        <w:rPr>
          <w:rFonts w:cs="ArevSans-Roman"/>
          <w:szCs w:val="20"/>
        </w:rPr>
      </w:pPr>
      <w:r w:rsidRPr="005F5F98">
        <w:t xml:space="preserve">Es wurden verschiedene Neigungswinkel betrachtet. </w:t>
      </w:r>
      <w:r w:rsidR="00304EA1" w:rsidRPr="005F5F98">
        <w:t xml:space="preserve">Dabei ist zu beachten, dass Schraubenlängen immer in 5 cm Schritten verfügbar sind, sodass zum Teil </w:t>
      </w:r>
      <w:proofErr w:type="gramStart"/>
      <w:r w:rsidR="00304EA1" w:rsidRPr="005F5F98">
        <w:t>eine flacher geneigte Schraube</w:t>
      </w:r>
      <w:proofErr w:type="gramEnd"/>
      <w:r w:rsidR="00304EA1" w:rsidRPr="005F5F98">
        <w:t xml:space="preserve"> nicht unbedingt mehr Einbindetiefe hat als eine steiler geneigte Schraube</w:t>
      </w:r>
      <w:r w:rsidRPr="005F5F98">
        <w:t>, falls die nächstgrößere Schraubenlänge zu groß ist.</w:t>
      </w:r>
      <w:r w:rsidR="00673D90" w:rsidRPr="005F5F98">
        <w:t xml:space="preserve"> </w:t>
      </w:r>
      <w:r w:rsidR="00304EA1" w:rsidRPr="005F5F98">
        <w:t>I</w:t>
      </w:r>
      <w:r w:rsidR="00B57C4C" w:rsidRPr="005F5F98">
        <w:t xml:space="preserve">an </w:t>
      </w:r>
      <w:r w:rsidR="00304EA1" w:rsidRPr="005F5F98">
        <w:t>diese</w:t>
      </w:r>
      <w:r w:rsidR="00B57C4C" w:rsidRPr="005F5F98">
        <w:t xml:space="preserve">r Stelle flossen </w:t>
      </w:r>
      <w:r w:rsidR="00304EA1" w:rsidRPr="005F5F98">
        <w:t xml:space="preserve">die zulässigen Randabstände der Schrauben im Brandfall nach EN 1995-2 </w:t>
      </w:r>
      <w:r w:rsidR="00B57C4C" w:rsidRPr="005F5F98">
        <w:t xml:space="preserve">in die Überlegungen </w:t>
      </w:r>
      <w:r w:rsidR="00304EA1" w:rsidRPr="005F5F98">
        <w:t xml:space="preserve">ein. Diese sind nur für eine </w:t>
      </w:r>
      <w:proofErr w:type="gramStart"/>
      <w:r w:rsidR="00304EA1" w:rsidRPr="005F5F98">
        <w:t>60 minütige</w:t>
      </w:r>
      <w:proofErr w:type="gramEnd"/>
      <w:r w:rsidR="00304EA1" w:rsidRPr="005F5F98">
        <w:t xml:space="preserve"> Beanspruchung gültig. Es wurde jedoch mit 90 Minuten Branddauer gerechne</w:t>
      </w:r>
      <w:r w:rsidR="00B57C4C" w:rsidRPr="005F5F98">
        <w:t>t</w:t>
      </w:r>
      <w:r w:rsidR="00304EA1" w:rsidRPr="005F5F98">
        <w:t xml:space="preserve">. </w:t>
      </w:r>
      <w:r w:rsidR="00B57C4C" w:rsidRPr="005F5F98">
        <w:rPr>
          <w:rFonts w:cs="ArevSans-Roman"/>
          <w:szCs w:val="20"/>
        </w:rPr>
        <w:t>Es wird ein Einschraubwinkel von 70</w:t>
      </w:r>
      <w:r w:rsidR="00B57C4C" w:rsidRPr="005F5F98">
        <w:rPr>
          <w:rFonts w:cs="F96"/>
          <w:szCs w:val="20"/>
        </w:rPr>
        <w:t xml:space="preserve">° </w:t>
      </w:r>
      <w:r w:rsidR="00B57C4C" w:rsidRPr="005F5F98">
        <w:rPr>
          <w:rFonts w:cs="ArevSans-Roman"/>
          <w:szCs w:val="20"/>
        </w:rPr>
        <w:t>und eine Einschraublänge von 300 mm gewählt, da diese</w:t>
      </w:r>
    </w:p>
    <w:p w14:paraId="1A0A52D3" w14:textId="77777777" w:rsidR="00B57C4C" w:rsidRPr="005F5F98" w:rsidRDefault="00B57C4C" w:rsidP="00B57C4C">
      <w:pPr>
        <w:autoSpaceDE w:val="0"/>
        <w:autoSpaceDN w:val="0"/>
        <w:adjustRightInd w:val="0"/>
        <w:spacing w:before="0" w:line="240" w:lineRule="auto"/>
        <w:jc w:val="left"/>
        <w:rPr>
          <w:rFonts w:cs="ArevSans-Roman"/>
          <w:szCs w:val="20"/>
        </w:rPr>
      </w:pPr>
      <w:r w:rsidRPr="005F5F98">
        <w:rPr>
          <w:rFonts w:cs="ArevSans-Roman"/>
          <w:szCs w:val="20"/>
        </w:rPr>
        <w:t>Neigung gerade noch einen günstigen Druckstrebenwinkel im Beton garantiert und nicht zu</w:t>
      </w:r>
    </w:p>
    <w:p w14:paraId="19182E0A" w14:textId="77777777" w:rsidR="00B57C4C" w:rsidRPr="005F5F98" w:rsidRDefault="00B57C4C" w:rsidP="00B57C4C">
      <w:pPr>
        <w:autoSpaceDE w:val="0"/>
        <w:autoSpaceDN w:val="0"/>
        <w:adjustRightInd w:val="0"/>
        <w:spacing w:before="0" w:line="240" w:lineRule="auto"/>
        <w:jc w:val="left"/>
        <w:rPr>
          <w:rFonts w:cs="ArevSans-Roman"/>
          <w:szCs w:val="20"/>
        </w:rPr>
      </w:pPr>
      <w:r w:rsidRPr="005F5F98">
        <w:rPr>
          <w:rFonts w:cs="ArevSans-Roman"/>
          <w:szCs w:val="20"/>
        </w:rPr>
        <w:t>viele Einbußen durch die Neigung der Schraube entstehen (nur vertikaler Traganteil wirkt).</w:t>
      </w:r>
    </w:p>
    <w:p w14:paraId="54B8F924" w14:textId="77777777" w:rsidR="00B57C4C" w:rsidRPr="005F5F98" w:rsidRDefault="00B57C4C" w:rsidP="005A2DF7"/>
    <w:p w14:paraId="72C20256" w14:textId="77777777" w:rsidR="00B57C4C" w:rsidRPr="005F5F98" w:rsidRDefault="00B57C4C" w:rsidP="005A2DF7"/>
    <w:p w14:paraId="3102FFC5" w14:textId="39642CE4" w:rsidR="00304EA1" w:rsidRPr="005F5F98" w:rsidRDefault="00B57C4C" w:rsidP="005A2DF7">
      <w:r w:rsidRPr="005F5F98">
        <w:t xml:space="preserve">Nach Festlegung der Neigung wurde der notwendige Schraubendurchmesser </w:t>
      </w:r>
      <w:r w:rsidRPr="005F5F98">
        <w:rPr>
          <w:rFonts w:cs="ArevSans-Roman"/>
          <w:szCs w:val="20"/>
        </w:rPr>
        <w:t xml:space="preserve">von 8-14 mm </w:t>
      </w:r>
      <w:r w:rsidRPr="005F5F98">
        <w:t xml:space="preserve">ermittelt. </w:t>
      </w:r>
      <w:r w:rsidR="00304EA1" w:rsidRPr="005F5F98">
        <w:t xml:space="preserve">Die folgende Tabelle zeigt unter dem Winkel von 70° die Tragfähigkeit verschiedener Schraubendurchmesser. Die Betrachtungen wurden für Schrauben ASSY PLUG VG der Firma Würth </w:t>
      </w:r>
      <w:r w:rsidRPr="005F5F98">
        <w:t xml:space="preserve">gemäß </w:t>
      </w:r>
      <w:r w:rsidRPr="005F5F98">
        <w:rPr>
          <w:rFonts w:cs="ArevSans-Roman"/>
          <w:szCs w:val="20"/>
        </w:rPr>
        <w:t xml:space="preserve">ETA-11/0190 </w:t>
      </w:r>
      <w:r w:rsidR="00304EA1" w:rsidRPr="005F5F98">
        <w:t>exemplarisch durchgeführt und lassen sich</w:t>
      </w:r>
      <w:r w:rsidRPr="005F5F98">
        <w:t xml:space="preserve"> prinzipiell</w:t>
      </w:r>
      <w:r w:rsidR="00304EA1" w:rsidRPr="005F5F98">
        <w:t xml:space="preserve"> auf Vollgewindeschrauben anderer Hersteller übertragen. </w:t>
      </w:r>
      <w:r w:rsidRPr="005F5F98">
        <w:t>Es werden vier 10 mm Schrauben gewählt.</w:t>
      </w:r>
      <w:r w:rsidR="00897AC0" w:rsidRPr="005F5F98">
        <w:t xml:space="preserve"> </w:t>
      </w:r>
    </w:p>
    <w:p w14:paraId="26651B86" w14:textId="77777777" w:rsidR="00B57C4C" w:rsidRPr="005F5F98" w:rsidRDefault="00B57C4C" w:rsidP="00AB3C4B">
      <w:pPr>
        <w:autoSpaceDE w:val="0"/>
        <w:autoSpaceDN w:val="0"/>
        <w:adjustRightInd w:val="0"/>
        <w:spacing w:before="0" w:line="240" w:lineRule="auto"/>
        <w:jc w:val="left"/>
        <w:rPr>
          <w:rFonts w:cs="ArevSans-Roman"/>
          <w:szCs w:val="20"/>
        </w:rPr>
      </w:pPr>
    </w:p>
    <w:p w14:paraId="3150EE6D" w14:textId="77777777" w:rsidR="00B57C4C" w:rsidRPr="005F5F98" w:rsidRDefault="00B57C4C" w:rsidP="00AB3C4B">
      <w:pPr>
        <w:autoSpaceDE w:val="0"/>
        <w:autoSpaceDN w:val="0"/>
        <w:adjustRightInd w:val="0"/>
        <w:spacing w:before="0" w:line="240" w:lineRule="auto"/>
        <w:jc w:val="left"/>
        <w:rPr>
          <w:rFonts w:cs="ArevSans-Roman"/>
          <w:szCs w:val="20"/>
        </w:rPr>
      </w:pPr>
    </w:p>
    <w:p w14:paraId="5FEDF46F" w14:textId="77777777" w:rsidR="00B57C4C" w:rsidRPr="005F5F98" w:rsidRDefault="00B57C4C" w:rsidP="00AB3C4B">
      <w:pPr>
        <w:autoSpaceDE w:val="0"/>
        <w:autoSpaceDN w:val="0"/>
        <w:adjustRightInd w:val="0"/>
        <w:spacing w:before="0" w:line="240" w:lineRule="auto"/>
        <w:jc w:val="left"/>
        <w:rPr>
          <w:rFonts w:cs="ArevSans-Roman"/>
          <w:szCs w:val="20"/>
        </w:rPr>
      </w:pPr>
    </w:p>
    <w:p w14:paraId="55408EC5" w14:textId="26BBA6C1"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 xml:space="preserve">Die </w:t>
      </w:r>
      <w:r w:rsidR="00F80D9D" w:rsidRPr="005F5F98">
        <w:rPr>
          <w:rFonts w:cs="ArevSans-Roman"/>
          <w:szCs w:val="20"/>
        </w:rPr>
        <w:t>Zugstrebe</w:t>
      </w:r>
      <w:r w:rsidRPr="005F5F98">
        <w:rPr>
          <w:rFonts w:cs="ArevSans-Roman"/>
          <w:szCs w:val="20"/>
        </w:rPr>
        <w:t xml:space="preserve"> soll anhand von Schlaufen oder Winkeln verankert werden. Die Länge über</w:t>
      </w:r>
      <w:r w:rsidR="00F80D9D" w:rsidRPr="005F5F98">
        <w:rPr>
          <w:rFonts w:cs="ArevSans-Roman"/>
          <w:szCs w:val="20"/>
        </w:rPr>
        <w:t xml:space="preserve"> </w:t>
      </w:r>
      <w:r w:rsidRPr="005F5F98">
        <w:rPr>
          <w:rFonts w:cs="ArevSans-Roman"/>
          <w:szCs w:val="20"/>
        </w:rPr>
        <w:t>dem Winkel muss 5d entsprechen, also 50 bzw. 40 mm. Hinzu kommt der Radius der Biegerolle</w:t>
      </w:r>
      <w:r w:rsidR="005F5F98">
        <w:rPr>
          <w:rFonts w:cs="ArevSans-Roman"/>
          <w:szCs w:val="20"/>
        </w:rPr>
        <w:t xml:space="preserve"> </w:t>
      </w:r>
      <w:r w:rsidRPr="005F5F98">
        <w:rPr>
          <w:rFonts w:cs="ArevSans-Roman"/>
          <w:szCs w:val="20"/>
        </w:rPr>
        <w:t>(4d/2), also 20 bzw. 16 mm. Ingesamt besitzt der Winkel also eine Höhe von 70 bzw. 56 mm.</w:t>
      </w:r>
      <w:r w:rsidR="005F5F98">
        <w:rPr>
          <w:rFonts w:cs="ArevSans-Roman"/>
          <w:szCs w:val="20"/>
        </w:rPr>
        <w:t xml:space="preserve"> </w:t>
      </w:r>
      <w:r w:rsidRPr="005F5F98">
        <w:rPr>
          <w:rFonts w:cs="ArevSans-Roman"/>
          <w:szCs w:val="20"/>
        </w:rPr>
        <w:t>Bei einer Mindestbetondeckung unten von 30mm und oben von 20 mm ist dies mit einer 10 cm</w:t>
      </w:r>
    </w:p>
    <w:p w14:paraId="2E4569A8" w14:textId="28B1FD59" w:rsidR="00AB3C4B" w:rsidRPr="005F5F98" w:rsidRDefault="00AB3C4B" w:rsidP="00AB3C4B">
      <w:pPr>
        <w:rPr>
          <w:rFonts w:cs="ArevSans-Roman"/>
          <w:szCs w:val="20"/>
        </w:rPr>
      </w:pPr>
      <w:r w:rsidRPr="005F5F98">
        <w:rPr>
          <w:rFonts w:cs="ArevSans-Roman"/>
          <w:szCs w:val="20"/>
        </w:rPr>
        <w:t>Decke nicht vereinbar, lediglich mit einer 12cm Decke. Es werden daher Schlaufen betrachtet.</w:t>
      </w:r>
    </w:p>
    <w:p w14:paraId="1622F7AE"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Die Zugstrebe ist nach EN 1992-1 6.5.4 über die gesamte Knotenlänge zu verankern. Die</w:t>
      </w:r>
    </w:p>
    <w:p w14:paraId="568490AC"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Auflagerbreite beträgt ca. 24 cm, sodass genügend Raum zum Verankern der Bewehrung</w:t>
      </w:r>
    </w:p>
    <w:p w14:paraId="36AEF4BF"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vorhanden ist.</w:t>
      </w:r>
    </w:p>
    <w:p w14:paraId="2D57E778"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Zur Prüfung des abgesetzten Auflagers werden 3-Punkt-Biegeversuche oder 4-Punkt-</w:t>
      </w:r>
    </w:p>
    <w:p w14:paraId="2057AC81"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 xml:space="preserve">Biegeversuche durchgeführt. Im </w:t>
      </w:r>
      <w:proofErr w:type="gramStart"/>
      <w:r w:rsidRPr="005F5F98">
        <w:rPr>
          <w:rFonts w:cs="ArevSans-Roman"/>
          <w:szCs w:val="20"/>
        </w:rPr>
        <w:t>folgenden</w:t>
      </w:r>
      <w:proofErr w:type="gramEnd"/>
      <w:r w:rsidRPr="005F5F98">
        <w:rPr>
          <w:rFonts w:cs="ArevSans-Roman"/>
          <w:szCs w:val="20"/>
        </w:rPr>
        <w:t xml:space="preserve"> wird zunächst die mittlere Festigkeit der Schrauben</w:t>
      </w:r>
    </w:p>
    <w:p w14:paraId="5E819665"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berechnet. Es wird eine Variationskoeffizient von 0.2 für die Ausziehfestigkeit angenommen.</w:t>
      </w:r>
    </w:p>
    <w:p w14:paraId="2C73901C"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Für die Zugfestigkeit der Schrauben wird ein Variationskoeffizient von 0.05 angesetzt. Aus den</w:t>
      </w:r>
    </w:p>
    <w:p w14:paraId="3517708E" w14:textId="68326CF7" w:rsidR="00AB3C4B" w:rsidRPr="005F5F98" w:rsidRDefault="00AB3C4B" w:rsidP="00AB3C4B">
      <w:pPr>
        <w:rPr>
          <w:rFonts w:cs="ArevSans-Roman"/>
          <w:szCs w:val="20"/>
        </w:rPr>
      </w:pPr>
      <w:r w:rsidRPr="005F5F98">
        <w:rPr>
          <w:rFonts w:cs="ArevSans-Roman"/>
          <w:szCs w:val="20"/>
        </w:rPr>
        <w:t>mittleren Festigkeiten ermittelt sich die angestrebte Bruchlast.</w:t>
      </w:r>
    </w:p>
    <w:p w14:paraId="5A7FEBA0"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Zur Prüfung des abgesetzten Auflagers werden 3-Punkt-Biegeversuche oder 4-Punkt-</w:t>
      </w:r>
    </w:p>
    <w:p w14:paraId="787F34FC"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 xml:space="preserve">Biegeversuche durchgeführt. Im </w:t>
      </w:r>
      <w:proofErr w:type="gramStart"/>
      <w:r w:rsidRPr="005F5F98">
        <w:rPr>
          <w:rFonts w:cs="ArevSans-Roman"/>
          <w:szCs w:val="20"/>
        </w:rPr>
        <w:t>folgenden</w:t>
      </w:r>
      <w:proofErr w:type="gramEnd"/>
      <w:r w:rsidRPr="005F5F98">
        <w:rPr>
          <w:rFonts w:cs="ArevSans-Roman"/>
          <w:szCs w:val="20"/>
        </w:rPr>
        <w:t xml:space="preserve"> wird zunächst die mittlere Festigkeit der Schrauben</w:t>
      </w:r>
    </w:p>
    <w:p w14:paraId="43209BE9" w14:textId="77777777"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berechnet. Es wird eine Variationskoeffizient von 0.2 für die Ausziehfestigkeit angenommen.</w:t>
      </w:r>
    </w:p>
    <w:p w14:paraId="718B415B" w14:textId="7F4AAEE5" w:rsidR="00AB3C4B" w:rsidRPr="005F5F98" w:rsidRDefault="00AB3C4B" w:rsidP="005F5F98">
      <w:pPr>
        <w:autoSpaceDE w:val="0"/>
        <w:autoSpaceDN w:val="0"/>
        <w:adjustRightInd w:val="0"/>
        <w:spacing w:before="0" w:line="240" w:lineRule="auto"/>
        <w:jc w:val="left"/>
        <w:rPr>
          <w:rFonts w:cs="ArevSans-Roman"/>
          <w:szCs w:val="20"/>
        </w:rPr>
      </w:pPr>
      <w:r w:rsidRPr="005F5F98">
        <w:rPr>
          <w:rFonts w:cs="ArevSans-Roman"/>
          <w:szCs w:val="20"/>
        </w:rPr>
        <w:t>Für die Zugfestigkeit der Schrauben wird ein Variationskoeffizient von 0.05 angesetzt. Aus den</w:t>
      </w:r>
      <w:r w:rsidR="005F5F98" w:rsidRPr="005F5F98">
        <w:rPr>
          <w:rFonts w:cs="ArevSans-Roman"/>
          <w:szCs w:val="20"/>
        </w:rPr>
        <w:t xml:space="preserve"> </w:t>
      </w:r>
      <w:r w:rsidRPr="005F5F98">
        <w:rPr>
          <w:rFonts w:cs="ArevSans-Roman"/>
          <w:szCs w:val="20"/>
        </w:rPr>
        <w:t>mittleren Festigkeiten ermittelt sich die angestrebte Bruchlast.</w:t>
      </w:r>
    </w:p>
    <w:p w14:paraId="6CC1C4CB" w14:textId="76269B8D" w:rsidR="00AB3C4B"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lastRenderedPageBreak/>
        <w:t>Die Versuche sind also in jeder Trägerlänge problemlos durchführbar. Mittels einer FE</w:t>
      </w:r>
      <w:r w:rsidR="005F5F98" w:rsidRPr="005F5F98">
        <w:rPr>
          <w:rFonts w:cs="ArevSans-Roman"/>
          <w:szCs w:val="20"/>
        </w:rPr>
        <w:t>-Ber</w:t>
      </w:r>
      <w:r w:rsidRPr="005F5F98">
        <w:rPr>
          <w:rFonts w:cs="ArevSans-Roman"/>
          <w:szCs w:val="20"/>
        </w:rPr>
        <w:t>echnung</w:t>
      </w:r>
    </w:p>
    <w:p w14:paraId="049F4E00" w14:textId="5506E398" w:rsidR="00C41FA6" w:rsidRPr="005F5F98" w:rsidRDefault="00AB3C4B" w:rsidP="00AB3C4B">
      <w:pPr>
        <w:autoSpaceDE w:val="0"/>
        <w:autoSpaceDN w:val="0"/>
        <w:adjustRightInd w:val="0"/>
        <w:spacing w:before="0" w:line="240" w:lineRule="auto"/>
        <w:jc w:val="left"/>
        <w:rPr>
          <w:rFonts w:cs="ArevSans-Roman"/>
          <w:szCs w:val="20"/>
        </w:rPr>
      </w:pPr>
      <w:r w:rsidRPr="005F5F98">
        <w:rPr>
          <w:rFonts w:cs="ArevSans-Roman"/>
          <w:szCs w:val="20"/>
        </w:rPr>
        <w:t>wurde ermittelt für welche Spannweite die Krümmung am Auflager am nähestem</w:t>
      </w:r>
      <w:r w:rsidR="005F5F98" w:rsidRPr="005F5F98">
        <w:rPr>
          <w:rFonts w:cs="ArevSans-Roman"/>
          <w:szCs w:val="20"/>
        </w:rPr>
        <w:t xml:space="preserve"> </w:t>
      </w:r>
      <w:r w:rsidRPr="005F5F98">
        <w:rPr>
          <w:rFonts w:cs="ArevSans-Roman"/>
          <w:szCs w:val="20"/>
        </w:rPr>
        <w:t>am realen Fall eines 8.1 m langen Balkens unter Gleichstreckenlast ist. Als Ergebnis dieser</w:t>
      </w:r>
      <w:r w:rsidR="005F5F98" w:rsidRPr="005F5F98">
        <w:rPr>
          <w:rFonts w:cs="ArevSans-Roman"/>
          <w:szCs w:val="20"/>
        </w:rPr>
        <w:t xml:space="preserve"> </w:t>
      </w:r>
      <w:r w:rsidRPr="005F5F98">
        <w:rPr>
          <w:rFonts w:cs="ArevSans-Roman"/>
          <w:szCs w:val="20"/>
        </w:rPr>
        <w:t>Betrachtungen wurde die Trägerlänge zu 3 m festgelegt.</w:t>
      </w:r>
    </w:p>
    <w:p w14:paraId="0106E48D" w14:textId="52738F9F" w:rsidR="00C41FA6" w:rsidRPr="005F5F98" w:rsidRDefault="00C41FA6" w:rsidP="00AB3C4B">
      <w:pPr>
        <w:autoSpaceDE w:val="0"/>
        <w:autoSpaceDN w:val="0"/>
        <w:adjustRightInd w:val="0"/>
        <w:spacing w:before="0" w:line="240" w:lineRule="auto"/>
        <w:jc w:val="left"/>
        <w:rPr>
          <w:rFonts w:cs="ArevSans-Roman"/>
          <w:szCs w:val="20"/>
        </w:rPr>
      </w:pPr>
      <w:r w:rsidRPr="005F5F98">
        <w:rPr>
          <w:rFonts w:cs="ArevSans-Roman"/>
          <w:szCs w:val="20"/>
        </w:rPr>
        <w:t xml:space="preserve">Die Versuche wurden angelehnt an die DIN EN 26891 durchgeführt. Das Belastungsschema ist in Abbildung </w:t>
      </w:r>
      <w:r w:rsidR="005F5F98" w:rsidRPr="005F5F98">
        <w:rPr>
          <w:rFonts w:cs="ArevSans-Roman"/>
          <w:szCs w:val="20"/>
        </w:rPr>
        <w:fldChar w:fldCharType="begin"/>
      </w:r>
      <w:r w:rsidR="005F5F98" w:rsidRPr="005F5F98">
        <w:rPr>
          <w:rFonts w:cs="ArevSans-Roman"/>
          <w:szCs w:val="20"/>
        </w:rPr>
        <w:instrText xml:space="preserve"> REF _Ref76980182 \h </w:instrText>
      </w:r>
      <w:r w:rsidR="005F5F98" w:rsidRPr="005F5F98">
        <w:rPr>
          <w:rFonts w:cs="ArevSans-Roman"/>
          <w:szCs w:val="20"/>
        </w:rPr>
      </w:r>
      <w:r w:rsidR="005F5F98">
        <w:rPr>
          <w:rFonts w:cs="ArevSans-Roman"/>
          <w:szCs w:val="20"/>
        </w:rPr>
        <w:instrText xml:space="preserve"> \* MERGEFORMAT </w:instrText>
      </w:r>
      <w:r w:rsidR="005F5F98" w:rsidRPr="005F5F98">
        <w:rPr>
          <w:rFonts w:cs="ArevSans-Roman"/>
          <w:szCs w:val="20"/>
        </w:rPr>
        <w:fldChar w:fldCharType="separate"/>
      </w:r>
      <w:r w:rsidR="005F5F98" w:rsidRPr="005F5F98">
        <w:t xml:space="preserve">Abbildung </w:t>
      </w:r>
      <w:r w:rsidR="005F5F98" w:rsidRPr="005F5F98">
        <w:rPr>
          <w:noProof/>
        </w:rPr>
        <w:t>0</w:t>
      </w:r>
      <w:r w:rsidR="005F5F98" w:rsidRPr="005F5F98">
        <w:t>.</w:t>
      </w:r>
      <w:r w:rsidR="005F5F98" w:rsidRPr="005F5F98">
        <w:rPr>
          <w:noProof/>
        </w:rPr>
        <w:t>9</w:t>
      </w:r>
      <w:r w:rsidR="005F5F98" w:rsidRPr="005F5F98">
        <w:rPr>
          <w:rFonts w:cs="ArevSans-Roman"/>
          <w:szCs w:val="20"/>
        </w:rPr>
        <w:fldChar w:fldCharType="end"/>
      </w:r>
      <w:r w:rsidRPr="005F5F98">
        <w:rPr>
          <w:rFonts w:cs="ArevSans-Roman"/>
          <w:szCs w:val="20"/>
        </w:rPr>
        <w:t xml:space="preserve"> dargestellt. Die Last wurde weggesteuert mit einer Geschwindigkeit von 0,</w:t>
      </w:r>
      <w:r w:rsidR="005F5F98" w:rsidRPr="005F5F98">
        <w:rPr>
          <w:rFonts w:cs="ArevSans-Roman"/>
          <w:szCs w:val="20"/>
        </w:rPr>
        <w:t>0</w:t>
      </w:r>
      <w:r w:rsidRPr="005F5F98">
        <w:rPr>
          <w:rFonts w:cs="ArevSans-Roman"/>
          <w:szCs w:val="20"/>
        </w:rPr>
        <w:t>2 mm/s aufgebracht.</w:t>
      </w:r>
    </w:p>
    <w:p w14:paraId="708E5432" w14:textId="49AD11C0" w:rsidR="005F5F98" w:rsidRDefault="005F5F98"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F8EBFC8" w14:textId="15BE5368" w:rsidR="005F5F98" w:rsidRDefault="005F5F98" w:rsidP="005F5F98">
      <w:pPr>
        <w:pStyle w:val="Beschriftung"/>
      </w:pPr>
      <w:bookmarkStart w:id="49" w:name="_Ref76980182"/>
      <w:r>
        <w:t xml:space="preserve">Abbildung </w:t>
      </w:r>
      <w:fldSimple w:instr=" STYLEREF 1 \s ">
        <w:r w:rsidR="00897A43">
          <w:rPr>
            <w:noProof/>
          </w:rPr>
          <w:t>0</w:t>
        </w:r>
      </w:fldSimple>
      <w:r w:rsidR="00897A43">
        <w:t>.</w:t>
      </w:r>
      <w:fldSimple w:instr=" SEQ Abbildung \* ARABIC \s 1 ">
        <w:r w:rsidR="00897A43">
          <w:rPr>
            <w:noProof/>
          </w:rPr>
          <w:t>11</w:t>
        </w:r>
      </w:fldSimple>
      <w:bookmarkEnd w:id="49"/>
      <w:r>
        <w:t xml:space="preserve"> Belastungsschema der Versuche an abgesetzten Auflagern</w:t>
      </w:r>
    </w:p>
    <w:p w14:paraId="535E4E82" w14:textId="77777777" w:rsidR="005F5F98" w:rsidRPr="005F5F98" w:rsidRDefault="005F5F98" w:rsidP="005F5F98"/>
    <w:p w14:paraId="7B15DB1C" w14:textId="412950BE" w:rsidR="00C41FA6" w:rsidRDefault="00C41FA6" w:rsidP="00371B8B">
      <w:pPr>
        <w:autoSpaceDE w:val="0"/>
        <w:autoSpaceDN w:val="0"/>
        <w:adjustRightInd w:val="0"/>
        <w:spacing w:before="0" w:after="240" w:line="240" w:lineRule="auto"/>
        <w:jc w:val="left"/>
        <w:rPr>
          <w:rFonts w:ascii="ArevSans-Roman" w:hAnsi="ArevSans-Roman" w:cs="ArevSans-Roman"/>
          <w:szCs w:val="20"/>
        </w:rPr>
      </w:pPr>
      <w:r>
        <w:rPr>
          <w:rFonts w:ascii="ArevSans-Roman" w:hAnsi="ArevSans-Roman" w:cs="ArevSans-Roman"/>
          <w:szCs w:val="20"/>
        </w:rPr>
        <w:t xml:space="preserve">Die Probekörper versagten stets durch Schub im Holz unmittelbar am Balkenende. Die horizontale Bruchfläche verlief etwa mittig im Holz vom Balkenende bis nahezu Balkenmitte. In den Rissen wurden die Spitzen der Schrauben sichtbar. Eine Schädigung der Schrauben wurde nicht beobachtet. </w:t>
      </w:r>
    </w:p>
    <w:p w14:paraId="690B6209" w14:textId="21725FFB" w:rsidR="00371B8B" w:rsidRDefault="00371B8B" w:rsidP="00371B8B">
      <w:pPr>
        <w:autoSpaceDE w:val="0"/>
        <w:autoSpaceDN w:val="0"/>
        <w:adjustRightInd w:val="0"/>
        <w:spacing w:before="0" w:line="240" w:lineRule="auto"/>
        <w:jc w:val="center"/>
        <w:rPr>
          <w:rFonts w:ascii="ArevSans-Roman" w:hAnsi="ArevSans-Roman" w:cs="ArevSans-Roman"/>
          <w:szCs w:val="20"/>
        </w:rPr>
      </w:pPr>
      <w:r>
        <w:rPr>
          <w:rFonts w:ascii="ArevSans-Roman" w:hAnsi="ArevSans-Roman" w:cs="ArevSans-Roman"/>
          <w:noProof/>
          <w:szCs w:val="20"/>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39"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3BD8F707" w14:textId="056A69B4" w:rsidR="00371B8B" w:rsidRDefault="00371B8B" w:rsidP="00371B8B">
      <w:pPr>
        <w:pStyle w:val="Beschriftung"/>
        <w:rPr>
          <w:rFonts w:ascii="ArevSans-Roman" w:hAnsi="ArevSans-Roman" w:cs="ArevSans-Roman"/>
          <w:szCs w:val="20"/>
        </w:rPr>
      </w:pPr>
      <w:r>
        <w:t xml:space="preserve">Abbildung </w:t>
      </w:r>
      <w:fldSimple w:instr=" STYLEREF 1 \s ">
        <w:r w:rsidR="00897A43">
          <w:rPr>
            <w:noProof/>
          </w:rPr>
          <w:t>0</w:t>
        </w:r>
      </w:fldSimple>
      <w:r w:rsidR="00897A43">
        <w:t>.</w:t>
      </w:r>
      <w:fldSimple w:instr=" SEQ Abbildung \* ARABIC \s 1 ">
        <w:r w:rsidR="00897A43">
          <w:rPr>
            <w:noProof/>
          </w:rPr>
          <w:t>12</w:t>
        </w:r>
      </w:fldSimple>
      <w:r>
        <w:t xml:space="preserve"> Typisches Bruchbild der Versuche zu abgsetzten Auflagern</w:t>
      </w:r>
    </w:p>
    <w:p w14:paraId="39387506" w14:textId="20C07316" w:rsidR="00C41FA6" w:rsidRDefault="00C41FA6" w:rsidP="00371B8B">
      <w:pPr>
        <w:autoSpaceDE w:val="0"/>
        <w:autoSpaceDN w:val="0"/>
        <w:adjustRightInd w:val="0"/>
        <w:spacing w:line="240" w:lineRule="auto"/>
        <w:jc w:val="left"/>
        <w:rPr>
          <w:rFonts w:ascii="ArevSans-Roman" w:hAnsi="ArevSans-Roman" w:cs="ArevSans-Roman"/>
          <w:szCs w:val="20"/>
        </w:rPr>
      </w:pPr>
      <w:r>
        <w:rPr>
          <w:rFonts w:ascii="ArevSans-Roman" w:hAnsi="ArevSans-Roman" w:cs="ArevSans-Roman"/>
          <w:szCs w:val="20"/>
        </w:rPr>
        <w:t xml:space="preserve">Die Traglasten der geklebten Balken überstiegen die der gekervten um etwa 27%. Zu Versuchsende waren im Falle der geklebten Decken stets je zwei Risse links und rechts vom Holzbalken sichtbar. </w:t>
      </w:r>
      <w:r w:rsidR="000806DD">
        <w:rPr>
          <w:rFonts w:ascii="ArevSans-Roman" w:hAnsi="ArevSans-Roman" w:cs="ArevSans-Roman"/>
          <w:szCs w:val="20"/>
        </w:rPr>
        <w:t>Der erste verlief vom Ende des Holzbalkens rechtwinklig zur Systemachse zur Seitenfläche des Betons. Der zweite verlief etwa parallel, allerdings etwa 10 cm versetzt Richtung Feldmitte. Im Falle der Kerven waren die Risse weniger ausgeprägt. Meist wurde nur der Riss ausgehend vom Balkenende aus sichtbar und meist nur einseitig. Dies spricht dafür, dass die Risse sich zwischen dem Lastniveau 150 kN und 200 kN ausbil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14:paraId="57D78DFB" w14:textId="77777777" w:rsidTr="001E7A37">
        <w:tc>
          <w:tcPr>
            <w:tcW w:w="4530" w:type="dxa"/>
          </w:tcPr>
          <w:p w14:paraId="3DC95D14" w14:textId="39CDAFA9" w:rsidR="001E7A37" w:rsidRDefault="001E7A37"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404E7305" w:rsidR="001E7A37" w:rsidRDefault="001E7A37"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14:paraId="1A842318" w14:textId="77777777" w:rsidTr="001E7A37">
        <w:tc>
          <w:tcPr>
            <w:tcW w:w="4530" w:type="dxa"/>
          </w:tcPr>
          <w:p w14:paraId="23B86CDE" w14:textId="00562BC3" w:rsidR="001E7A37" w:rsidRDefault="001E7A37" w:rsidP="001E7A37">
            <w:pPr>
              <w:pStyle w:val="Beschriftung"/>
              <w:rPr>
                <w:rFonts w:ascii="ArevSans-Roman" w:hAnsi="ArevSans-Roman" w:cs="ArevSans-Roman"/>
                <w:szCs w:val="20"/>
              </w:rPr>
            </w:pPr>
            <w:r>
              <w:t xml:space="preserve">Abbildung </w:t>
            </w:r>
            <w:fldSimple w:instr=" STYLEREF 1 \s ">
              <w:r w:rsidR="00897A43">
                <w:rPr>
                  <w:noProof/>
                </w:rPr>
                <w:t>0</w:t>
              </w:r>
            </w:fldSimple>
            <w:r w:rsidR="00897A43">
              <w:t>.</w:t>
            </w:r>
            <w:fldSimple w:instr=" SEQ Abbildung \* ARABIC \s 1 ">
              <w:r w:rsidR="00897A43">
                <w:rPr>
                  <w:noProof/>
                </w:rPr>
                <w:t>13</w:t>
              </w:r>
            </w:fldSimple>
            <w:r>
              <w:t xml:space="preserve"> Bruchlasten der Auflagerversuche</w:t>
            </w:r>
          </w:p>
        </w:tc>
        <w:tc>
          <w:tcPr>
            <w:tcW w:w="4530" w:type="dxa"/>
          </w:tcPr>
          <w:p w14:paraId="75355829" w14:textId="21A20FF5" w:rsidR="001E7A37" w:rsidRDefault="001E7A37" w:rsidP="001E7A37">
            <w:pPr>
              <w:pStyle w:val="Beschriftung"/>
              <w:rPr>
                <w:rFonts w:ascii="ArevSans-Roman" w:hAnsi="ArevSans-Roman" w:cs="ArevSans-Roman"/>
                <w:szCs w:val="20"/>
              </w:rPr>
            </w:pPr>
            <w:r>
              <w:t xml:space="preserve">Abbildung </w:t>
            </w:r>
            <w:fldSimple w:instr=" STYLEREF 1 \s ">
              <w:r w:rsidR="00897A43">
                <w:rPr>
                  <w:noProof/>
                </w:rPr>
                <w:t>0</w:t>
              </w:r>
            </w:fldSimple>
            <w:r w:rsidR="00897A43">
              <w:t>.</w:t>
            </w:r>
            <w:fldSimple w:instr=" SEQ Abbildung \* ARABIC \s 1 ">
              <w:r w:rsidR="00897A43">
                <w:rPr>
                  <w:noProof/>
                </w:rPr>
                <w:t>14</w:t>
              </w:r>
            </w:fldSimple>
            <w:r>
              <w:t xml:space="preserve"> Last-Verformungs-Diagramm der Auflagersuche</w:t>
            </w:r>
          </w:p>
        </w:tc>
      </w:tr>
    </w:tbl>
    <w:p w14:paraId="15B4F481" w14:textId="7CA7D6E6" w:rsidR="00F01D6D" w:rsidRDefault="00F01D6D" w:rsidP="00AB3C4B">
      <w:pPr>
        <w:autoSpaceDE w:val="0"/>
        <w:autoSpaceDN w:val="0"/>
        <w:adjustRightInd w:val="0"/>
        <w:spacing w:before="0" w:line="240" w:lineRule="auto"/>
        <w:jc w:val="left"/>
        <w:rPr>
          <w:rFonts w:ascii="ArevSans-Roman" w:hAnsi="ArevSans-Roman" w:cs="ArevSans-Roman"/>
          <w:szCs w:val="20"/>
        </w:rPr>
      </w:pPr>
    </w:p>
    <w:p w14:paraId="27817147" w14:textId="22078639" w:rsidR="00626605" w:rsidRDefault="00F01D6D"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05730879" w14:textId="3F5F1A93" w:rsidR="00626605" w:rsidRDefault="001E7A37" w:rsidP="001E7A37">
      <w:pPr>
        <w:pStyle w:val="Beschriftung"/>
        <w:rPr>
          <w:rFonts w:ascii="ArevSans-Roman" w:hAnsi="ArevSans-Roman" w:cs="ArevSans-Roman"/>
          <w:szCs w:val="20"/>
        </w:rPr>
      </w:pPr>
      <w:r>
        <w:t xml:space="preserve">Abbildung </w:t>
      </w:r>
      <w:fldSimple w:instr=" STYLEREF 1 \s ">
        <w:r w:rsidR="00897A43">
          <w:rPr>
            <w:noProof/>
          </w:rPr>
          <w:t>0</w:t>
        </w:r>
      </w:fldSimple>
      <w:r w:rsidR="00897A43">
        <w:t>.</w:t>
      </w:r>
      <w:fldSimple w:instr=" SEQ Abbildung \* ARABIC \s 1 ">
        <w:r w:rsidR="00897A43">
          <w:rPr>
            <w:noProof/>
          </w:rPr>
          <w:t>15</w:t>
        </w:r>
      </w:fldSimple>
      <w:r>
        <w:t xml:space="preserve"> Vergleich der horizontalen und vertikalen Differentialverschiebungen zwischen Holz und Beton an den abgesetzen Auflagern</w:t>
      </w:r>
    </w:p>
    <w:p w14:paraId="01195228" w14:textId="664B16CF" w:rsidR="00626605" w:rsidRDefault="00626605" w:rsidP="00AB3C4B">
      <w:pPr>
        <w:autoSpaceDE w:val="0"/>
        <w:autoSpaceDN w:val="0"/>
        <w:adjustRightInd w:val="0"/>
        <w:spacing w:before="0" w:line="240" w:lineRule="auto"/>
        <w:jc w:val="left"/>
        <w:rPr>
          <w:rFonts w:ascii="ArevSans-Roman" w:hAnsi="ArevSans-Roman" w:cs="ArevSans-Roman"/>
          <w:szCs w:val="20"/>
        </w:rPr>
      </w:pPr>
    </w:p>
    <w:p w14:paraId="595AADD4" w14:textId="352265FC" w:rsidR="00626605" w:rsidRDefault="00626605" w:rsidP="00AB3C4B">
      <w:pPr>
        <w:autoSpaceDE w:val="0"/>
        <w:autoSpaceDN w:val="0"/>
        <w:adjustRightInd w:val="0"/>
        <w:spacing w:before="0" w:line="240" w:lineRule="auto"/>
        <w:jc w:val="left"/>
        <w:rPr>
          <w:rFonts w:ascii="ArevSans-Roman" w:hAnsi="ArevSans-Roman" w:cs="ArevSans-Roman"/>
          <w:szCs w:val="20"/>
        </w:rPr>
      </w:pPr>
    </w:p>
    <w:p w14:paraId="31ECFB7F" w14:textId="14006E5B" w:rsidR="00626605" w:rsidRDefault="00626605" w:rsidP="00AB3C4B">
      <w:pPr>
        <w:autoSpaceDE w:val="0"/>
        <w:autoSpaceDN w:val="0"/>
        <w:adjustRightInd w:val="0"/>
        <w:spacing w:before="0" w:line="240" w:lineRule="auto"/>
        <w:jc w:val="left"/>
        <w:rPr>
          <w:rFonts w:ascii="ArevSans-Roman" w:hAnsi="ArevSans-Roman" w:cs="ArevSans-Roman"/>
          <w:szCs w:val="20"/>
        </w:rPr>
      </w:pPr>
    </w:p>
    <w:p w14:paraId="6F96457D" w14:textId="7550CB97" w:rsidR="00626605" w:rsidRDefault="00626605" w:rsidP="00AB3C4B">
      <w:pPr>
        <w:autoSpaceDE w:val="0"/>
        <w:autoSpaceDN w:val="0"/>
        <w:adjustRightInd w:val="0"/>
        <w:spacing w:before="0" w:line="240" w:lineRule="auto"/>
        <w:jc w:val="left"/>
        <w:rPr>
          <w:rFonts w:ascii="ArevSans-Roman" w:hAnsi="ArevSans-Roman" w:cs="ArevSans-Roman"/>
          <w:szCs w:val="20"/>
        </w:rPr>
      </w:pPr>
    </w:p>
    <w:p w14:paraId="13972F1D" w14:textId="77777777" w:rsidR="00626605" w:rsidRDefault="00626605" w:rsidP="00AB3C4B">
      <w:pPr>
        <w:autoSpaceDE w:val="0"/>
        <w:autoSpaceDN w:val="0"/>
        <w:adjustRightInd w:val="0"/>
        <w:spacing w:before="0" w:line="240" w:lineRule="auto"/>
        <w:jc w:val="left"/>
        <w:rPr>
          <w:rFonts w:ascii="ArevSans-Roman" w:hAnsi="ArevSans-Roman" w:cs="ArevSans-Roman"/>
          <w:szCs w:val="20"/>
        </w:rPr>
      </w:pPr>
    </w:p>
    <w:p w14:paraId="60F7C589" w14:textId="44ED6FB7" w:rsidR="000806DD" w:rsidRDefault="000806DD" w:rsidP="00AB3C4B">
      <w:pPr>
        <w:autoSpaceDE w:val="0"/>
        <w:autoSpaceDN w:val="0"/>
        <w:adjustRightInd w:val="0"/>
        <w:spacing w:before="0" w:line="240" w:lineRule="auto"/>
        <w:jc w:val="left"/>
        <w:rPr>
          <w:rFonts w:ascii="ArevSans-Roman" w:hAnsi="ArevSans-Roman" w:cs="ArevSans-Roman"/>
          <w:szCs w:val="20"/>
        </w:rPr>
      </w:pPr>
    </w:p>
    <w:p w14:paraId="5FFA4262" w14:textId="01C26290" w:rsidR="00626605" w:rsidRDefault="00626605" w:rsidP="00AB3C4B">
      <w:pPr>
        <w:autoSpaceDE w:val="0"/>
        <w:autoSpaceDN w:val="0"/>
        <w:adjustRightInd w:val="0"/>
        <w:spacing w:before="0" w:line="240" w:lineRule="auto"/>
        <w:jc w:val="left"/>
        <w:rPr>
          <w:rFonts w:ascii="ArevSans-Roman" w:hAnsi="ArevSans-Roman" w:cs="ArevSans-Roman"/>
          <w:szCs w:val="20"/>
        </w:rPr>
      </w:pPr>
    </w:p>
    <w:p w14:paraId="189FFBF8" w14:textId="590BBF74" w:rsidR="005A3E11" w:rsidRDefault="005A3E11" w:rsidP="00AB3C4B">
      <w:pPr>
        <w:autoSpaceDE w:val="0"/>
        <w:autoSpaceDN w:val="0"/>
        <w:adjustRightInd w:val="0"/>
        <w:spacing w:before="0" w:line="240" w:lineRule="auto"/>
        <w:jc w:val="left"/>
        <w:rPr>
          <w:rFonts w:ascii="ArevSans-Roman" w:hAnsi="ArevSans-Roman" w:cs="ArevSans-Roman"/>
          <w:szCs w:val="20"/>
        </w:rPr>
      </w:pPr>
    </w:p>
    <w:p w14:paraId="43708AEF" w14:textId="6A8A133C" w:rsidR="000806DD" w:rsidRDefault="000806DD" w:rsidP="00AB3C4B">
      <w:pPr>
        <w:autoSpaceDE w:val="0"/>
        <w:autoSpaceDN w:val="0"/>
        <w:adjustRightInd w:val="0"/>
        <w:spacing w:before="0" w:line="240" w:lineRule="auto"/>
        <w:jc w:val="left"/>
        <w:rPr>
          <w:rFonts w:ascii="ArevSans-Roman" w:hAnsi="ArevSans-Roman" w:cs="ArevSans-Roman"/>
          <w:szCs w:val="20"/>
        </w:rPr>
      </w:pPr>
    </w:p>
    <w:p w14:paraId="5EA0F300" w14:textId="523750CB" w:rsidR="00124A9D" w:rsidRDefault="00124A9D" w:rsidP="00AB3C4B">
      <w:pPr>
        <w:pStyle w:val="berschrift2"/>
      </w:pPr>
      <w:r>
        <w:t>Finite-Elemente Untersuchungen</w:t>
      </w:r>
    </w:p>
    <w:p w14:paraId="28E251B3" w14:textId="77777777" w:rsidR="00124A9D" w:rsidRDefault="00124A9D" w:rsidP="00124A9D">
      <w:r>
        <w:lastRenderedPageBreak/>
        <w:t xml:space="preserve">Im Zuge der Versuchsplanung und der Auswertung wurden Untersuchungen an Finite-Elemente (FE) Modellen der Probekörper durchgeführt. Die Berechnungen erfolgten mit der Software SoFiSTiK. </w:t>
      </w:r>
    </w:p>
    <w:p w14:paraId="71065A7E" w14:textId="77777777" w:rsidR="00124A9D" w:rsidRDefault="00124A9D" w:rsidP="00124A9D">
      <w:r>
        <w:t>Da davon ausgegangen wird, dass sich die Spannungen über die Breite der Probekörper gleichmäßig ausbreiten, wird keine Unterteilung in Breitenrichtung vorgenommen. Es genügen daher Scheibenelemente, die auf die Breite der Bauteile extrudiert werden. Als Materialmodelle wurden die in SoFiSTiK hinterlegten Modelle für Holz und Beton verwendet.</w:t>
      </w:r>
    </w:p>
    <w:p w14:paraId="0D651719" w14:textId="6F8023D2" w:rsidR="00124A9D" w:rsidRDefault="00124A9D" w:rsidP="00124A9D">
      <w:r>
        <w:t xml:space="preserve"> Bei diesen handelt es sich um linear-elastische Modelle. Das Holz wird im Modell als orthotrop angenommen. </w:t>
      </w:r>
    </w:p>
    <w:p w14:paraId="5B386D27" w14:textId="2B4A9E94" w:rsidR="00124A9D" w:rsidRDefault="00124A9D" w:rsidP="00124A9D">
      <w:r>
        <w:t>Der Verbund wird dargestellt, indem angrenzende Scheiben durch gemeinsame Knoten starr verbunden sind.</w:t>
      </w:r>
    </w:p>
    <w:p w14:paraId="68B25EB1" w14:textId="32D229C0" w:rsidR="00124A9D" w:rsidRDefault="00124A9D" w:rsidP="00124A9D"/>
    <w:p w14:paraId="43988BC8" w14:textId="0443D71C" w:rsidR="00124A9D" w:rsidRDefault="00E35D8C" w:rsidP="00E35D8C">
      <w:pPr>
        <w:pStyle w:val="berschrift3"/>
      </w:pPr>
      <w:r>
        <w:t>FE-Untersuchungen zu Schub-Biege-Versuchen</w:t>
      </w:r>
    </w:p>
    <w:p w14:paraId="1E0D2AC5" w14:textId="77777777" w:rsidR="00124A9D" w:rsidRDefault="00124A9D" w:rsidP="00124A9D">
      <w:r>
        <w:t xml:space="preserve">Im Falle der Schub-Biege-Versuche waren die Modelle bei der Versuchsplanung von besonderer Bedeutung, da die Schlankheit der Balken nicht mehr den Grenzen der Biegetheorie entsprach. Dies zeigt sich in einem Vergleich der Durchbiegungen im FE-Modell im Vergleich zu einer Handrechnung nach Biegetheorie. Die Steifigkeit wird im Falle der Handrechnung deutlich überschätzt. </w:t>
      </w:r>
    </w:p>
    <w:p w14:paraId="7A2E9749" w14:textId="77777777" w:rsidR="00124A9D" w:rsidRDefault="00124A9D" w:rsidP="00124A9D">
      <w:r>
        <w:t xml:space="preserve">Die Ergebnisse der Versuche zeigen eine gute Übereinstimmung mit den Berechnungen. In Abbildung xy ist die Last-Verformungskurve der FE-Berechnungen den Versuchsergebnissen gegenübergestellt. </w:t>
      </w:r>
    </w:p>
    <w:p w14:paraId="29B2013D" w14:textId="28165737" w:rsidR="00124A9D" w:rsidRDefault="00124A9D" w:rsidP="00124A9D">
      <w:r>
        <w:t>Anhand der FE-Modelle wurde außerdem der Fall des Betonschwindens bzw. des Holzschwindens untersucht, um zu klären, ob diese möglicherweise ursächlich für den Schaden der ersten Versuchsreihe gewesen sein könnte.</w:t>
      </w:r>
    </w:p>
    <w:p w14:paraId="7C1CA64E" w14:textId="73DFA7AD" w:rsidR="00124A9D" w:rsidRDefault="00E35D8C" w:rsidP="00E35D8C">
      <w:pPr>
        <w:pStyle w:val="berschrift3"/>
      </w:pPr>
      <w:r>
        <w:t>FE-Untersuchungen zu Biegeversuchen</w:t>
      </w:r>
    </w:p>
    <w:p w14:paraId="5A356571" w14:textId="77777777" w:rsidR="00124A9D" w:rsidRDefault="00124A9D" w:rsidP="00124A9D">
      <w:r>
        <w:t xml:space="preserve">Die Biegeversuche wurden ebenfalls in Vorbereitung auf die Experimente mit FE modelliert. </w:t>
      </w:r>
    </w:p>
    <w:p w14:paraId="4D81796E" w14:textId="77777777" w:rsidR="00124A9D" w:rsidRDefault="00124A9D" w:rsidP="00124A9D">
      <w:r>
        <w:t xml:space="preserve">Die Ergebnisse einer Handrechnung nach Biegetheorie entsprechen in diesem Fall sehr gut den Ergebnissen aus der FE Berechnung. </w:t>
      </w:r>
    </w:p>
    <w:p w14:paraId="6C85D183" w14:textId="567F21E4" w:rsidR="00124A9D" w:rsidRDefault="00124A9D" w:rsidP="00124A9D">
      <w:r>
        <w:t>Die Lage der DMS wurde ebenfalls mithilfe der FE-Modelle festgelegt. Dazu wurden aus dem Modell Dehnungen dort abgelesen, wo DMS kleben könnten und daraus entsprechend der Formel xy die Spannungen in der Verbundfuge berechnet. Diese Spannungen wurden dem kontinuierlichen Spannungsverlauf aus dem Modell gegenübergestellt. Die Anzahl und Positionierung der fiktiven DMS im Modell wurde optimiert, indem ein Algorithmus geschrieben wurde, der die summierte Distanz zwischen dem berechneten Verlauf und dem kontinuierlichen Verlauf minimiert.</w:t>
      </w:r>
    </w:p>
    <w:p w14:paraId="66441CCA" w14:textId="6EFEEA46" w:rsidR="00124A9D" w:rsidRDefault="00124A9D" w:rsidP="00124A9D"/>
    <w:p w14:paraId="446E62DC" w14:textId="6B0891BE" w:rsidR="00124A9D" w:rsidRDefault="00A4175E" w:rsidP="00A4175E">
      <w:pPr>
        <w:pStyle w:val="berschrift1"/>
      </w:pPr>
      <w:r>
        <w:t xml:space="preserve">Untersuchungen an abgesetzen Auflagern </w:t>
      </w:r>
    </w:p>
    <w:p w14:paraId="4BE8BC9F" w14:textId="06FB6266" w:rsidR="00C818BA" w:rsidRPr="004B753D" w:rsidRDefault="00C818BA" w:rsidP="004B753D">
      <w:pPr>
        <w:pStyle w:val="berschrift2"/>
      </w:pPr>
      <w:r w:rsidRPr="004B753D">
        <w:rPr>
          <w:rStyle w:val="berschrift2Zchn"/>
          <w:b/>
        </w:rPr>
        <w:t>Zusammenführung der Zwischenergebnisse zum Endergebnis</w:t>
      </w:r>
      <w:bookmarkEnd w:id="43"/>
    </w:p>
    <w:p w14:paraId="1D2A3D39" w14:textId="77777777" w:rsidR="00EF0771" w:rsidRDefault="00EF0771" w:rsidP="00EF0771">
      <w:pPr>
        <w:rPr>
          <w:noProof/>
          <w:lang w:val="en-US"/>
        </w:rPr>
      </w:pPr>
      <w:r>
        <w:rPr>
          <w:noProof/>
          <w:lang w:val="en-US"/>
        </w:rPr>
        <w:t>Pellentesque habitant morbi tristique senectus et netus et malesuada fames ac turpis egestas. Proin pharetra nonummy pede. Mauris et orci.</w:t>
      </w:r>
    </w:p>
    <w:p w14:paraId="2D447450" w14:textId="77777777" w:rsidR="00EF0771" w:rsidRDefault="00EF0771" w:rsidP="00EF0771">
      <w:pPr>
        <w:rPr>
          <w:noProof/>
          <w:lang w:val="en-US"/>
        </w:rPr>
      </w:pPr>
      <w:r>
        <w:rPr>
          <w:noProof/>
          <w:lang w:val="en-US"/>
        </w:rPr>
        <w:t>Aenean nec lorem. In porttitor. Donec laoreet nonummy augue.</w:t>
      </w:r>
    </w:p>
    <w:p w14:paraId="4580B0F6" w14:textId="08A3E1C6" w:rsidR="00EF0771" w:rsidRPr="00151349" w:rsidRDefault="00EF0771" w:rsidP="00EF0771">
      <w:r>
        <w:rPr>
          <w:noProof/>
          <w:lang w:val="en-US"/>
        </w:rPr>
        <w:t xml:space="preserve">Suspendisse dui purus, scelerisque at, vulputate vitae, pretium mattis, nunc. </w:t>
      </w:r>
      <w:r w:rsidRPr="00151349">
        <w:rPr>
          <w:noProof/>
        </w:rPr>
        <w:t>Mauris eget neque at sem venenatis eleifend. Ut nonummy.</w:t>
      </w:r>
    </w:p>
    <w:p w14:paraId="77A5E62C" w14:textId="77777777" w:rsidR="00C818BA" w:rsidRDefault="00C818BA" w:rsidP="00EF0771">
      <w:pPr>
        <w:rPr>
          <w:noProof/>
          <w:lang w:val="en-US"/>
        </w:rPr>
      </w:pPr>
    </w:p>
    <w:p w14:paraId="2585A44A" w14:textId="6B1CAB6C" w:rsidR="00C818BA" w:rsidRDefault="00C818BA" w:rsidP="00EF0771">
      <w:pPr>
        <w:rPr>
          <w:noProof/>
          <w:lang w:val="en-US"/>
        </w:rPr>
      </w:pPr>
      <w:r>
        <w:rPr>
          <w:noProof/>
          <w:lang w:val="en-US"/>
        </w:rPr>
        <w:lastRenderedPageBreak/>
        <w:t>Lorem ipsum dolor sit amet, consectetuer adipiscing elit. Maecenas porttitor congue massa. Fusce posuere, magna sed pulvinar ultricies, purus lectus malesuada libero, sit amet commodo magna eros quis urna.</w:t>
      </w:r>
    </w:p>
    <w:p w14:paraId="45E950C2" w14:textId="77A6B14D" w:rsidR="00C818BA" w:rsidRPr="004B753D" w:rsidRDefault="00C818BA" w:rsidP="004B753D">
      <w:pPr>
        <w:pStyle w:val="berschrift2"/>
      </w:pPr>
      <w:bookmarkStart w:id="50" w:name="_Toc72476899"/>
      <w:r w:rsidRPr="004B753D">
        <w:rPr>
          <w:rStyle w:val="berschrift2Zchn"/>
          <w:b/>
        </w:rPr>
        <w:t>Bewertung/Diskussion/Zielerreichung – Einordnung in den wissenschaftlichen Kontext inkl. möglicherweise bekannt gewordenen Ergebnissen von dritter Seite</w:t>
      </w:r>
      <w:bookmarkEnd w:id="50"/>
    </w:p>
    <w:p w14:paraId="685FB126" w14:textId="77777777" w:rsidR="00C818BA" w:rsidRPr="004D7A0A" w:rsidRDefault="00C818BA" w:rsidP="00EF0771">
      <w:pPr>
        <w:rPr>
          <w:noProof/>
        </w:rPr>
      </w:pPr>
      <w:r w:rsidRPr="00C818BA">
        <w:rPr>
          <w:noProof/>
        </w:rPr>
        <w:t xml:space="preserve">Nunc viverra imperdiet enim. </w:t>
      </w:r>
      <w:r w:rsidRPr="004D7A0A">
        <w:rPr>
          <w:noProof/>
        </w:rPr>
        <w:t>Fusce est. Vivamus a tellus.</w:t>
      </w:r>
    </w:p>
    <w:p w14:paraId="78B45C62" w14:textId="7E010D40" w:rsidR="00C818BA" w:rsidRPr="004D7A0A" w:rsidRDefault="00C818BA" w:rsidP="00EF0771">
      <w:pPr>
        <w:rPr>
          <w:noProof/>
        </w:rPr>
      </w:pPr>
      <w:r w:rsidRPr="004D7A0A">
        <w:rPr>
          <w:noProof/>
        </w:rPr>
        <w:t xml:space="preserve">Pellentesque habitant morbi tristique senectus et netus et malesuada fames ac turpis egestas. </w:t>
      </w:r>
      <w:r>
        <w:rPr>
          <w:noProof/>
          <w:lang w:val="en-US"/>
        </w:rPr>
        <w:t xml:space="preserve">Proin pharetra nonummy pede. Mauris et orci.  Aenean nec lorem. In porttitor. Donec laoreet nonummy augue. Suspendisse dui purus, scelerisque at, vulputate vitae, pretium mattis, nunc. </w:t>
      </w:r>
      <w:r w:rsidRPr="004D7A0A">
        <w:rPr>
          <w:noProof/>
        </w:rPr>
        <w:t>Mauris eget neque at sem venenatis eleifend. Ut nonummy.</w:t>
      </w:r>
    </w:p>
    <w:p w14:paraId="09665A59" w14:textId="071181D1" w:rsidR="002A7D3A" w:rsidRPr="004B753D" w:rsidRDefault="002A7D3A" w:rsidP="004B753D">
      <w:pPr>
        <w:pStyle w:val="berschrift2"/>
      </w:pPr>
      <w:bookmarkStart w:id="51" w:name="_Toc72476900"/>
      <w:r w:rsidRPr="004B753D">
        <w:rPr>
          <w:rStyle w:val="berschrift2Zchn"/>
          <w:b/>
        </w:rPr>
        <w:t>Wissenschaftliche Abschlussfähigkeit</w:t>
      </w:r>
      <w:bookmarkEnd w:id="51"/>
    </w:p>
    <w:p w14:paraId="7E31B731" w14:textId="4988DE2E" w:rsidR="002A7D3A" w:rsidRPr="007B2ED4" w:rsidRDefault="002A7D3A" w:rsidP="002A7D3A">
      <w:pPr>
        <w:rPr>
          <w:noProof/>
        </w:rPr>
      </w:pPr>
      <w:r w:rsidRPr="004D7A0A">
        <w:rPr>
          <w:noProof/>
          <w:lang w:val="en-US"/>
        </w:rPr>
        <w:t xml:space="preserve">Lorem ipsum dolor sit amet, consectetuer adipiscing elit. </w:t>
      </w:r>
      <w:r>
        <w:rPr>
          <w:noProof/>
          <w:lang w:val="en-US"/>
        </w:rPr>
        <w:t>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 xml:space="preserve">Pellentesque habitant morbi tristique senectus et netus et malesuada fames ac turpis egestas. </w:t>
      </w:r>
      <w:r w:rsidRPr="000934CA">
        <w:rPr>
          <w:noProof/>
          <w:lang w:val="en-US"/>
        </w:rPr>
        <w:t xml:space="preserve">Proin pharetra nonummy pede. </w:t>
      </w:r>
      <w:r w:rsidRPr="007B2ED4">
        <w:rPr>
          <w:noProof/>
        </w:rPr>
        <w:t>Mauris et orci.</w:t>
      </w:r>
    </w:p>
    <w:p w14:paraId="302F8765" w14:textId="5A8B299B" w:rsidR="002A7D3A" w:rsidRPr="004B753D" w:rsidRDefault="002A7D3A" w:rsidP="004B753D">
      <w:pPr>
        <w:pStyle w:val="berschrift2"/>
      </w:pPr>
      <w:bookmarkStart w:id="52" w:name="_Toc72476901"/>
      <w:r w:rsidRPr="004B753D">
        <w:t>(Bau)praktische Anschlussfähigkeit über den Abschlussbericht hinausgehender Output</w:t>
      </w:r>
      <w:bookmarkEnd w:id="52"/>
    </w:p>
    <w:p w14:paraId="64D5E211" w14:textId="77777777" w:rsidR="002A7D3A" w:rsidRPr="002A7D3A" w:rsidRDefault="002A7D3A" w:rsidP="002A7D3A">
      <w:pPr>
        <w:rPr>
          <w:noProof/>
          <w:lang w:val="en-US"/>
        </w:rPr>
      </w:pPr>
      <w:r w:rsidRPr="002A7D3A">
        <w:rPr>
          <w:noProof/>
          <w:lang w:val="en-US"/>
        </w:rPr>
        <w:t>Lorem ipsum dolor sit amet, consectetuer adipiscing elit. Maecenas porttitor congue massa. Fusce posuere, magna sed pulvinar ultricies, purus lectus malesuada libero, sit amet commodo magna eros quis urna.</w:t>
      </w:r>
    </w:p>
    <w:p w14:paraId="1E700C8A" w14:textId="19F1249F" w:rsidR="002A7D3A" w:rsidRPr="00370E24" w:rsidRDefault="002A7D3A" w:rsidP="002A7D3A">
      <w:pPr>
        <w:rPr>
          <w:noProof/>
          <w:lang w:val="en-US"/>
        </w:rPr>
      </w:pPr>
      <w:r w:rsidRPr="002A7D3A">
        <w:rPr>
          <w:noProof/>
          <w:lang w:val="en-US"/>
        </w:rPr>
        <w:t>Nunc viverra imperdiet enim. Fusce est. Vivamus a tellus.</w:t>
      </w:r>
      <w:r>
        <w:rPr>
          <w:noProof/>
          <w:lang w:val="en-US"/>
        </w:rPr>
        <w:t xml:space="preserve"> </w:t>
      </w:r>
      <w:r w:rsidRPr="002A7D3A">
        <w:rPr>
          <w:noProof/>
          <w:lang w:val="en-US"/>
        </w:rPr>
        <w:t>Pellentesque habitant morbi tristique senectus et netus et malesuada fames ac turpis egestas. Proin pharetra nonummy pede. Mauris et orci.</w:t>
      </w:r>
      <w:r>
        <w:rPr>
          <w:noProof/>
          <w:lang w:val="en-US"/>
        </w:rPr>
        <w:t xml:space="preserve"> </w:t>
      </w:r>
      <w:r w:rsidRPr="002A7D3A">
        <w:rPr>
          <w:noProof/>
          <w:lang w:val="en-US"/>
        </w:rPr>
        <w:t>Aenean nec lorem. In porttitor. Donec laoreet nonummy augue.</w:t>
      </w:r>
      <w:r w:rsidR="004B753D">
        <w:rPr>
          <w:noProof/>
          <w:lang w:val="en-US"/>
        </w:rPr>
        <w:t xml:space="preserve"> </w:t>
      </w:r>
      <w:r w:rsidRPr="002A7D3A">
        <w:rPr>
          <w:noProof/>
          <w:lang w:val="en-US"/>
        </w:rPr>
        <w:t xml:space="preserve">Suspendisse dui purus, scelerisque at, vulputate vitae, pretium mattis, nunc. </w:t>
      </w:r>
      <w:r w:rsidRPr="00370E24">
        <w:rPr>
          <w:noProof/>
          <w:lang w:val="en-US"/>
        </w:rPr>
        <w:t>Mauris eget neque at sem venenatis eleifend. Ut nonummy.</w:t>
      </w:r>
    </w:p>
    <w:p w14:paraId="4055E102" w14:textId="12B5F922" w:rsidR="00A86D56" w:rsidRDefault="00A86D56" w:rsidP="002A7D3A">
      <w:pPr>
        <w:rPr>
          <w:noProof/>
          <w:lang w:val="en-US"/>
        </w:rPr>
      </w:pPr>
      <w:r w:rsidRPr="00A86D56">
        <w:rPr>
          <w:noProof/>
          <w:lang w:val="en-US"/>
        </w:rPr>
        <w:t>Lorem ipsum dolor sit amet, consectetuer adipiscing elit. Maecenas porttitor congue massa. Fusce posuere, magna sed pulvinar ultricies, purus lectus malesuada libero, sit amet commodo magna eros quis urna.</w:t>
      </w:r>
      <w:r w:rsidR="004B753D">
        <w:rPr>
          <w:noProof/>
          <w:lang w:val="en-US"/>
        </w:rPr>
        <w:t xml:space="preserve"> </w:t>
      </w:r>
      <w:r w:rsidRPr="00A86D56">
        <w:rPr>
          <w:noProof/>
          <w:lang w:val="en-US"/>
        </w:rPr>
        <w:t>Nunc viverra imperdiet enim. Fusce est. Vivamus a tellus.</w:t>
      </w:r>
      <w:r w:rsidR="004B753D">
        <w:rPr>
          <w:noProof/>
          <w:lang w:val="en-US"/>
        </w:rPr>
        <w:t xml:space="preserve"> </w:t>
      </w:r>
      <w:r w:rsidRPr="00A86D56">
        <w:rPr>
          <w:noProof/>
          <w:lang w:val="en-US"/>
        </w:rPr>
        <w:t>Pellentesque habitant morbi tristique senectus et netus et malesuada fames ac turpis egestas. Proin pharetra nonummy pede. Mauris et orci.</w:t>
      </w:r>
      <w:r w:rsidR="004B753D">
        <w:rPr>
          <w:noProof/>
          <w:lang w:val="en-US"/>
        </w:rPr>
        <w:t xml:space="preserve"> </w:t>
      </w:r>
      <w:r w:rsidRPr="00A86D56">
        <w:rPr>
          <w:noProof/>
          <w:lang w:val="en-US"/>
        </w:rPr>
        <w:t>Aenean nec lorem. In porttitor. Donec laoreet nonummy augue.</w:t>
      </w:r>
      <w:r w:rsidR="004B753D">
        <w:rPr>
          <w:noProof/>
          <w:lang w:val="en-US"/>
        </w:rPr>
        <w:t xml:space="preserve"> </w:t>
      </w:r>
      <w:r w:rsidRPr="00A86D56">
        <w:rPr>
          <w:noProof/>
          <w:lang w:val="en-US"/>
        </w:rPr>
        <w:t>Suspendisse dui purus, scelerisque at, vulputate vitae, pretium mattis, nunc. Mauris eget neque at sem venenatis eleifend. Ut nonummy.</w:t>
      </w:r>
      <w:r w:rsidR="004B753D">
        <w:rPr>
          <w:noProof/>
          <w:lang w:val="en-US"/>
        </w:rPr>
        <w:t xml:space="preserve"> </w:t>
      </w:r>
      <w:r>
        <w:rPr>
          <w:noProof/>
          <w:lang w:val="en-US"/>
        </w:rPr>
        <w:t>Lorem ipsum dolor sit amet, consectetuer adipiscing elit. Maecenas porttitor congue massa. Fusce posuere, magna sed pulvinar ultricies, purus lectus malesuada libero, sit amet commodo magna eros quis urna.</w:t>
      </w:r>
    </w:p>
    <w:p w14:paraId="489ABBDD" w14:textId="77777777" w:rsidR="00A86D56" w:rsidRDefault="00A86D56" w:rsidP="002A7D3A">
      <w:pPr>
        <w:rPr>
          <w:noProof/>
          <w:lang w:val="en-US"/>
        </w:rPr>
      </w:pPr>
      <w:r>
        <w:rPr>
          <w:noProof/>
          <w:lang w:val="en-US"/>
        </w:rPr>
        <w:t>Nunc viverra imperdiet enim. Fusce est. Vivamus a tellus.</w:t>
      </w:r>
    </w:p>
    <w:p w14:paraId="2BBAFDF0" w14:textId="77777777" w:rsidR="00A86D56" w:rsidRDefault="00A86D56" w:rsidP="002A7D3A">
      <w:pPr>
        <w:rPr>
          <w:noProof/>
          <w:lang w:val="en-US"/>
        </w:rPr>
      </w:pPr>
      <w:r>
        <w:rPr>
          <w:noProof/>
          <w:lang w:val="en-US"/>
        </w:rPr>
        <w:t>Pellentesque habitant morbi tristique senectus et netus et malesuada fames ac turpis egestas. Proin pharetra nonummy pede. Mauris et orci.</w:t>
      </w:r>
    </w:p>
    <w:p w14:paraId="31EA4F2D" w14:textId="77777777" w:rsidR="00A86D56" w:rsidRDefault="00A86D56" w:rsidP="002A7D3A">
      <w:pPr>
        <w:rPr>
          <w:noProof/>
          <w:lang w:val="en-US"/>
        </w:rPr>
      </w:pPr>
      <w:r>
        <w:rPr>
          <w:noProof/>
          <w:lang w:val="en-US"/>
        </w:rPr>
        <w:t>Aenean nec lorem. In porttitor. Donec laoreet nonummy augue.</w:t>
      </w:r>
    </w:p>
    <w:p w14:paraId="48E7C1C2" w14:textId="2444AD2E" w:rsidR="00A86D56" w:rsidRPr="00370E24" w:rsidRDefault="00A86D56" w:rsidP="002A7D3A">
      <w:pPr>
        <w:rPr>
          <w:noProof/>
        </w:rPr>
      </w:pPr>
      <w:r>
        <w:rPr>
          <w:noProof/>
          <w:lang w:val="en-US"/>
        </w:rPr>
        <w:t xml:space="preserve">Suspendisse dui purus, scelerisque at, vulputate vitae, pretium mattis, nunc. </w:t>
      </w:r>
      <w:r w:rsidRPr="00370E24">
        <w:rPr>
          <w:noProof/>
        </w:rPr>
        <w:t>Mauris eget neque at sem venenatis eleifend. Ut nonummy.</w:t>
      </w:r>
    </w:p>
    <w:p w14:paraId="44D9BD61" w14:textId="77777777" w:rsidR="00A86D56" w:rsidRPr="00370E24" w:rsidRDefault="00A86D56" w:rsidP="002A7D3A">
      <w:pPr>
        <w:rPr>
          <w:noProof/>
        </w:rPr>
      </w:pPr>
    </w:p>
    <w:p w14:paraId="4F273D32" w14:textId="77777777" w:rsidR="005A33AF" w:rsidRDefault="005A33AF" w:rsidP="002A7D3A">
      <w:pPr>
        <w:pStyle w:val="berschrift1"/>
        <w:sectPr w:rsidR="005A33AF" w:rsidSect="00BB260E">
          <w:footerReference w:type="default" r:id="rId43"/>
          <w:pgSz w:w="11906" w:h="16838"/>
          <w:pgMar w:top="1701" w:right="1418" w:bottom="1701" w:left="1418" w:header="709" w:footer="701" w:gutter="0"/>
          <w:cols w:space="708"/>
          <w:docGrid w:linePitch="360"/>
        </w:sectPr>
      </w:pPr>
    </w:p>
    <w:p w14:paraId="171E192D" w14:textId="0D96C209" w:rsidR="002A7D3A" w:rsidRPr="00775F15" w:rsidRDefault="00966310" w:rsidP="00775F15">
      <w:pPr>
        <w:pStyle w:val="berschrift1"/>
      </w:pPr>
      <w:r>
        <w:lastRenderedPageBreak/>
        <w:t>Ausblick</w:t>
      </w:r>
    </w:p>
    <w:p w14:paraId="3AF342B5" w14:textId="77777777" w:rsidR="002A7D3A" w:rsidRPr="002A7D3A" w:rsidRDefault="002A7D3A" w:rsidP="002A7D3A">
      <w:pPr>
        <w:rPr>
          <w:noProof/>
          <w:lang w:val="en-US"/>
        </w:rPr>
      </w:pPr>
      <w:r w:rsidRPr="002A7D3A">
        <w:rPr>
          <w:noProof/>
          <w:lang w:val="en-US"/>
        </w:rPr>
        <w:t>Lorem ipsum dolor sit amet, consectetuer adipiscing elit. Maecenas porttitor congue massa. Fusce posuere, magna sed pulvinar ultricies, purus lectus malesuada libero, sit amet commodo magna eros quis urna.</w:t>
      </w:r>
    </w:p>
    <w:p w14:paraId="19811B95" w14:textId="77777777" w:rsidR="002A7D3A" w:rsidRPr="002A7D3A" w:rsidRDefault="002A7D3A" w:rsidP="002A7D3A">
      <w:pPr>
        <w:rPr>
          <w:noProof/>
          <w:lang w:val="en-US"/>
        </w:rPr>
      </w:pPr>
      <w:r w:rsidRPr="002A7D3A">
        <w:rPr>
          <w:noProof/>
          <w:lang w:val="en-US"/>
        </w:rPr>
        <w:t>Nunc viverra imperdiet enim. Fusce est. Vivamus a tellus.</w:t>
      </w:r>
    </w:p>
    <w:p w14:paraId="37FA097F" w14:textId="5074B5A8" w:rsidR="002A7D3A" w:rsidRPr="009347AE" w:rsidRDefault="002A7D3A" w:rsidP="004B753D">
      <w:pPr>
        <w:spacing w:after="280"/>
        <w:rPr>
          <w:noProof/>
        </w:rPr>
      </w:pPr>
      <w:r w:rsidRPr="002A7D3A">
        <w:rPr>
          <w:noProof/>
          <w:lang w:val="en-US"/>
        </w:rPr>
        <w:t xml:space="preserve">Pellentesque habitant morbi tristique senectus et netus et malesuada fames ac turpis egestas. </w:t>
      </w:r>
      <w:r w:rsidRPr="000934CA">
        <w:rPr>
          <w:noProof/>
          <w:lang w:val="en-US"/>
        </w:rPr>
        <w:t xml:space="preserve">Proin pharetra nonummy pede. </w:t>
      </w:r>
      <w:r w:rsidRPr="009347AE">
        <w:rPr>
          <w:noProof/>
        </w:rPr>
        <w:t>Mauris et orci.</w:t>
      </w:r>
    </w:p>
    <w:p w14:paraId="79DC6C71" w14:textId="77777777" w:rsidR="00E35D8C" w:rsidRDefault="00E35D8C">
      <w:pPr>
        <w:spacing w:before="0" w:after="160" w:line="259" w:lineRule="auto"/>
        <w:jc w:val="left"/>
        <w:rPr>
          <w:rFonts w:ascii="Minion Pro" w:eastAsiaTheme="majorEastAsia" w:hAnsi="Minion Pro" w:cstheme="majorBidi"/>
          <w:b/>
          <w:color w:val="004250"/>
          <w:sz w:val="36"/>
          <w:szCs w:val="32"/>
        </w:rPr>
      </w:pPr>
      <w:bookmarkStart w:id="53" w:name="_Toc72476903"/>
      <w:r>
        <w:br w:type="page"/>
      </w:r>
    </w:p>
    <w:p w14:paraId="3E50D1EA" w14:textId="15EB2AFA" w:rsidR="00B66C63" w:rsidRPr="00775F15" w:rsidRDefault="003806A8" w:rsidP="00775F15">
      <w:pPr>
        <w:pStyle w:val="berschrift1"/>
      </w:pPr>
      <w:r w:rsidRPr="00775F15">
        <w:lastRenderedPageBreak/>
        <w:t>Mitwirkende</w:t>
      </w:r>
      <w:bookmarkEnd w:id="53"/>
    </w:p>
    <w:p w14:paraId="2EA47F87" w14:textId="03D8250A" w:rsidR="003806A8" w:rsidRPr="004D7A0A" w:rsidRDefault="003806A8" w:rsidP="00E425BB">
      <w:pPr>
        <w:spacing w:after="240"/>
        <w:rPr>
          <w:rFonts w:ascii="Myriad Pro Light" w:hAnsi="Myriad Pro Light"/>
          <w:b/>
          <w:bCs/>
          <w:sz w:val="24"/>
          <w:szCs w:val="24"/>
        </w:rPr>
      </w:pPr>
      <w:r w:rsidRPr="004D7A0A">
        <w:rPr>
          <w:rFonts w:ascii="Myriad Pro Light" w:hAnsi="Myriad Pro Light"/>
          <w:b/>
          <w:bCs/>
          <w:sz w:val="24"/>
          <w:szCs w:val="24"/>
        </w:rPr>
        <w:t>Autorinnen und Autoren</w:t>
      </w:r>
    </w:p>
    <w:p w14:paraId="161198AF" w14:textId="7CECE076" w:rsidR="003806A8" w:rsidRPr="004D7A0A" w:rsidRDefault="003806A8" w:rsidP="00D94F77">
      <w:bookmarkStart w:id="54" w:name="_Hlk70151824"/>
      <w:r w:rsidRPr="004D7A0A">
        <w:t>Name, Vorname (Musterinstitut)</w:t>
      </w:r>
    </w:p>
    <w:p w14:paraId="289723B2" w14:textId="77777777" w:rsidR="003806A8" w:rsidRPr="003806A8" w:rsidRDefault="003806A8" w:rsidP="00D94F77">
      <w:r w:rsidRPr="003806A8">
        <w:t>Name, Vorname (Musterinstitut)</w:t>
      </w:r>
    </w:p>
    <w:bookmarkEnd w:id="54"/>
    <w:p w14:paraId="1F9DB623" w14:textId="77777777" w:rsidR="003806A8" w:rsidRPr="003806A8" w:rsidRDefault="003806A8" w:rsidP="00D94F77">
      <w:r w:rsidRPr="003806A8">
        <w:t>Name, Vorname (Musterinstitut)</w:t>
      </w:r>
    </w:p>
    <w:p w14:paraId="006114FD" w14:textId="6BF4A949" w:rsidR="003806A8" w:rsidRPr="004D7A0A" w:rsidRDefault="003806A8" w:rsidP="00D94F77">
      <w:r w:rsidRPr="004D7A0A">
        <w:t>Name, Vorname (Musterinstitut)</w:t>
      </w:r>
    </w:p>
    <w:p w14:paraId="240F4AEF" w14:textId="78052CDD" w:rsidR="003806A8" w:rsidRPr="004D7A0A" w:rsidRDefault="003806A8" w:rsidP="003806A8">
      <w:pPr>
        <w:spacing w:after="40"/>
      </w:pPr>
    </w:p>
    <w:p w14:paraId="385AE43F" w14:textId="7742576B" w:rsidR="003806A8" w:rsidRPr="003806A8" w:rsidRDefault="003806A8" w:rsidP="00E425BB">
      <w:pPr>
        <w:spacing w:after="240"/>
        <w:rPr>
          <w:rFonts w:ascii="Myriad Pro Light" w:hAnsi="Myriad Pro Light"/>
          <w:b/>
          <w:bCs/>
          <w:sz w:val="24"/>
          <w:szCs w:val="24"/>
        </w:rPr>
      </w:pPr>
      <w:r>
        <w:rPr>
          <w:rFonts w:ascii="Myriad Pro Light" w:hAnsi="Myriad Pro Light"/>
          <w:b/>
          <w:bCs/>
          <w:sz w:val="24"/>
          <w:szCs w:val="24"/>
        </w:rPr>
        <w:t>Weitere Mitwirkende</w:t>
      </w:r>
    </w:p>
    <w:p w14:paraId="11F316A3" w14:textId="77777777" w:rsidR="003806A8" w:rsidRPr="003806A8" w:rsidRDefault="003806A8" w:rsidP="00D94F77">
      <w:r w:rsidRPr="003806A8">
        <w:t>Name, Vorname (Musterinstitut)</w:t>
      </w:r>
    </w:p>
    <w:p w14:paraId="35B82536" w14:textId="77777777" w:rsidR="003806A8" w:rsidRPr="003806A8" w:rsidRDefault="003806A8" w:rsidP="00D94F77">
      <w:r w:rsidRPr="003806A8">
        <w:t>Name, Vorname (Musterinstitut)</w:t>
      </w:r>
    </w:p>
    <w:p w14:paraId="747852B8" w14:textId="77777777" w:rsidR="003806A8" w:rsidRPr="003806A8" w:rsidRDefault="003806A8" w:rsidP="00D94F77">
      <w:r w:rsidRPr="003806A8">
        <w:t>Name, Vorname (Musterinstitut)</w:t>
      </w:r>
    </w:p>
    <w:p w14:paraId="470A4F56" w14:textId="371D5762" w:rsidR="003806A8" w:rsidRPr="004D7A0A" w:rsidRDefault="003806A8" w:rsidP="00D94F77">
      <w:r w:rsidRPr="004D7A0A">
        <w:t>Name, Vorname (Musterinstitut)</w:t>
      </w:r>
    </w:p>
    <w:p w14:paraId="7BAE1BE5" w14:textId="0910A153" w:rsidR="003806A8" w:rsidRPr="004D7A0A" w:rsidRDefault="003806A8" w:rsidP="003806A8">
      <w:pPr>
        <w:spacing w:after="40"/>
      </w:pPr>
    </w:p>
    <w:p w14:paraId="5E09A306" w14:textId="76E114CD" w:rsidR="003806A8" w:rsidRPr="004D7A0A" w:rsidRDefault="003806A8" w:rsidP="003806A8">
      <w:pPr>
        <w:spacing w:after="40"/>
      </w:pPr>
    </w:p>
    <w:p w14:paraId="33E805D1" w14:textId="4C02F5DD" w:rsidR="003806A8" w:rsidRPr="003806A8" w:rsidRDefault="003806A8" w:rsidP="003806A8">
      <w:pPr>
        <w:spacing w:after="40"/>
        <w:rPr>
          <w:rFonts w:ascii="Myriad Pro Light" w:hAnsi="Myriad Pro Light"/>
          <w:b/>
          <w:bCs/>
          <w:sz w:val="24"/>
          <w:szCs w:val="24"/>
        </w:rPr>
      </w:pPr>
      <w:r w:rsidRPr="003806A8">
        <w:rPr>
          <w:rFonts w:ascii="Myriad Pro Light" w:hAnsi="Myriad Pro Light"/>
          <w:b/>
          <w:bCs/>
          <w:sz w:val="24"/>
          <w:szCs w:val="24"/>
        </w:rPr>
        <w:t>Projektpartner und weitere Fördermittelgeber</w:t>
      </w:r>
    </w:p>
    <w:p w14:paraId="79970E7F" w14:textId="77777777" w:rsidR="003806A8" w:rsidRPr="003806A8" w:rsidRDefault="003806A8" w:rsidP="003806A8">
      <w:pPr>
        <w:spacing w:after="40"/>
      </w:pPr>
    </w:p>
    <w:p w14:paraId="266C0960" w14:textId="76EA53B1" w:rsidR="003806A8" w:rsidRDefault="003806A8" w:rsidP="003806A8">
      <w:r w:rsidRPr="003806A8">
        <w:t>Musterinstitut,</w:t>
      </w:r>
      <w:r>
        <w:t xml:space="preserve"> Adresse</w:t>
      </w:r>
    </w:p>
    <w:p w14:paraId="16999F7F" w14:textId="526FBAAE" w:rsidR="003806A8" w:rsidRDefault="003806A8" w:rsidP="003806A8"/>
    <w:p w14:paraId="23599887" w14:textId="42872CCD" w:rsidR="003806A8" w:rsidRDefault="003806A8" w:rsidP="00E425BB">
      <w:pPr>
        <w:spacing w:after="100" w:afterAutospacing="1"/>
        <w:rPr>
          <w:rFonts w:ascii="Myriad Pro Light" w:hAnsi="Myriad Pro Light"/>
          <w:b/>
          <w:bCs/>
          <w:sz w:val="24"/>
          <w:szCs w:val="24"/>
        </w:rPr>
      </w:pPr>
      <w:r w:rsidRPr="003806A8">
        <w:rPr>
          <w:rFonts w:ascii="Myriad Pro Light" w:hAnsi="Myriad Pro Light"/>
          <w:b/>
          <w:bCs/>
          <w:sz w:val="24"/>
          <w:szCs w:val="24"/>
        </w:rPr>
        <w:t>Sozialwissenschaftlicher Beirat</w:t>
      </w:r>
    </w:p>
    <w:p w14:paraId="56CE8339" w14:textId="2D1D77D2" w:rsidR="003806A8" w:rsidRDefault="003806A8" w:rsidP="00D94F77">
      <w:r w:rsidRPr="003806A8">
        <w:t>Prof. Dr</w:t>
      </w:r>
      <w:r w:rsidR="00A86D56">
        <w:t xml:space="preserve">. </w:t>
      </w:r>
      <w:r w:rsidR="00887F9F">
        <w:t xml:space="preserve">Vorname </w:t>
      </w:r>
      <w:r w:rsidRPr="003806A8">
        <w:t>Name</w:t>
      </w:r>
      <w:r>
        <w:t>, Musterinstitut</w:t>
      </w:r>
    </w:p>
    <w:p w14:paraId="4C733CE8" w14:textId="6F8A59CE" w:rsidR="003806A8" w:rsidRDefault="003806A8" w:rsidP="00D94F77">
      <w:r w:rsidRPr="003806A8">
        <w:t>Prof. Dr</w:t>
      </w:r>
      <w:r w:rsidR="00A86D56">
        <w:t xml:space="preserve">. </w:t>
      </w:r>
      <w:r w:rsidR="00887F9F">
        <w:t xml:space="preserve">Vorname </w:t>
      </w:r>
      <w:r w:rsidRPr="003806A8">
        <w:t>Name</w:t>
      </w:r>
      <w:r>
        <w:t>, Musterinstitut</w:t>
      </w:r>
    </w:p>
    <w:p w14:paraId="7A248CE2" w14:textId="4F6F6C77" w:rsidR="003806A8" w:rsidRDefault="003806A8" w:rsidP="003806A8">
      <w:pPr>
        <w:spacing w:after="40"/>
        <w:rPr>
          <w:szCs w:val="20"/>
        </w:rPr>
      </w:pPr>
    </w:p>
    <w:p w14:paraId="00A0E288" w14:textId="08460A0B" w:rsidR="003806A8" w:rsidRDefault="003806A8" w:rsidP="003806A8">
      <w:pPr>
        <w:spacing w:after="40"/>
        <w:rPr>
          <w:szCs w:val="20"/>
        </w:rPr>
      </w:pPr>
    </w:p>
    <w:p w14:paraId="01FBF6C1" w14:textId="450F5DD0" w:rsidR="003806A8" w:rsidRPr="00887F9F" w:rsidRDefault="003806A8" w:rsidP="00E425BB">
      <w:pPr>
        <w:spacing w:after="240"/>
        <w:rPr>
          <w:rFonts w:ascii="Myriad Pro Light" w:hAnsi="Myriad Pro Light"/>
          <w:b/>
          <w:bCs/>
          <w:sz w:val="24"/>
          <w:szCs w:val="24"/>
        </w:rPr>
      </w:pPr>
      <w:r w:rsidRPr="00887F9F">
        <w:rPr>
          <w:rFonts w:ascii="Myriad Pro Light" w:hAnsi="Myriad Pro Light"/>
          <w:b/>
          <w:bCs/>
          <w:sz w:val="24"/>
          <w:szCs w:val="24"/>
        </w:rPr>
        <w:t>Fachliche Betreuung</w:t>
      </w:r>
    </w:p>
    <w:p w14:paraId="3A00C6F1" w14:textId="13D1161A" w:rsidR="003806A8" w:rsidRDefault="00887F9F" w:rsidP="00D94F77">
      <w:r>
        <w:t>Dr. Ing. Karl Muster</w:t>
      </w:r>
    </w:p>
    <w:p w14:paraId="5749B0D8" w14:textId="3350A8A9" w:rsidR="00887F9F" w:rsidRDefault="00887F9F" w:rsidP="00D94F77">
      <w:r>
        <w:t>Musterinstitut, Musterstadt</w:t>
      </w:r>
    </w:p>
    <w:p w14:paraId="38631F6E" w14:textId="4ABD2DFC" w:rsidR="00887F9F" w:rsidRDefault="00887F9F" w:rsidP="00887F9F">
      <w:pPr>
        <w:spacing w:after="40"/>
        <w:rPr>
          <w:szCs w:val="20"/>
        </w:rPr>
      </w:pPr>
    </w:p>
    <w:p w14:paraId="569A0B11" w14:textId="630C2B05" w:rsidR="00887F9F" w:rsidRDefault="00887F9F" w:rsidP="00887F9F">
      <w:pPr>
        <w:spacing w:after="40"/>
        <w:rPr>
          <w:szCs w:val="20"/>
        </w:rPr>
      </w:pPr>
    </w:p>
    <w:p w14:paraId="64DB4B9C" w14:textId="5EE1F78E" w:rsidR="00887F9F" w:rsidRDefault="00887F9F" w:rsidP="00887F9F">
      <w:pPr>
        <w:spacing w:after="40"/>
        <w:rPr>
          <w:szCs w:val="20"/>
        </w:rPr>
      </w:pPr>
      <w:r>
        <w:rPr>
          <w:szCs w:val="20"/>
        </w:rPr>
        <w:br w:type="page"/>
      </w:r>
    </w:p>
    <w:p w14:paraId="1DE2F049" w14:textId="5D4E9BD6" w:rsidR="00887F9F" w:rsidRPr="006D258B" w:rsidRDefault="00887F9F" w:rsidP="006D258B">
      <w:pPr>
        <w:pStyle w:val="berschrift2"/>
        <w:spacing w:after="340"/>
      </w:pPr>
      <w:bookmarkStart w:id="55" w:name="_Toc72476904"/>
      <w:r w:rsidRPr="006D258B">
        <w:lastRenderedPageBreak/>
        <w:t>Kurzbiographien</w:t>
      </w:r>
      <w:bookmarkEnd w:id="55"/>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483B1F8E" w14:textId="77777777" w:rsidTr="005A3E88">
        <w:trPr>
          <w:trHeight w:hRule="exact" w:val="1814"/>
        </w:trPr>
        <w:tc>
          <w:tcPr>
            <w:tcW w:w="1555" w:type="dxa"/>
          </w:tcPr>
          <w:p w14:paraId="5E0982CC" w14:textId="7C546AAC" w:rsidR="005A3E88" w:rsidRDefault="005A3E88" w:rsidP="006D258B">
            <w:bookmarkStart w:id="56" w:name="_Hlk70156147"/>
            <w:r>
              <w:rPr>
                <w:noProof/>
                <w:lang w:eastAsia="de-DE"/>
              </w:rPr>
              <w:drawing>
                <wp:anchor distT="0" distB="0" distL="0" distR="0" simplePos="0" relativeHeight="251673600"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4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7777777" w:rsidR="005A3E88" w:rsidRPr="005A3E88" w:rsidRDefault="005A3E88" w:rsidP="006D258B">
            <w:pPr>
              <w:ind w:left="454"/>
              <w:rPr>
                <w:rFonts w:ascii="Myriad Pro Light" w:hAnsi="Myriad Pro Light"/>
                <w:b/>
                <w:bCs/>
              </w:rPr>
            </w:pPr>
            <w:r w:rsidRPr="005A3E88">
              <w:rPr>
                <w:rFonts w:ascii="Myriad Pro Light" w:hAnsi="Myriad Pro Light"/>
                <w:b/>
                <w:bCs/>
              </w:rPr>
              <w:t>Titel Vorname Name</w:t>
            </w:r>
          </w:p>
          <w:p w14:paraId="2DEBC040" w14:textId="4F5AFFE3" w:rsidR="005A3E88" w:rsidRPr="005A3E88" w:rsidRDefault="005A3E88" w:rsidP="006D258B">
            <w:pPr>
              <w:spacing w:after="40"/>
              <w:ind w:left="454"/>
              <w:rPr>
                <w:noProof/>
                <w:lang w:val="en-US"/>
              </w:rPr>
            </w:pPr>
            <w:r>
              <w:t xml:space="preserve">Das ist meine Kurzbiographie. </w:t>
            </w:r>
            <w:r w:rsidRPr="004D7A0A">
              <w:rPr>
                <w:noProof/>
                <w:lang w:val="en-US"/>
              </w:rPr>
              <w:t xml:space="preserve">Lorem ipsum dolor sit amet, consectetuer adipiscing elit. </w:t>
            </w:r>
            <w:r w:rsidRPr="005A3E88">
              <w:rPr>
                <w:noProof/>
                <w:lang w:val="en-US"/>
              </w:rPr>
              <w:t>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bookmarkEnd w:id="56"/>
    </w:tbl>
    <w:p w14:paraId="14D8FB39" w14:textId="3E2A1009" w:rsidR="00887F9F"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65705FFB" w14:textId="77777777" w:rsidTr="00973D03">
        <w:trPr>
          <w:trHeight w:hRule="exact" w:val="1814"/>
        </w:trPr>
        <w:tc>
          <w:tcPr>
            <w:tcW w:w="1555" w:type="dxa"/>
          </w:tcPr>
          <w:p w14:paraId="67FD3495" w14:textId="77777777" w:rsidR="005A3E88" w:rsidRDefault="005A3E88" w:rsidP="00973D03">
            <w:r>
              <w:rPr>
                <w:noProof/>
                <w:lang w:eastAsia="de-DE"/>
              </w:rPr>
              <w:drawing>
                <wp:anchor distT="0" distB="0" distL="0" distR="0" simplePos="0" relativeHeight="251675648" behindDoc="1" locked="0" layoutInCell="1" allowOverlap="1" wp14:anchorId="231EFBE6" wp14:editId="3B6E350E">
                  <wp:simplePos x="0" y="0"/>
                  <wp:positionH relativeFrom="page">
                    <wp:posOffset>-1905</wp:posOffset>
                  </wp:positionH>
                  <wp:positionV relativeFrom="page">
                    <wp:posOffset>7620</wp:posOffset>
                  </wp:positionV>
                  <wp:extent cx="947420" cy="1154993"/>
                  <wp:effectExtent l="0" t="0" r="5080" b="7620"/>
                  <wp:wrapNone/>
                  <wp:docPr id="24"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4.jpeg">
                            <a:extLst>
                              <a:ext uri="{C183D7F6-B498-43B3-948B-1728B52AA6E4}">
                                <adec:decorative xmlns:adec="http://schemas.microsoft.com/office/drawing/2017/decorative" val="1"/>
                              </a:ext>
                            </a:extLst>
                          </pic:cNvPr>
                          <pic:cNvPicPr/>
                        </pic:nvPicPr>
                        <pic:blipFill>
                          <a:blip r:embed="rId4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7D731F6"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15A4918C"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557DEE74" w14:textId="5B31C649" w:rsidR="00A63789" w:rsidRP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029DEE70" w14:textId="77777777" w:rsidTr="00973D03">
        <w:trPr>
          <w:trHeight w:hRule="exact" w:val="1814"/>
        </w:trPr>
        <w:tc>
          <w:tcPr>
            <w:tcW w:w="1555" w:type="dxa"/>
          </w:tcPr>
          <w:p w14:paraId="09BB605D" w14:textId="77777777" w:rsidR="005A3E88" w:rsidRDefault="005A3E88" w:rsidP="00973D03">
            <w:r>
              <w:rPr>
                <w:noProof/>
                <w:lang w:eastAsia="de-DE"/>
              </w:rPr>
              <w:drawing>
                <wp:anchor distT="0" distB="0" distL="0" distR="0" simplePos="0" relativeHeight="251677696" behindDoc="1" locked="0" layoutInCell="1" allowOverlap="1" wp14:anchorId="7FD100C6" wp14:editId="73FBE55F">
                  <wp:simplePos x="0" y="0"/>
                  <wp:positionH relativeFrom="page">
                    <wp:posOffset>-1905</wp:posOffset>
                  </wp:positionH>
                  <wp:positionV relativeFrom="page">
                    <wp:posOffset>7620</wp:posOffset>
                  </wp:positionV>
                  <wp:extent cx="947420" cy="1154993"/>
                  <wp:effectExtent l="0" t="0" r="5080" b="7620"/>
                  <wp:wrapNone/>
                  <wp:docPr id="25"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04.jpeg">
                            <a:extLst>
                              <a:ext uri="{C183D7F6-B498-43B3-948B-1728B52AA6E4}">
                                <adec:decorative xmlns:adec="http://schemas.microsoft.com/office/drawing/2017/decorative" val="1"/>
                              </a:ext>
                            </a:extLst>
                          </pic:cNvPr>
                          <pic:cNvPicPr/>
                        </pic:nvPicPr>
                        <pic:blipFill>
                          <a:blip r:embed="rId4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6C765F"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00060943"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1F90B8CF" w14:textId="0E0EB252" w:rsidR="00A63789" w:rsidRP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3C4C6C47" w14:textId="77777777" w:rsidTr="00973D03">
        <w:trPr>
          <w:trHeight w:hRule="exact" w:val="1814"/>
        </w:trPr>
        <w:tc>
          <w:tcPr>
            <w:tcW w:w="1555" w:type="dxa"/>
          </w:tcPr>
          <w:p w14:paraId="63EA386C" w14:textId="77777777" w:rsidR="005A3E88" w:rsidRDefault="005A3E88" w:rsidP="00973D03">
            <w:r>
              <w:rPr>
                <w:noProof/>
                <w:lang w:eastAsia="de-DE"/>
              </w:rPr>
              <w:drawing>
                <wp:anchor distT="0" distB="0" distL="0" distR="0" simplePos="0" relativeHeight="251679744" behindDoc="1" locked="0" layoutInCell="1" allowOverlap="1" wp14:anchorId="5AE2A9BF" wp14:editId="3C6796AC">
                  <wp:simplePos x="0" y="0"/>
                  <wp:positionH relativeFrom="page">
                    <wp:posOffset>-1905</wp:posOffset>
                  </wp:positionH>
                  <wp:positionV relativeFrom="page">
                    <wp:posOffset>7620</wp:posOffset>
                  </wp:positionV>
                  <wp:extent cx="947420" cy="1154993"/>
                  <wp:effectExtent l="0" t="0" r="5080" b="7620"/>
                  <wp:wrapNone/>
                  <wp:docPr id="26"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04.jpeg">
                            <a:extLst>
                              <a:ext uri="{C183D7F6-B498-43B3-948B-1728B52AA6E4}">
                                <adec:decorative xmlns:adec="http://schemas.microsoft.com/office/drawing/2017/decorative" val="1"/>
                              </a:ext>
                            </a:extLst>
                          </pic:cNvPr>
                          <pic:cNvPicPr/>
                        </pic:nvPicPr>
                        <pic:blipFill>
                          <a:blip r:embed="rId4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2B837EE5"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6EA7F41A"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64DBB473" w14:textId="4611BE7E" w:rsid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1BD21818" w14:textId="77777777" w:rsidTr="00973D03">
        <w:trPr>
          <w:trHeight w:hRule="exact" w:val="1814"/>
        </w:trPr>
        <w:tc>
          <w:tcPr>
            <w:tcW w:w="1555" w:type="dxa"/>
          </w:tcPr>
          <w:p w14:paraId="78037B22" w14:textId="77777777" w:rsidR="005A3E88" w:rsidRDefault="005A3E88" w:rsidP="00973D03">
            <w:r>
              <w:rPr>
                <w:noProof/>
                <w:lang w:eastAsia="de-DE"/>
              </w:rPr>
              <w:drawing>
                <wp:anchor distT="0" distB="0" distL="0" distR="0" simplePos="0" relativeHeight="251681792" behindDoc="1" locked="0" layoutInCell="1" allowOverlap="1" wp14:anchorId="65F31354" wp14:editId="474A56E8">
                  <wp:simplePos x="0" y="0"/>
                  <wp:positionH relativeFrom="page">
                    <wp:posOffset>-1905</wp:posOffset>
                  </wp:positionH>
                  <wp:positionV relativeFrom="page">
                    <wp:posOffset>7620</wp:posOffset>
                  </wp:positionV>
                  <wp:extent cx="947420" cy="1154993"/>
                  <wp:effectExtent l="0" t="0" r="5080" b="7620"/>
                  <wp:wrapNone/>
                  <wp:docPr id="27"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4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3897C6E1"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31B58593"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77D4B8A6" w14:textId="77777777" w:rsidR="005A3E88" w:rsidRDefault="005A3E88" w:rsidP="00A63789">
      <w:pPr>
        <w:tabs>
          <w:tab w:val="left" w:pos="1560"/>
        </w:tabs>
      </w:pPr>
      <w:r>
        <w:br w:type="page"/>
      </w:r>
    </w:p>
    <w:p w14:paraId="31C5B912" w14:textId="1F104129" w:rsidR="00A63789" w:rsidRPr="000934CA" w:rsidRDefault="005A3E88" w:rsidP="00775F15">
      <w:pPr>
        <w:pStyle w:val="berschrift1"/>
        <w:rPr>
          <w:lang w:val="en-US"/>
        </w:rPr>
      </w:pPr>
      <w:bookmarkStart w:id="57" w:name="_Toc72476905"/>
      <w:r w:rsidRPr="000934CA">
        <w:rPr>
          <w:lang w:val="en-US"/>
        </w:rPr>
        <w:lastRenderedPageBreak/>
        <w:t>Verzeichnisse</w:t>
      </w:r>
      <w:bookmarkEnd w:id="57"/>
      <w:r w:rsidR="00A63789" w:rsidRPr="000934CA">
        <w:rPr>
          <w:lang w:val="en-US"/>
        </w:rPr>
        <w:tab/>
      </w:r>
    </w:p>
    <w:p w14:paraId="7C0BF7D8" w14:textId="77777777" w:rsidR="00C96EFE" w:rsidRPr="002A42A4" w:rsidRDefault="00C96EFE" w:rsidP="00C77BDC">
      <w:pPr>
        <w:pStyle w:val="Textkrper"/>
        <w:spacing w:before="120" w:line="259" w:lineRule="auto"/>
        <w:ind w:left="20" w:right="968"/>
        <w:rPr>
          <w:rFonts w:ascii="Myriad Pro Light" w:hAnsi="Myriad Pro Light"/>
        </w:rPr>
      </w:pPr>
      <w:r w:rsidRPr="002A42A4">
        <w:rPr>
          <w:rFonts w:ascii="Myriad Pro Light" w:hAnsi="Myriad Pro Light"/>
          <w:b/>
          <w:lang w:val="en-US"/>
        </w:rPr>
        <w:t xml:space="preserve">Batty, </w:t>
      </w:r>
      <w:r w:rsidRPr="002A42A4">
        <w:rPr>
          <w:rFonts w:ascii="Myriad Pro Light" w:hAnsi="Myriad Pro Light"/>
          <w:lang w:val="en-US"/>
        </w:rPr>
        <w:t xml:space="preserve">Michael, 2013: Big data, smart cities and city planning. </w:t>
      </w:r>
      <w:r w:rsidRPr="002A42A4">
        <w:rPr>
          <w:rFonts w:ascii="Myriad Pro Light" w:hAnsi="Myriad Pro Light"/>
        </w:rPr>
        <w:t>In: Dialogues in Human Geography, November 2013 3: 274–279.</w:t>
      </w:r>
    </w:p>
    <w:p w14:paraId="72301AA4" w14:textId="77777777" w:rsidR="00C96EFE" w:rsidRPr="002A42A4" w:rsidRDefault="00C96EFE" w:rsidP="00C96EFE">
      <w:pPr>
        <w:pStyle w:val="Textkrper"/>
        <w:spacing w:before="119" w:line="266" w:lineRule="auto"/>
        <w:ind w:left="20" w:right="283"/>
        <w:rPr>
          <w:rFonts w:ascii="Myriad Pro Light" w:hAnsi="Myriad Pro Light"/>
        </w:rPr>
      </w:pPr>
      <w:r w:rsidRPr="002A42A4">
        <w:rPr>
          <w:rFonts w:ascii="Myriad Pro Light" w:hAnsi="Myriad Pro Light"/>
          <w:b/>
        </w:rPr>
        <w:t xml:space="preserve">BBSR </w:t>
      </w:r>
      <w:r w:rsidRPr="002A42A4">
        <w:rPr>
          <w:rFonts w:ascii="Myriad Pro Light" w:hAnsi="Myriad Pro Light"/>
        </w:rPr>
        <w:t xml:space="preserve">– Bundesinstitut für Bau-, Stadt- und Raumforschung, 2016: Smart Cities – Gamification, Prognose- märkte, Wikis &amp; Co: Neues Wissen für die Stadt. Auftraggeber: BBSR, Bundesinstitut für Bau-, Stadt- und Raumforschung. Auftragnehmer: Arbeitsgemeinschaft aus STAT-UP, STUDIO | STADT | REGION, Lehrstuhl für Raumentwicklung der TU München und Urban Progress. Zugriff: </w:t>
      </w:r>
      <w:hyperlink r:id="rId45">
        <w:r w:rsidRPr="002A42A4">
          <w:rPr>
            <w:rFonts w:ascii="Myriad Pro Light" w:hAnsi="Myriad Pro Light"/>
          </w:rPr>
          <w:t>http://www.bbsr.bund.de/BBSR/DE/</w:t>
        </w:r>
      </w:hyperlink>
      <w:r w:rsidRPr="002A42A4">
        <w:rPr>
          <w:rFonts w:ascii="Myriad Pro Light" w:hAnsi="Myriad Pro Light"/>
        </w:rPr>
        <w:t xml:space="preserve"> FP/ExWoSt/Studien/2015/SmartCities/SmartCities-Gamification/01_Start.html [abgerufen am 20.12.2016].</w:t>
      </w:r>
    </w:p>
    <w:p w14:paraId="3A7B0B7A" w14:textId="77777777" w:rsidR="00C96EFE" w:rsidRPr="002A42A4" w:rsidRDefault="00C96EFE" w:rsidP="00C96EFE">
      <w:pPr>
        <w:pStyle w:val="Textkrper"/>
        <w:spacing w:before="111" w:line="259" w:lineRule="auto"/>
        <w:ind w:left="20" w:right="13"/>
        <w:rPr>
          <w:rFonts w:ascii="Myriad Pro Light" w:hAnsi="Myriad Pro Light"/>
        </w:rPr>
      </w:pPr>
      <w:r w:rsidRPr="002A42A4">
        <w:rPr>
          <w:rFonts w:ascii="Myriad Pro Light" w:hAnsi="Myriad Pro Light"/>
          <w:b/>
        </w:rPr>
        <w:t xml:space="preserve">Boesch, </w:t>
      </w:r>
      <w:r w:rsidRPr="002A42A4">
        <w:rPr>
          <w:rFonts w:ascii="Myriad Pro Light" w:hAnsi="Myriad Pro Light"/>
        </w:rPr>
        <w:t xml:space="preserve">Martin, 1989: Engagierte Geographie. Zur Rekonstruktion derRaumwissenschaft als politikorientierte Geographie. Serie: Erdkundliches Wissen, Bd. 98, Emil Meynen (Hrsg.), 1. Aufl. </w:t>
      </w:r>
      <w:proofErr w:type="gramStart"/>
      <w:r w:rsidRPr="002A42A4">
        <w:rPr>
          <w:rFonts w:ascii="Myriad Pro Light" w:hAnsi="Myriad Pro Light"/>
        </w:rPr>
        <w:t>Stuttgart:Franz</w:t>
      </w:r>
      <w:proofErr w:type="gramEnd"/>
      <w:r w:rsidRPr="002A42A4">
        <w:rPr>
          <w:rFonts w:ascii="Myriad Pro Light" w:hAnsi="Myriad Pro Light"/>
        </w:rPr>
        <w:t xml:space="preserve"> Steiner Verlag.</w:t>
      </w:r>
    </w:p>
    <w:p w14:paraId="1D741194" w14:textId="77777777" w:rsidR="00C96EFE" w:rsidRPr="002A42A4" w:rsidRDefault="00C96EFE" w:rsidP="00C96EFE">
      <w:pPr>
        <w:spacing w:before="119"/>
        <w:ind w:left="20" w:right="1194"/>
        <w:rPr>
          <w:rFonts w:ascii="Myriad Pro Light" w:hAnsi="Myriad Pro Light"/>
        </w:rPr>
      </w:pPr>
      <w:r w:rsidRPr="002A42A4">
        <w:rPr>
          <w:rFonts w:ascii="Myriad Pro Light" w:hAnsi="Myriad Pro Light"/>
          <w:b/>
        </w:rPr>
        <w:t xml:space="preserve">Bundeskanzleramt Österreich, </w:t>
      </w:r>
      <w:r w:rsidRPr="002A42A4">
        <w:rPr>
          <w:rFonts w:ascii="Myriad Pro Light" w:hAnsi="Myriad Pro Light"/>
        </w:rPr>
        <w:t>2016: Offene Daten Österreich. Zugriff h</w:t>
      </w:r>
      <w:hyperlink r:id="rId46">
        <w:r w:rsidRPr="002A42A4">
          <w:rPr>
            <w:rFonts w:ascii="Myriad Pro Light" w:hAnsi="Myriad Pro Light"/>
          </w:rPr>
          <w:t>ttps://w</w:t>
        </w:r>
      </w:hyperlink>
      <w:r w:rsidRPr="002A42A4">
        <w:rPr>
          <w:rFonts w:ascii="Myriad Pro Light" w:hAnsi="Myriad Pro Light"/>
        </w:rPr>
        <w:t>ww.da</w:t>
      </w:r>
      <w:hyperlink r:id="rId47">
        <w:r w:rsidRPr="002A42A4">
          <w:rPr>
            <w:rFonts w:ascii="Myriad Pro Light" w:hAnsi="Myriad Pro Light"/>
          </w:rPr>
          <w:t>ta.gv</w:t>
        </w:r>
      </w:hyperlink>
      <w:r w:rsidRPr="002A42A4">
        <w:rPr>
          <w:rFonts w:ascii="Myriad Pro Light" w:hAnsi="Myriad Pro Light"/>
        </w:rPr>
        <w:t>.a</w:t>
      </w:r>
      <w:hyperlink r:id="rId48">
        <w:r w:rsidRPr="002A42A4">
          <w:rPr>
            <w:rFonts w:ascii="Myriad Pro Light" w:hAnsi="Myriad Pro Light"/>
          </w:rPr>
          <w:t>t</w:t>
        </w:r>
      </w:hyperlink>
      <w:r w:rsidRPr="002A42A4">
        <w:rPr>
          <w:rFonts w:ascii="Myriad Pro Light" w:hAnsi="Myriad Pro Light"/>
        </w:rPr>
        <w:t xml:space="preserve"> [abgerufen am 20.12.2016].</w:t>
      </w:r>
    </w:p>
    <w:p w14:paraId="08D30E78" w14:textId="77777777" w:rsidR="00C96EFE" w:rsidRPr="002A42A4" w:rsidRDefault="00C96EFE" w:rsidP="00C96EFE">
      <w:pPr>
        <w:pStyle w:val="Textkrper"/>
        <w:spacing w:before="119" w:line="259" w:lineRule="auto"/>
        <w:ind w:left="20" w:right="968"/>
        <w:rPr>
          <w:rFonts w:ascii="Myriad Pro Light" w:hAnsi="Myriad Pro Light"/>
        </w:rPr>
      </w:pPr>
      <w:r w:rsidRPr="002A42A4">
        <w:rPr>
          <w:rFonts w:ascii="Myriad Pro Light" w:hAnsi="Myriad Pro Light"/>
          <w:b/>
          <w:lang w:val="en-US"/>
        </w:rPr>
        <w:t xml:space="preserve">Batty, </w:t>
      </w:r>
      <w:r w:rsidRPr="002A42A4">
        <w:rPr>
          <w:rFonts w:ascii="Myriad Pro Light" w:hAnsi="Myriad Pro Light"/>
          <w:lang w:val="en-US"/>
        </w:rPr>
        <w:t xml:space="preserve">Michael, 2013: Big data, smart cities and city planning. </w:t>
      </w:r>
      <w:r w:rsidRPr="002A42A4">
        <w:rPr>
          <w:rFonts w:ascii="Myriad Pro Light" w:hAnsi="Myriad Pro Light"/>
        </w:rPr>
        <w:t>In: Dialogues in Human Geography, November 2013 3: 274–279.</w:t>
      </w:r>
    </w:p>
    <w:p w14:paraId="23DED1CF" w14:textId="77777777" w:rsidR="00C96EFE" w:rsidRPr="002A42A4" w:rsidRDefault="00C96EFE" w:rsidP="00C96EFE">
      <w:pPr>
        <w:pStyle w:val="Textkrper"/>
        <w:spacing w:before="119" w:line="264" w:lineRule="auto"/>
        <w:ind w:left="20" w:right="344"/>
        <w:rPr>
          <w:rFonts w:ascii="Myriad Pro Light" w:hAnsi="Myriad Pro Light"/>
        </w:rPr>
      </w:pPr>
      <w:r w:rsidRPr="002A42A4">
        <w:rPr>
          <w:rFonts w:ascii="Myriad Pro Light" w:hAnsi="Myriad Pro Light"/>
          <w:b/>
        </w:rPr>
        <w:t xml:space="preserve">BBSR </w:t>
      </w:r>
      <w:r w:rsidRPr="002A42A4">
        <w:rPr>
          <w:rFonts w:ascii="Myriad Pro Light" w:hAnsi="Myriad Pro Light"/>
        </w:rPr>
        <w:t>– Bundesinstitut für Bau-, Stadt- und Raumforschung, 2016: Smart Cities – Gamification, Prognose- märkte, Wikis &amp; Co: Neues Wissen für die Stadt. Auftraggeber: BBSR, Bundesinstitut für Bau-, Stadt- und Raumforschung. Auftragnehmer: Arbeitsgemeinschaft aus STAT-UP, STUDIO | STADT | REGION,</w:t>
      </w:r>
    </w:p>
    <w:p w14:paraId="3623BF3A" w14:textId="77777777" w:rsidR="00C96EFE" w:rsidRPr="002A42A4" w:rsidRDefault="00C96EFE" w:rsidP="00C96EFE">
      <w:pPr>
        <w:pStyle w:val="Textkrper"/>
        <w:spacing w:before="3" w:line="268" w:lineRule="auto"/>
        <w:ind w:left="20" w:right="1062"/>
        <w:rPr>
          <w:rFonts w:ascii="Myriad Pro Light" w:hAnsi="Myriad Pro Light"/>
        </w:rPr>
      </w:pPr>
      <w:r w:rsidRPr="002A42A4">
        <w:rPr>
          <w:rFonts w:ascii="Myriad Pro Light" w:hAnsi="Myriad Pro Light"/>
        </w:rPr>
        <w:t>Lehrstuhl für Raumentwicklung der TU München und Urban Progress. Zugriff: http://www.bbsr. bund.de/BBSR/DE/FP/ExWoSt/Studien/2015/SmartCities/SmartCities-Gamification/01_Start.html [abgerufen am 20.12.2016].</w:t>
      </w:r>
    </w:p>
    <w:p w14:paraId="146BE36C" w14:textId="77777777" w:rsidR="00C96EFE" w:rsidRPr="002A42A4" w:rsidRDefault="00C96EFE" w:rsidP="00C96EFE">
      <w:pPr>
        <w:pStyle w:val="Textkrper"/>
        <w:spacing w:before="111" w:line="264" w:lineRule="auto"/>
        <w:ind w:left="20" w:right="740"/>
        <w:rPr>
          <w:rFonts w:ascii="Myriad Pro Light" w:hAnsi="Myriad Pro Light"/>
        </w:rPr>
      </w:pPr>
      <w:r w:rsidRPr="002A42A4">
        <w:rPr>
          <w:rFonts w:ascii="Myriad Pro Light" w:hAnsi="Myriad Pro Light"/>
          <w:b/>
        </w:rPr>
        <w:t xml:space="preserve">Boesch, </w:t>
      </w:r>
      <w:r w:rsidRPr="002A42A4">
        <w:rPr>
          <w:rFonts w:ascii="Myriad Pro Light" w:hAnsi="Myriad Pro Light"/>
        </w:rPr>
        <w:t>Martin, 1989: Engagierte Geographie. Zur Rekonstruktion der Raumwissenschaft als politik- orientierte Geographie. Serie: Erdkundliches Wissen, Bd. 98, Emil Meynen (Hrsg.), 1. Aufl. Stuttgart: Franz Steiner Verlag.</w:t>
      </w:r>
    </w:p>
    <w:p w14:paraId="0A00676D" w14:textId="1FF0A835" w:rsidR="00C96EFE" w:rsidRPr="002A42A4" w:rsidRDefault="00C96EFE" w:rsidP="00C96EFE">
      <w:pPr>
        <w:ind w:left="20" w:right="1194"/>
        <w:rPr>
          <w:rFonts w:ascii="Myriad Pro Light" w:hAnsi="Myriad Pro Light"/>
        </w:rPr>
      </w:pPr>
      <w:r w:rsidRPr="002A42A4">
        <w:rPr>
          <w:rFonts w:ascii="Myriad Pro Light" w:hAnsi="Myriad Pro Light"/>
          <w:b/>
        </w:rPr>
        <w:t xml:space="preserve">Bundeskanzleramt Österreich, </w:t>
      </w:r>
      <w:r w:rsidRPr="002A42A4">
        <w:rPr>
          <w:rFonts w:ascii="Myriad Pro Light" w:hAnsi="Myriad Pro Light"/>
        </w:rPr>
        <w:t>2016: Offene Daten Österreich. Zugriff h</w:t>
      </w:r>
      <w:hyperlink r:id="rId49">
        <w:r w:rsidRPr="002A42A4">
          <w:rPr>
            <w:rFonts w:ascii="Myriad Pro Light" w:hAnsi="Myriad Pro Light"/>
          </w:rPr>
          <w:t>ttps://w</w:t>
        </w:r>
      </w:hyperlink>
      <w:r w:rsidRPr="002A42A4">
        <w:rPr>
          <w:rFonts w:ascii="Myriad Pro Light" w:hAnsi="Myriad Pro Light"/>
        </w:rPr>
        <w:t>ww.da</w:t>
      </w:r>
      <w:hyperlink r:id="rId50">
        <w:r w:rsidRPr="002A42A4">
          <w:rPr>
            <w:rFonts w:ascii="Myriad Pro Light" w:hAnsi="Myriad Pro Light"/>
          </w:rPr>
          <w:t>ta.gv</w:t>
        </w:r>
      </w:hyperlink>
      <w:r w:rsidRPr="002A42A4">
        <w:rPr>
          <w:rFonts w:ascii="Myriad Pro Light" w:hAnsi="Myriad Pro Light"/>
        </w:rPr>
        <w:t>.a</w:t>
      </w:r>
      <w:hyperlink r:id="rId51">
        <w:r w:rsidRPr="002A42A4">
          <w:rPr>
            <w:rFonts w:ascii="Myriad Pro Light" w:hAnsi="Myriad Pro Light"/>
          </w:rPr>
          <w:t>t</w:t>
        </w:r>
      </w:hyperlink>
      <w:r w:rsidRPr="002A42A4">
        <w:rPr>
          <w:rFonts w:ascii="Myriad Pro Light" w:hAnsi="Myriad Pro Light"/>
        </w:rPr>
        <w:t xml:space="preserve"> [abgerufen am 20.12.2016].</w:t>
      </w:r>
    </w:p>
    <w:p w14:paraId="6E71BB6A" w14:textId="77777777" w:rsidR="00C96EFE" w:rsidRDefault="00C96EFE">
      <w:pPr>
        <w:jc w:val="left"/>
      </w:pPr>
      <w:r>
        <w:br w:type="page"/>
      </w:r>
    </w:p>
    <w:p w14:paraId="7C8BF2DB" w14:textId="7448B9C4" w:rsidR="00C96EFE" w:rsidRDefault="00C96EFE" w:rsidP="00C96EFE">
      <w:pPr>
        <w:pStyle w:val="berschrift2"/>
      </w:pPr>
      <w:bookmarkStart w:id="58" w:name="_Toc72476906"/>
      <w:r>
        <w:lastRenderedPageBreak/>
        <w:t>Abbildungsverzeichnis</w:t>
      </w:r>
      <w:bookmarkEnd w:id="58"/>
    </w:p>
    <w:p w14:paraId="32FF767E" w14:textId="4FE38219" w:rsidR="00CA3813" w:rsidRDefault="00CA3813">
      <w:pPr>
        <w:pStyle w:val="Abbildungsverzeichnis"/>
        <w:tabs>
          <w:tab w:val="right" w:pos="9060"/>
        </w:tabs>
        <w:rPr>
          <w:rFonts w:asciiTheme="minorHAnsi" w:eastAsiaTheme="minorEastAsia" w:hAnsiTheme="minorHAnsi"/>
          <w:noProof/>
          <w:sz w:val="22"/>
          <w:lang w:eastAsia="de-DE"/>
        </w:rPr>
      </w:pPr>
      <w:r>
        <w:fldChar w:fldCharType="begin"/>
      </w:r>
      <w:r>
        <w:instrText xml:space="preserve"> TOC \f f \h \z \c "Abbildung" </w:instrText>
      </w:r>
      <w:r>
        <w:fldChar w:fldCharType="separate"/>
      </w:r>
      <w:hyperlink w:anchor="_Toc72478868" w:history="1">
        <w:r w:rsidRPr="009B5C6D">
          <w:rPr>
            <w:rStyle w:val="Hyperlink"/>
            <w:noProof/>
          </w:rPr>
          <w:t>Abbildung 1 Ich bin eine Abbildungsüberschrift und stehe bevorzugt über einer Abbildung</w:t>
        </w:r>
        <w:r>
          <w:rPr>
            <w:noProof/>
            <w:webHidden/>
          </w:rPr>
          <w:tab/>
        </w:r>
        <w:r>
          <w:rPr>
            <w:noProof/>
            <w:webHidden/>
          </w:rPr>
          <w:fldChar w:fldCharType="begin"/>
        </w:r>
        <w:r>
          <w:rPr>
            <w:noProof/>
            <w:webHidden/>
          </w:rPr>
          <w:instrText xml:space="preserve"> PAGEREF _Toc72478868 \h </w:instrText>
        </w:r>
        <w:r>
          <w:rPr>
            <w:noProof/>
            <w:webHidden/>
          </w:rPr>
        </w:r>
        <w:r>
          <w:rPr>
            <w:noProof/>
            <w:webHidden/>
          </w:rPr>
          <w:fldChar w:fldCharType="separate"/>
        </w:r>
        <w:r>
          <w:rPr>
            <w:noProof/>
            <w:webHidden/>
          </w:rPr>
          <w:t>8</w:t>
        </w:r>
        <w:r>
          <w:rPr>
            <w:noProof/>
            <w:webHidden/>
          </w:rPr>
          <w:fldChar w:fldCharType="end"/>
        </w:r>
      </w:hyperlink>
    </w:p>
    <w:p w14:paraId="0D719964" w14:textId="009EADF6" w:rsidR="00CA3813" w:rsidRDefault="005F5F98">
      <w:pPr>
        <w:pStyle w:val="Abbildungsverzeichnis"/>
        <w:tabs>
          <w:tab w:val="right" w:pos="9060"/>
        </w:tabs>
        <w:rPr>
          <w:rFonts w:asciiTheme="minorHAnsi" w:eastAsiaTheme="minorEastAsia" w:hAnsiTheme="minorHAnsi"/>
          <w:noProof/>
          <w:sz w:val="22"/>
          <w:lang w:eastAsia="de-DE"/>
        </w:rPr>
      </w:pPr>
      <w:hyperlink w:anchor="_Toc72478869" w:history="1">
        <w:r w:rsidR="00CA3813" w:rsidRPr="009B5C6D">
          <w:rPr>
            <w:rStyle w:val="Hyperlink"/>
            <w:noProof/>
          </w:rPr>
          <w:t>Abbildung 2 Beispiel</w:t>
        </w:r>
        <w:r w:rsidR="00CA3813">
          <w:rPr>
            <w:noProof/>
            <w:webHidden/>
          </w:rPr>
          <w:tab/>
        </w:r>
        <w:r w:rsidR="00CA3813">
          <w:rPr>
            <w:noProof/>
            <w:webHidden/>
          </w:rPr>
          <w:fldChar w:fldCharType="begin"/>
        </w:r>
        <w:r w:rsidR="00CA3813">
          <w:rPr>
            <w:noProof/>
            <w:webHidden/>
          </w:rPr>
          <w:instrText xml:space="preserve"> PAGEREF _Toc72478869 \h </w:instrText>
        </w:r>
        <w:r w:rsidR="00CA3813">
          <w:rPr>
            <w:noProof/>
            <w:webHidden/>
          </w:rPr>
        </w:r>
        <w:r w:rsidR="00CA3813">
          <w:rPr>
            <w:noProof/>
            <w:webHidden/>
          </w:rPr>
          <w:fldChar w:fldCharType="separate"/>
        </w:r>
        <w:r w:rsidR="00CA3813">
          <w:rPr>
            <w:noProof/>
            <w:webHidden/>
          </w:rPr>
          <w:t>11</w:t>
        </w:r>
        <w:r w:rsidR="00CA3813">
          <w:rPr>
            <w:noProof/>
            <w:webHidden/>
          </w:rPr>
          <w:fldChar w:fldCharType="end"/>
        </w:r>
      </w:hyperlink>
    </w:p>
    <w:p w14:paraId="5A164E18" w14:textId="2419E951" w:rsidR="00CA3813" w:rsidRDefault="005F5F98">
      <w:pPr>
        <w:pStyle w:val="Abbildungsverzeichnis"/>
        <w:tabs>
          <w:tab w:val="right" w:pos="9060"/>
        </w:tabs>
        <w:rPr>
          <w:rFonts w:asciiTheme="minorHAnsi" w:eastAsiaTheme="minorEastAsia" w:hAnsiTheme="minorHAnsi"/>
          <w:noProof/>
          <w:sz w:val="22"/>
          <w:lang w:eastAsia="de-DE"/>
        </w:rPr>
      </w:pPr>
      <w:hyperlink w:anchor="_Toc72478870" w:history="1">
        <w:r w:rsidR="00CA3813" w:rsidRPr="009B5C6D">
          <w:rPr>
            <w:rStyle w:val="Hyperlink"/>
            <w:noProof/>
          </w:rPr>
          <w:t>Abbildung 3 Beispiel</w:t>
        </w:r>
        <w:r w:rsidR="00CA3813">
          <w:rPr>
            <w:noProof/>
            <w:webHidden/>
          </w:rPr>
          <w:tab/>
        </w:r>
        <w:r w:rsidR="00CA3813">
          <w:rPr>
            <w:noProof/>
            <w:webHidden/>
          </w:rPr>
          <w:fldChar w:fldCharType="begin"/>
        </w:r>
        <w:r w:rsidR="00CA3813">
          <w:rPr>
            <w:noProof/>
            <w:webHidden/>
          </w:rPr>
          <w:instrText xml:space="preserve"> PAGEREF _Toc72478870 \h </w:instrText>
        </w:r>
        <w:r w:rsidR="00CA3813">
          <w:rPr>
            <w:noProof/>
            <w:webHidden/>
          </w:rPr>
        </w:r>
        <w:r w:rsidR="00CA3813">
          <w:rPr>
            <w:noProof/>
            <w:webHidden/>
          </w:rPr>
          <w:fldChar w:fldCharType="separate"/>
        </w:r>
        <w:r w:rsidR="00CA3813">
          <w:rPr>
            <w:noProof/>
            <w:webHidden/>
          </w:rPr>
          <w:t>13</w:t>
        </w:r>
        <w:r w:rsidR="00CA3813">
          <w:rPr>
            <w:noProof/>
            <w:webHidden/>
          </w:rPr>
          <w:fldChar w:fldCharType="end"/>
        </w:r>
      </w:hyperlink>
    </w:p>
    <w:p w14:paraId="24BED479" w14:textId="4A477C40" w:rsidR="00CA3813" w:rsidRDefault="005F5F98">
      <w:pPr>
        <w:pStyle w:val="Abbildungsverzeichnis"/>
        <w:tabs>
          <w:tab w:val="right" w:pos="9060"/>
        </w:tabs>
        <w:rPr>
          <w:rFonts w:asciiTheme="minorHAnsi" w:eastAsiaTheme="minorEastAsia" w:hAnsiTheme="minorHAnsi"/>
          <w:noProof/>
          <w:sz w:val="22"/>
          <w:lang w:eastAsia="de-DE"/>
        </w:rPr>
      </w:pPr>
      <w:hyperlink w:anchor="_Toc72478871" w:history="1">
        <w:r w:rsidR="00CA3813" w:rsidRPr="009B5C6D">
          <w:rPr>
            <w:rStyle w:val="Hyperlink"/>
            <w:noProof/>
          </w:rPr>
          <w:t>Abbildung 4 Grafik Vermietung</w:t>
        </w:r>
        <w:r w:rsidR="00CA3813">
          <w:rPr>
            <w:noProof/>
            <w:webHidden/>
          </w:rPr>
          <w:tab/>
        </w:r>
        <w:r w:rsidR="00CA3813">
          <w:rPr>
            <w:noProof/>
            <w:webHidden/>
          </w:rPr>
          <w:fldChar w:fldCharType="begin"/>
        </w:r>
        <w:r w:rsidR="00CA3813">
          <w:rPr>
            <w:noProof/>
            <w:webHidden/>
          </w:rPr>
          <w:instrText xml:space="preserve"> PAGEREF _Toc72478871 \h </w:instrText>
        </w:r>
        <w:r w:rsidR="00CA3813">
          <w:rPr>
            <w:noProof/>
            <w:webHidden/>
          </w:rPr>
        </w:r>
        <w:r w:rsidR="00CA3813">
          <w:rPr>
            <w:noProof/>
            <w:webHidden/>
          </w:rPr>
          <w:fldChar w:fldCharType="separate"/>
        </w:r>
        <w:r w:rsidR="00CA3813">
          <w:rPr>
            <w:noProof/>
            <w:webHidden/>
          </w:rPr>
          <w:t>14</w:t>
        </w:r>
        <w:r w:rsidR="00CA3813">
          <w:rPr>
            <w:noProof/>
            <w:webHidden/>
          </w:rPr>
          <w:fldChar w:fldCharType="end"/>
        </w:r>
      </w:hyperlink>
    </w:p>
    <w:p w14:paraId="250B9BD3" w14:textId="47E9F30F" w:rsidR="00C96EFE" w:rsidRPr="00C96EFE" w:rsidRDefault="00CA3813" w:rsidP="002A42A4">
      <w:pPr>
        <w:spacing w:after="120"/>
      </w:pPr>
      <w:r>
        <w:fldChar w:fldCharType="end"/>
      </w:r>
    </w:p>
    <w:p w14:paraId="6214BE18" w14:textId="79D889F5" w:rsidR="00151349" w:rsidRPr="00E91B85" w:rsidRDefault="00151349" w:rsidP="00E91B85">
      <w:pPr>
        <w:pStyle w:val="UntertitelUmschlagseite"/>
      </w:pPr>
      <w:r>
        <w:br w:type="page"/>
      </w:r>
    </w:p>
    <w:p w14:paraId="03317CA9" w14:textId="2EFB2542" w:rsidR="00C96EFE" w:rsidRDefault="00151349" w:rsidP="00151349">
      <w:pPr>
        <w:pStyle w:val="berschrift2"/>
      </w:pPr>
      <w:bookmarkStart w:id="59" w:name="_Toc72476907"/>
      <w:r>
        <w:lastRenderedPageBreak/>
        <w:t>Tabellenverzeichnis</w:t>
      </w:r>
      <w:bookmarkEnd w:id="59"/>
    </w:p>
    <w:p w14:paraId="7E095DEC" w14:textId="05C2D488" w:rsidR="00CA3813" w:rsidRDefault="002A42A4">
      <w:pPr>
        <w:pStyle w:val="Abbildungsverzeichnis"/>
        <w:tabs>
          <w:tab w:val="right" w:pos="9060"/>
        </w:tabs>
        <w:rPr>
          <w:rFonts w:asciiTheme="minorHAnsi" w:eastAsiaTheme="minorEastAsia" w:hAnsiTheme="minorHAnsi"/>
          <w:noProof/>
          <w:sz w:val="22"/>
          <w:lang w:eastAsia="de-DE"/>
        </w:rPr>
      </w:pPr>
      <w:r>
        <w:fldChar w:fldCharType="begin"/>
      </w:r>
      <w:r>
        <w:instrText xml:space="preserve"> TOC \h \z \c "Tabelle" </w:instrText>
      </w:r>
      <w:r>
        <w:fldChar w:fldCharType="separate"/>
      </w:r>
      <w:hyperlink w:anchor="_Toc72478927" w:history="1">
        <w:r w:rsidR="00CA3813" w:rsidRPr="00A50A97">
          <w:rPr>
            <w:rStyle w:val="Hyperlink"/>
            <w:noProof/>
          </w:rPr>
          <w:t>Tabelle 1 Beispieltabelle</w:t>
        </w:r>
        <w:r w:rsidR="00CA3813">
          <w:rPr>
            <w:noProof/>
            <w:webHidden/>
          </w:rPr>
          <w:tab/>
        </w:r>
        <w:r w:rsidR="00CA3813">
          <w:rPr>
            <w:noProof/>
            <w:webHidden/>
          </w:rPr>
          <w:fldChar w:fldCharType="begin"/>
        </w:r>
        <w:r w:rsidR="00CA3813">
          <w:rPr>
            <w:noProof/>
            <w:webHidden/>
          </w:rPr>
          <w:instrText xml:space="preserve"> PAGEREF _Toc72478927 \h </w:instrText>
        </w:r>
        <w:r w:rsidR="00CA3813">
          <w:rPr>
            <w:noProof/>
            <w:webHidden/>
          </w:rPr>
        </w:r>
        <w:r w:rsidR="00CA3813">
          <w:rPr>
            <w:noProof/>
            <w:webHidden/>
          </w:rPr>
          <w:fldChar w:fldCharType="separate"/>
        </w:r>
        <w:r w:rsidR="00CA3813">
          <w:rPr>
            <w:noProof/>
            <w:webHidden/>
          </w:rPr>
          <w:t>9</w:t>
        </w:r>
        <w:r w:rsidR="00CA3813">
          <w:rPr>
            <w:noProof/>
            <w:webHidden/>
          </w:rPr>
          <w:fldChar w:fldCharType="end"/>
        </w:r>
      </w:hyperlink>
    </w:p>
    <w:p w14:paraId="48652CDB" w14:textId="74BEF6A5" w:rsidR="00CA3813" w:rsidRDefault="005F5F98">
      <w:pPr>
        <w:pStyle w:val="Abbildungsverzeichnis"/>
        <w:tabs>
          <w:tab w:val="right" w:pos="9060"/>
        </w:tabs>
        <w:rPr>
          <w:rFonts w:asciiTheme="minorHAnsi" w:eastAsiaTheme="minorEastAsia" w:hAnsiTheme="minorHAnsi"/>
          <w:noProof/>
          <w:sz w:val="22"/>
          <w:lang w:eastAsia="de-DE"/>
        </w:rPr>
      </w:pPr>
      <w:hyperlink w:anchor="_Toc72478928" w:history="1">
        <w:r w:rsidR="00CA3813" w:rsidRPr="00A50A97">
          <w:rPr>
            <w:rStyle w:val="Hyperlink"/>
            <w:noProof/>
          </w:rPr>
          <w:t>Tabelle 2 Beispieltabelle</w:t>
        </w:r>
        <w:r w:rsidR="00CA3813">
          <w:rPr>
            <w:noProof/>
            <w:webHidden/>
          </w:rPr>
          <w:tab/>
        </w:r>
        <w:r w:rsidR="00CA3813">
          <w:rPr>
            <w:noProof/>
            <w:webHidden/>
          </w:rPr>
          <w:fldChar w:fldCharType="begin"/>
        </w:r>
        <w:r w:rsidR="00CA3813">
          <w:rPr>
            <w:noProof/>
            <w:webHidden/>
          </w:rPr>
          <w:instrText xml:space="preserve"> PAGEREF _Toc72478928 \h </w:instrText>
        </w:r>
        <w:r w:rsidR="00CA3813">
          <w:rPr>
            <w:noProof/>
            <w:webHidden/>
          </w:rPr>
        </w:r>
        <w:r w:rsidR="00CA3813">
          <w:rPr>
            <w:noProof/>
            <w:webHidden/>
          </w:rPr>
          <w:fldChar w:fldCharType="separate"/>
        </w:r>
        <w:r w:rsidR="00CA3813">
          <w:rPr>
            <w:noProof/>
            <w:webHidden/>
          </w:rPr>
          <w:t>12</w:t>
        </w:r>
        <w:r w:rsidR="00CA3813">
          <w:rPr>
            <w:noProof/>
            <w:webHidden/>
          </w:rPr>
          <w:fldChar w:fldCharType="end"/>
        </w:r>
      </w:hyperlink>
    </w:p>
    <w:p w14:paraId="6C76ACCA" w14:textId="431354D9" w:rsidR="00CA3813" w:rsidRDefault="005F5F98">
      <w:pPr>
        <w:pStyle w:val="Abbildungsverzeichnis"/>
        <w:tabs>
          <w:tab w:val="right" w:pos="9060"/>
        </w:tabs>
        <w:rPr>
          <w:rFonts w:asciiTheme="minorHAnsi" w:eastAsiaTheme="minorEastAsia" w:hAnsiTheme="minorHAnsi"/>
          <w:noProof/>
          <w:sz w:val="22"/>
          <w:lang w:eastAsia="de-DE"/>
        </w:rPr>
      </w:pPr>
      <w:hyperlink w:anchor="_Toc72478929" w:history="1">
        <w:r w:rsidR="00CA3813" w:rsidRPr="00A50A97">
          <w:rPr>
            <w:rStyle w:val="Hyperlink"/>
            <w:noProof/>
          </w:rPr>
          <w:t>Tabelle 3 Beispieltabelle</w:t>
        </w:r>
        <w:r w:rsidR="00CA3813">
          <w:rPr>
            <w:noProof/>
            <w:webHidden/>
          </w:rPr>
          <w:tab/>
        </w:r>
        <w:r w:rsidR="00CA3813">
          <w:rPr>
            <w:noProof/>
            <w:webHidden/>
          </w:rPr>
          <w:fldChar w:fldCharType="begin"/>
        </w:r>
        <w:r w:rsidR="00CA3813">
          <w:rPr>
            <w:noProof/>
            <w:webHidden/>
          </w:rPr>
          <w:instrText xml:space="preserve"> PAGEREF _Toc72478929 \h </w:instrText>
        </w:r>
        <w:r w:rsidR="00CA3813">
          <w:rPr>
            <w:noProof/>
            <w:webHidden/>
          </w:rPr>
        </w:r>
        <w:r w:rsidR="00CA3813">
          <w:rPr>
            <w:noProof/>
            <w:webHidden/>
          </w:rPr>
          <w:fldChar w:fldCharType="separate"/>
        </w:r>
        <w:r w:rsidR="00CA3813">
          <w:rPr>
            <w:noProof/>
            <w:webHidden/>
          </w:rPr>
          <w:t>15</w:t>
        </w:r>
        <w:r w:rsidR="00CA3813">
          <w:rPr>
            <w:noProof/>
            <w:webHidden/>
          </w:rPr>
          <w:fldChar w:fldCharType="end"/>
        </w:r>
      </w:hyperlink>
    </w:p>
    <w:p w14:paraId="73D129CB" w14:textId="1FCFBC6B" w:rsidR="00151349" w:rsidRDefault="002A42A4" w:rsidP="002A42A4">
      <w:pPr>
        <w:spacing w:after="120"/>
      </w:pPr>
      <w:r>
        <w:fldChar w:fldCharType="end"/>
      </w:r>
    </w:p>
    <w:p w14:paraId="0072C4D3" w14:textId="41217EAB" w:rsidR="00151349" w:rsidRDefault="00151349" w:rsidP="00151349"/>
    <w:p w14:paraId="3D052D9A" w14:textId="4B72013C" w:rsidR="00151349" w:rsidRDefault="00151349" w:rsidP="00151349">
      <w:r>
        <w:br w:type="page"/>
      </w:r>
    </w:p>
    <w:p w14:paraId="325977CA" w14:textId="5368F159" w:rsidR="001F79D5" w:rsidRPr="00775F15" w:rsidRDefault="001F79D5" w:rsidP="00775F15">
      <w:pPr>
        <w:pStyle w:val="berschrift1"/>
      </w:pPr>
      <w:bookmarkStart w:id="60" w:name="_Toc72476908"/>
      <w:r w:rsidRPr="00775F15">
        <w:lastRenderedPageBreak/>
        <w:t>Anlagen</w:t>
      </w:r>
      <w:bookmarkEnd w:id="60"/>
    </w:p>
    <w:p w14:paraId="1E5FCAA9" w14:textId="77777777" w:rsidR="001F79D5" w:rsidRDefault="001F79D5" w:rsidP="00A86D56">
      <w:pPr>
        <w:pStyle w:val="AufzhlungmitQuadrat"/>
      </w:pPr>
      <w:r>
        <w:t>Lorem ipsum dolor sit amet, consectetuer adipiscing elit. Maecenas porttitor congue massa. Fusce posuere, magna sed pulvinar ultricies, purus lectus malesuada libero, sit amet commodo magna eros quis urna.</w:t>
      </w:r>
    </w:p>
    <w:p w14:paraId="23BE0CF9" w14:textId="77777777" w:rsidR="001F79D5" w:rsidRDefault="001F79D5" w:rsidP="00A86D56">
      <w:pPr>
        <w:pStyle w:val="AufzhlungmitQuadrat"/>
      </w:pPr>
      <w:r>
        <w:t>Nunc viverra imperdiet enim. Fusce est. Vivamus a tellus.</w:t>
      </w:r>
    </w:p>
    <w:p w14:paraId="34F38DA1" w14:textId="77777777" w:rsidR="001F79D5" w:rsidRDefault="001F79D5" w:rsidP="00A86D56">
      <w:pPr>
        <w:pStyle w:val="AufzhlungmitQuadrat"/>
      </w:pPr>
      <w:r>
        <w:t>Pellentesque habitant morbi tristique senectus et netus et malesuada fames ac turpis egestas. Proin pharetra nonummy pede. Mauris et orci.</w:t>
      </w:r>
    </w:p>
    <w:p w14:paraId="615C9D03" w14:textId="77777777" w:rsidR="001F79D5" w:rsidRDefault="001F79D5" w:rsidP="00A86D56">
      <w:pPr>
        <w:pStyle w:val="AufzhlungmitQuadrat"/>
      </w:pPr>
      <w:r>
        <w:t>Aenean nec lorem. In porttitor. Donec laoreet nonummy augue.</w:t>
      </w:r>
    </w:p>
    <w:p w14:paraId="7BFFCC27" w14:textId="5179B3A9" w:rsidR="001F79D5" w:rsidRDefault="001F79D5" w:rsidP="00A86D56">
      <w:pPr>
        <w:pStyle w:val="AufzhlungmitQuadrat"/>
      </w:pPr>
      <w:r>
        <w:t>Suspendisse dui purus, scelerisque at, vulputate vitae, pretium mattis, nunc. Mauris eget neque at sem venenatis eleifend. Ut nonummy.</w:t>
      </w:r>
    </w:p>
    <w:p w14:paraId="355CF5C1" w14:textId="77777777" w:rsidR="001F79D5" w:rsidRPr="001F79D5" w:rsidRDefault="001F79D5" w:rsidP="001F79D5">
      <w:pPr>
        <w:rPr>
          <w:lang w:val="en-US"/>
        </w:rPr>
      </w:pPr>
    </w:p>
    <w:p w14:paraId="78C95E3D" w14:textId="77777777" w:rsidR="001F79D5" w:rsidRPr="001F79D5" w:rsidRDefault="001F79D5" w:rsidP="001F79D5">
      <w:pPr>
        <w:rPr>
          <w:lang w:val="en-US"/>
        </w:rPr>
      </w:pPr>
    </w:p>
    <w:p w14:paraId="139B336B" w14:textId="77777777" w:rsidR="00151349" w:rsidRPr="001F79D5" w:rsidRDefault="00151349" w:rsidP="00151349">
      <w:pPr>
        <w:rPr>
          <w:lang w:val="en-US"/>
        </w:rPr>
      </w:pPr>
    </w:p>
    <w:p w14:paraId="014A5A11" w14:textId="77777777" w:rsidR="00151349" w:rsidRPr="001F79D5" w:rsidRDefault="00151349" w:rsidP="00151349">
      <w:pPr>
        <w:rPr>
          <w:lang w:val="en-US"/>
        </w:rPr>
      </w:pPr>
    </w:p>
    <w:sectPr w:rsidR="00151349" w:rsidRPr="001F79D5" w:rsidSect="007D720E">
      <w:pgSz w:w="11906" w:h="16838"/>
      <w:pgMar w:top="1701" w:right="1418" w:bottom="1701" w:left="1418" w:header="709" w:footer="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C8BB63" w14:textId="77777777" w:rsidR="00922C54" w:rsidRDefault="00922C54" w:rsidP="00FF3EF3">
      <w:pPr>
        <w:spacing w:line="240" w:lineRule="auto"/>
      </w:pPr>
      <w:r>
        <w:separator/>
      </w:r>
    </w:p>
  </w:endnote>
  <w:endnote w:type="continuationSeparator" w:id="0">
    <w:p w14:paraId="384696EA" w14:textId="77777777" w:rsidR="00922C54" w:rsidRDefault="00922C54" w:rsidP="00FF3E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embedRegular r:id="rId1" w:fontKey="{65B9C220-540A-450F-A6CB-7C229648F31C}"/>
    <w:embedBold r:id="rId2" w:fontKey="{DD9367D9-E4B2-40A2-8408-CE9A69574211}"/>
    <w:embedItalic r:id="rId3" w:fontKey="{DF6C0A62-C049-49EE-96F2-3537113E4973}"/>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BundesSans Office">
    <w:charset w:val="00"/>
    <w:family w:val="swiss"/>
    <w:pitch w:val="variable"/>
    <w:sig w:usb0="A00000BF" w:usb1="4000206B" w:usb2="00000000" w:usb3="00000000" w:csb0="00000093" w:csb1="00000000"/>
    <w:embedRegular r:id="rId4" w:fontKey="{5DA1CA3F-F3C3-499F-B15C-6994CA06D0F5}"/>
  </w:font>
  <w:font w:name="Calibri">
    <w:panose1 w:val="020F0502020204030204"/>
    <w:charset w:val="00"/>
    <w:family w:val="swiss"/>
    <w:pitch w:val="variable"/>
    <w:sig w:usb0="E00002FF" w:usb1="4000ACFF" w:usb2="00000001" w:usb3="00000000" w:csb0="0000019F" w:csb1="00000000"/>
    <w:embedRegular r:id="rId5" w:fontKey="{477A4D1F-ACB9-4049-8733-79C651D0AE88}"/>
    <w:embedBold r:id="rId6" w:fontKey="{82E9C295-3FE0-42FB-86EE-419291C321C0}"/>
    <w:embedItalic r:id="rId7" w:fontKey="{F81F03D3-B23E-4DA9-838B-C391E80E1F59}"/>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Open Sans">
    <w:panose1 w:val="020B0606030504020204"/>
    <w:charset w:val="00"/>
    <w:family w:val="swiss"/>
    <w:pitch w:val="variable"/>
    <w:sig w:usb0="E00002EF" w:usb1="4000205B" w:usb2="00000028" w:usb3="00000000" w:csb0="0000019F" w:csb1="00000000"/>
    <w:embedRegular r:id="rId8" w:fontKey="{7BFFDF84-67B2-449B-A060-13B9DCED0100}"/>
  </w:font>
  <w:font w:name="Trebuchet MS">
    <w:altName w:val="Trebuchet MS"/>
    <w:panose1 w:val="020B0603020202020204"/>
    <w:charset w:val="00"/>
    <w:family w:val="swiss"/>
    <w:pitch w:val="variable"/>
    <w:sig w:usb0="00000687" w:usb1="00000000" w:usb2="00000000" w:usb3="00000000" w:csb0="0000009F" w:csb1="00000000"/>
    <w:embedRegular r:id="rId9" w:fontKey="{87908F4F-B9C1-479B-8993-A20E0AB95883}"/>
    <w:embedBold r:id="rId10" w:fontKey="{A4440B52-5629-4E0E-9387-6EF02F5DA272}"/>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E32E97B7-603F-44F8-88E6-0923279BE393}"/>
  </w:font>
  <w:font w:name="Arial Narrow">
    <w:panose1 w:val="020B0606020202030204"/>
    <w:charset w:val="00"/>
    <w:family w:val="swiss"/>
    <w:pitch w:val="variable"/>
    <w:sig w:usb0="00000287" w:usb1="00000800" w:usb2="00000000" w:usb3="00000000" w:csb0="0000009F" w:csb1="00000000"/>
    <w:embedRegular r:id="rId12" w:fontKey="{7886F11D-330C-4AB7-A8AE-61560CA844E9}"/>
  </w:font>
  <w:font w:name="Corbel">
    <w:panose1 w:val="020B0503020204020204"/>
    <w:charset w:val="00"/>
    <w:family w:val="swiss"/>
    <w:pitch w:val="variable"/>
    <w:sig w:usb0="A00002EF" w:usb1="4000A44B" w:usb2="00000000" w:usb3="00000000" w:csb0="0000019F" w:csb1="00000000"/>
    <w:embedRegular r:id="rId13" w:fontKey="{02145D6D-45BA-4110-BD84-AA03A58588AC}"/>
  </w:font>
  <w:font w:name="Cambria Math">
    <w:panose1 w:val="02040503050406030204"/>
    <w:charset w:val="00"/>
    <w:family w:val="roman"/>
    <w:pitch w:val="variable"/>
    <w:sig w:usb0="E00006FF" w:usb1="420024FF" w:usb2="02000000" w:usb3="00000000" w:csb0="0000019F" w:csb1="00000000"/>
    <w:embedRegular r:id="rId14" w:fontKey="{31FBA050-C726-48D7-8504-4887469FACA0}"/>
  </w:font>
  <w:font w:name="Myanmar Text">
    <w:panose1 w:val="020B0502040204020203"/>
    <w:charset w:val="00"/>
    <w:family w:val="swiss"/>
    <w:pitch w:val="variable"/>
    <w:sig w:usb0="80000003" w:usb1="00000000" w:usb2="00000400" w:usb3="00000000" w:csb0="00000001" w:csb1="00000000"/>
    <w:embedRegular r:id="rId15" w:fontKey="{F2791CD9-F1AB-4EFE-87E9-EFB100E07D7F}"/>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31C265F7" w:rsidR="001E213D" w:rsidRPr="007D720E" w:rsidRDefault="001E213D"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9264"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line w14:anchorId="7580F56B" id="Gerader Verbinder 11" o:spid="_x0000_s1026" alt="&quot;&quot;"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2F3949">
      <w:rPr>
        <w:noProof/>
        <w:color w:val="595959" w:themeColor="text1" w:themeTint="A6"/>
        <w:sz w:val="16"/>
        <w:szCs w:val="16"/>
      </w:rPr>
      <w:t>Abstract in English</w:t>
    </w:r>
    <w:r w:rsidRPr="007D720E">
      <w:rPr>
        <w:noProof/>
        <w:color w:val="595959" w:themeColor="text1" w:themeTint="A6"/>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533A9EF3" w:rsidR="001E213D" w:rsidRPr="00DD0062" w:rsidRDefault="001E213D"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2F3949">
      <w:rPr>
        <w:noProof/>
        <w:color w:val="595959" w:themeColor="text1" w:themeTint="A6"/>
        <w:sz w:val="16"/>
        <w:szCs w:val="16"/>
      </w:rPr>
      <w:t>Mitwirkende</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4384"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line w14:anchorId="549F51F1" id="Gerader Verbinder 9" o:spid="_x0000_s1026" alt="&quot;&quot;"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strokecolor="gray [1629]" strokeweight=".5pt">
              <v:stroke joinstyle="miter"/>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DF68D" w14:textId="77777777" w:rsidR="00922C54" w:rsidRDefault="00922C54" w:rsidP="00FF3EF3">
      <w:pPr>
        <w:spacing w:line="240" w:lineRule="auto"/>
      </w:pPr>
      <w:r>
        <w:separator/>
      </w:r>
    </w:p>
  </w:footnote>
  <w:footnote w:type="continuationSeparator" w:id="0">
    <w:p w14:paraId="52363680" w14:textId="77777777" w:rsidR="00922C54" w:rsidRDefault="00922C54" w:rsidP="00FF3EF3">
      <w:pPr>
        <w:spacing w:line="240" w:lineRule="auto"/>
      </w:pPr>
      <w:r>
        <w:continuationSeparator/>
      </w:r>
    </w:p>
  </w:footnote>
  <w:footnote w:id="1">
    <w:p w14:paraId="052B9F37" w14:textId="77777777" w:rsidR="001E213D" w:rsidRDefault="001E213D" w:rsidP="002F79BC">
      <w:pPr>
        <w:pStyle w:val="Funote"/>
      </w:pPr>
      <w:r>
        <w:rPr>
          <w:rStyle w:val="Funotenzeichen"/>
        </w:rPr>
        <w:footnoteRef/>
      </w:r>
      <w:r>
        <w:t xml:space="preserve"> Ich bin eine Fußnote</w:t>
      </w:r>
    </w:p>
  </w:footnote>
  <w:footnote w:id="2">
    <w:p w14:paraId="7587BDF8" w14:textId="77777777" w:rsidR="001E213D" w:rsidRDefault="001E213D" w:rsidP="002F79BC">
      <w:pPr>
        <w:pStyle w:val="Funote"/>
      </w:pPr>
      <w:r>
        <w:rPr>
          <w:rStyle w:val="Funotenzeichen"/>
        </w:rPr>
        <w:footnoteRef/>
      </w:r>
      <w:r>
        <w:t xml:space="preserve"> Ich bin eine weitere Fußnote</w:t>
      </w:r>
    </w:p>
  </w:footnote>
  <w:footnote w:id="3">
    <w:p w14:paraId="0A4A3778" w14:textId="6C9C0B22" w:rsidR="001E213D" w:rsidRDefault="001E213D" w:rsidP="00E6484D">
      <w:pPr>
        <w:pStyle w:val="Funote"/>
      </w:pPr>
      <w:r>
        <w:rPr>
          <w:rStyle w:val="Funotenzeichen"/>
        </w:rPr>
        <w:footnoteRef/>
      </w:r>
      <w:r>
        <w:t xml:space="preserve"> Ich bin die dritte Fußnote</w:t>
      </w:r>
    </w:p>
  </w:footnote>
  <w:footnote w:id="4">
    <w:p w14:paraId="1CA62D39" w14:textId="5CE8351F" w:rsidR="001E213D" w:rsidRDefault="001E213D" w:rsidP="00323BCE">
      <w:pPr>
        <w:pStyle w:val="Funote"/>
      </w:pPr>
      <w:r>
        <w:rPr>
          <w:rStyle w:val="Funotenzeichen"/>
        </w:rPr>
        <w:footnoteRef/>
      </w:r>
      <w:r>
        <w:t xml:space="preserve"> Ich bin die viert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1E213D" w:rsidRPr="00027769" w:rsidRDefault="001E213D">
    <w:pPr>
      <w:pStyle w:val="Kopfzeile"/>
      <w:jc w:val="right"/>
      <w:rPr>
        <w:color w:val="7F7F7F" w:themeColor="text1" w:themeTint="80"/>
      </w:rPr>
    </w:pPr>
  </w:p>
  <w:p w14:paraId="760E02A8" w14:textId="48529EF6" w:rsidR="001E213D" w:rsidRDefault="001E213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1E213D" w:rsidRDefault="001E213D"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60F2519D" w:rsidR="001E213D" w:rsidRPr="00E360CA" w:rsidRDefault="001E213D"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62336"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5715D6AF" w:rsidR="001E213D" w:rsidRPr="00A465D4" w:rsidRDefault="001E213D"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5715D6AF" w:rsidR="001E213D" w:rsidRPr="00A465D4" w:rsidRDefault="001E213D"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61312"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line w14:anchorId="3E55A5D8" id="Gerader Verbinder 18" o:spid="_x0000_s1026" alt="&quot;&quot;"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2F3949">
      <w:rPr>
        <w:noProof/>
        <w:color w:val="7F7F7F" w:themeColor="text1" w:themeTint="80"/>
        <w:sz w:val="16"/>
        <w:szCs w:val="16"/>
      </w:rPr>
      <w:t>Technologieentwicklung und Prozessforschung zu integralen, klimaaktiven Holz-Beton-Verbund Deckensystemen für kosteneffiziente Holz-Hybrid-Bauten</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rFonts w:asciiTheme="majorHAnsi" w:hAnsiTheme="majorHAnsi" w:hint="default"/>
        <w:b/>
        <w:color w:val="5B9BD5"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55D5091A"/>
    <w:multiLevelType w:val="hybridMultilevel"/>
    <w:tmpl w:val="233E5FC6"/>
    <w:lvl w:ilvl="0" w:tplc="CB42297E">
      <w:start w:val="1"/>
      <w:numFmt w:val="decimal"/>
      <w:pStyle w:val="Verzeichnis2"/>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8"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4"/>
  </w:num>
  <w:num w:numId="8">
    <w:abstractNumId w:val="9"/>
  </w:num>
  <w:num w:numId="9">
    <w:abstractNumId w:val="1"/>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embedTrueTypeFonts/>
  <w:proofState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1337D"/>
    <w:rsid w:val="00027769"/>
    <w:rsid w:val="000403A6"/>
    <w:rsid w:val="0005053B"/>
    <w:rsid w:val="00063E58"/>
    <w:rsid w:val="000667B4"/>
    <w:rsid w:val="000806DD"/>
    <w:rsid w:val="00081A11"/>
    <w:rsid w:val="000934CA"/>
    <w:rsid w:val="00097ACD"/>
    <w:rsid w:val="000A5E7A"/>
    <w:rsid w:val="000B54A3"/>
    <w:rsid w:val="000E1E37"/>
    <w:rsid w:val="000E2DD3"/>
    <w:rsid w:val="000F1481"/>
    <w:rsid w:val="000F1C4B"/>
    <w:rsid w:val="000F6980"/>
    <w:rsid w:val="00124A9D"/>
    <w:rsid w:val="00151349"/>
    <w:rsid w:val="00164BE5"/>
    <w:rsid w:val="00166446"/>
    <w:rsid w:val="00191A2E"/>
    <w:rsid w:val="00195339"/>
    <w:rsid w:val="001C17CF"/>
    <w:rsid w:val="001E213D"/>
    <w:rsid w:val="001E7A37"/>
    <w:rsid w:val="001F79D5"/>
    <w:rsid w:val="00212F81"/>
    <w:rsid w:val="00224188"/>
    <w:rsid w:val="002524F2"/>
    <w:rsid w:val="00267BF8"/>
    <w:rsid w:val="00287C77"/>
    <w:rsid w:val="00290BC4"/>
    <w:rsid w:val="002A42A4"/>
    <w:rsid w:val="002A6EA0"/>
    <w:rsid w:val="002A78D1"/>
    <w:rsid w:val="002A7D3A"/>
    <w:rsid w:val="002B454F"/>
    <w:rsid w:val="002B4F7A"/>
    <w:rsid w:val="002D4AD7"/>
    <w:rsid w:val="002F3949"/>
    <w:rsid w:val="002F79BC"/>
    <w:rsid w:val="00304EA1"/>
    <w:rsid w:val="00305FFE"/>
    <w:rsid w:val="00313C07"/>
    <w:rsid w:val="003164A7"/>
    <w:rsid w:val="00323BCE"/>
    <w:rsid w:val="00326E69"/>
    <w:rsid w:val="00332212"/>
    <w:rsid w:val="00333C55"/>
    <w:rsid w:val="003365A9"/>
    <w:rsid w:val="003407C1"/>
    <w:rsid w:val="00364140"/>
    <w:rsid w:val="00366E41"/>
    <w:rsid w:val="00370638"/>
    <w:rsid w:val="00370E24"/>
    <w:rsid w:val="0037125C"/>
    <w:rsid w:val="00371B29"/>
    <w:rsid w:val="00371B8B"/>
    <w:rsid w:val="0037270D"/>
    <w:rsid w:val="003806A8"/>
    <w:rsid w:val="003A770D"/>
    <w:rsid w:val="003C39E1"/>
    <w:rsid w:val="003E1E89"/>
    <w:rsid w:val="00403252"/>
    <w:rsid w:val="00431B86"/>
    <w:rsid w:val="00432C45"/>
    <w:rsid w:val="0043511C"/>
    <w:rsid w:val="00454D9A"/>
    <w:rsid w:val="00476403"/>
    <w:rsid w:val="00492FF4"/>
    <w:rsid w:val="00494EB7"/>
    <w:rsid w:val="0049753A"/>
    <w:rsid w:val="004A1ED8"/>
    <w:rsid w:val="004A4924"/>
    <w:rsid w:val="004B130D"/>
    <w:rsid w:val="004B753D"/>
    <w:rsid w:val="004C62D0"/>
    <w:rsid w:val="004D3394"/>
    <w:rsid w:val="004D7A0A"/>
    <w:rsid w:val="004E4C2D"/>
    <w:rsid w:val="00511477"/>
    <w:rsid w:val="00521D5B"/>
    <w:rsid w:val="00525958"/>
    <w:rsid w:val="00540D7C"/>
    <w:rsid w:val="005450E6"/>
    <w:rsid w:val="005479B8"/>
    <w:rsid w:val="00550B7B"/>
    <w:rsid w:val="00551760"/>
    <w:rsid w:val="00565423"/>
    <w:rsid w:val="00567B9B"/>
    <w:rsid w:val="00596078"/>
    <w:rsid w:val="00596E22"/>
    <w:rsid w:val="005A09D8"/>
    <w:rsid w:val="005A156D"/>
    <w:rsid w:val="005A2DF7"/>
    <w:rsid w:val="005A33AF"/>
    <w:rsid w:val="005A3E11"/>
    <w:rsid w:val="005A3E88"/>
    <w:rsid w:val="005C0596"/>
    <w:rsid w:val="005C2A58"/>
    <w:rsid w:val="005C71CA"/>
    <w:rsid w:val="005F5F98"/>
    <w:rsid w:val="005F69EC"/>
    <w:rsid w:val="00604B0E"/>
    <w:rsid w:val="006255CB"/>
    <w:rsid w:val="00626605"/>
    <w:rsid w:val="00626630"/>
    <w:rsid w:val="006270CC"/>
    <w:rsid w:val="00630B31"/>
    <w:rsid w:val="006409E0"/>
    <w:rsid w:val="00647924"/>
    <w:rsid w:val="006506FD"/>
    <w:rsid w:val="00652B32"/>
    <w:rsid w:val="00656973"/>
    <w:rsid w:val="00673D90"/>
    <w:rsid w:val="00684AD5"/>
    <w:rsid w:val="006920A1"/>
    <w:rsid w:val="00697C26"/>
    <w:rsid w:val="006A7956"/>
    <w:rsid w:val="006B4576"/>
    <w:rsid w:val="006D258B"/>
    <w:rsid w:val="006E05F1"/>
    <w:rsid w:val="006F1E23"/>
    <w:rsid w:val="007029C4"/>
    <w:rsid w:val="00706136"/>
    <w:rsid w:val="00725AD0"/>
    <w:rsid w:val="00730C1B"/>
    <w:rsid w:val="0076104A"/>
    <w:rsid w:val="00775F15"/>
    <w:rsid w:val="00782FB5"/>
    <w:rsid w:val="007A5BC2"/>
    <w:rsid w:val="007B0599"/>
    <w:rsid w:val="007B2ED4"/>
    <w:rsid w:val="007B4671"/>
    <w:rsid w:val="007B5B54"/>
    <w:rsid w:val="007C6A5E"/>
    <w:rsid w:val="007D720E"/>
    <w:rsid w:val="007E1D66"/>
    <w:rsid w:val="008017F8"/>
    <w:rsid w:val="008156B8"/>
    <w:rsid w:val="008232AD"/>
    <w:rsid w:val="0083428D"/>
    <w:rsid w:val="0083433A"/>
    <w:rsid w:val="0084211B"/>
    <w:rsid w:val="00842315"/>
    <w:rsid w:val="00847E54"/>
    <w:rsid w:val="008577E2"/>
    <w:rsid w:val="008601A5"/>
    <w:rsid w:val="00864AEB"/>
    <w:rsid w:val="00885C4C"/>
    <w:rsid w:val="00887F9F"/>
    <w:rsid w:val="008915B3"/>
    <w:rsid w:val="00897A43"/>
    <w:rsid w:val="00897AC0"/>
    <w:rsid w:val="008B0AFE"/>
    <w:rsid w:val="008B28A8"/>
    <w:rsid w:val="008C1DA3"/>
    <w:rsid w:val="008C61B4"/>
    <w:rsid w:val="008D1B32"/>
    <w:rsid w:val="00902985"/>
    <w:rsid w:val="00920C94"/>
    <w:rsid w:val="00922C54"/>
    <w:rsid w:val="0092798C"/>
    <w:rsid w:val="00927E89"/>
    <w:rsid w:val="00930CD3"/>
    <w:rsid w:val="009347AE"/>
    <w:rsid w:val="00934F44"/>
    <w:rsid w:val="00947C79"/>
    <w:rsid w:val="00963334"/>
    <w:rsid w:val="00966310"/>
    <w:rsid w:val="00973D03"/>
    <w:rsid w:val="00982A6C"/>
    <w:rsid w:val="009866F6"/>
    <w:rsid w:val="009A4C94"/>
    <w:rsid w:val="009A6FF8"/>
    <w:rsid w:val="009C1029"/>
    <w:rsid w:val="009C2EAA"/>
    <w:rsid w:val="009D07E5"/>
    <w:rsid w:val="009D5106"/>
    <w:rsid w:val="009E17E4"/>
    <w:rsid w:val="009E27CD"/>
    <w:rsid w:val="009E3214"/>
    <w:rsid w:val="009F18F0"/>
    <w:rsid w:val="009F4443"/>
    <w:rsid w:val="00A0087F"/>
    <w:rsid w:val="00A24E00"/>
    <w:rsid w:val="00A4175E"/>
    <w:rsid w:val="00A465D4"/>
    <w:rsid w:val="00A56897"/>
    <w:rsid w:val="00A63789"/>
    <w:rsid w:val="00A76891"/>
    <w:rsid w:val="00A77336"/>
    <w:rsid w:val="00A86D56"/>
    <w:rsid w:val="00A91F82"/>
    <w:rsid w:val="00AA637D"/>
    <w:rsid w:val="00AB3C4B"/>
    <w:rsid w:val="00AB4E31"/>
    <w:rsid w:val="00AC1E7F"/>
    <w:rsid w:val="00AC441A"/>
    <w:rsid w:val="00AD3E84"/>
    <w:rsid w:val="00AD4E8D"/>
    <w:rsid w:val="00AE462E"/>
    <w:rsid w:val="00AF05E5"/>
    <w:rsid w:val="00AF1C04"/>
    <w:rsid w:val="00AF3C15"/>
    <w:rsid w:val="00B055D3"/>
    <w:rsid w:val="00B102AB"/>
    <w:rsid w:val="00B32405"/>
    <w:rsid w:val="00B331C7"/>
    <w:rsid w:val="00B505FD"/>
    <w:rsid w:val="00B57C4C"/>
    <w:rsid w:val="00B66C63"/>
    <w:rsid w:val="00B77A33"/>
    <w:rsid w:val="00BB260E"/>
    <w:rsid w:val="00BB7305"/>
    <w:rsid w:val="00BC1FD7"/>
    <w:rsid w:val="00BE1E97"/>
    <w:rsid w:val="00BF21FC"/>
    <w:rsid w:val="00C00AFB"/>
    <w:rsid w:val="00C03DB8"/>
    <w:rsid w:val="00C04F8B"/>
    <w:rsid w:val="00C157F2"/>
    <w:rsid w:val="00C17394"/>
    <w:rsid w:val="00C41FA6"/>
    <w:rsid w:val="00C45EE9"/>
    <w:rsid w:val="00C5760C"/>
    <w:rsid w:val="00C67B3B"/>
    <w:rsid w:val="00C75BF5"/>
    <w:rsid w:val="00C77BDC"/>
    <w:rsid w:val="00C818BA"/>
    <w:rsid w:val="00C91E5D"/>
    <w:rsid w:val="00C932A3"/>
    <w:rsid w:val="00C96EFE"/>
    <w:rsid w:val="00CA2EDB"/>
    <w:rsid w:val="00CA3813"/>
    <w:rsid w:val="00CB22CA"/>
    <w:rsid w:val="00CB2C35"/>
    <w:rsid w:val="00CC3590"/>
    <w:rsid w:val="00CC4262"/>
    <w:rsid w:val="00CD6B02"/>
    <w:rsid w:val="00CE0500"/>
    <w:rsid w:val="00CE1ECE"/>
    <w:rsid w:val="00CF1925"/>
    <w:rsid w:val="00CF2790"/>
    <w:rsid w:val="00D016FE"/>
    <w:rsid w:val="00D11724"/>
    <w:rsid w:val="00D13362"/>
    <w:rsid w:val="00D14795"/>
    <w:rsid w:val="00D14BA0"/>
    <w:rsid w:val="00D164EA"/>
    <w:rsid w:val="00D17133"/>
    <w:rsid w:val="00D564D7"/>
    <w:rsid w:val="00D567E4"/>
    <w:rsid w:val="00D57ADB"/>
    <w:rsid w:val="00D607E8"/>
    <w:rsid w:val="00D65E53"/>
    <w:rsid w:val="00D66868"/>
    <w:rsid w:val="00D67B38"/>
    <w:rsid w:val="00D90E0E"/>
    <w:rsid w:val="00D94F77"/>
    <w:rsid w:val="00D976CC"/>
    <w:rsid w:val="00DB5622"/>
    <w:rsid w:val="00DB600E"/>
    <w:rsid w:val="00DC79EF"/>
    <w:rsid w:val="00DD0062"/>
    <w:rsid w:val="00DE14C0"/>
    <w:rsid w:val="00DF21DF"/>
    <w:rsid w:val="00E03723"/>
    <w:rsid w:val="00E07F82"/>
    <w:rsid w:val="00E1113F"/>
    <w:rsid w:val="00E153EF"/>
    <w:rsid w:val="00E2090C"/>
    <w:rsid w:val="00E33A70"/>
    <w:rsid w:val="00E35D8C"/>
    <w:rsid w:val="00E360CA"/>
    <w:rsid w:val="00E425BB"/>
    <w:rsid w:val="00E44ABE"/>
    <w:rsid w:val="00E50110"/>
    <w:rsid w:val="00E55934"/>
    <w:rsid w:val="00E61A83"/>
    <w:rsid w:val="00E639DB"/>
    <w:rsid w:val="00E6484D"/>
    <w:rsid w:val="00E713C0"/>
    <w:rsid w:val="00E75FF2"/>
    <w:rsid w:val="00E91B85"/>
    <w:rsid w:val="00E97D86"/>
    <w:rsid w:val="00EA102D"/>
    <w:rsid w:val="00EA7BBC"/>
    <w:rsid w:val="00EB1A3A"/>
    <w:rsid w:val="00ED1E07"/>
    <w:rsid w:val="00EE7F21"/>
    <w:rsid w:val="00EF0771"/>
    <w:rsid w:val="00EF34CF"/>
    <w:rsid w:val="00F01D6D"/>
    <w:rsid w:val="00F20287"/>
    <w:rsid w:val="00F30205"/>
    <w:rsid w:val="00F30EF2"/>
    <w:rsid w:val="00F31902"/>
    <w:rsid w:val="00F465C3"/>
    <w:rsid w:val="00F53BB8"/>
    <w:rsid w:val="00F600B3"/>
    <w:rsid w:val="00F64AB5"/>
    <w:rsid w:val="00F67580"/>
    <w:rsid w:val="00F71C11"/>
    <w:rsid w:val="00F77D60"/>
    <w:rsid w:val="00F80D9D"/>
    <w:rsid w:val="00F81E82"/>
    <w:rsid w:val="00F85112"/>
    <w:rsid w:val="00F85C49"/>
    <w:rsid w:val="00F91E4C"/>
    <w:rsid w:val="00F93262"/>
    <w:rsid w:val="00F95944"/>
    <w:rsid w:val="00FB262F"/>
    <w:rsid w:val="00FC2B83"/>
    <w:rsid w:val="00FF1FE5"/>
    <w:rsid w:val="00FF3EF3"/>
    <w:rsid w:val="00FF6B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E91B85"/>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3"/>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3"/>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8"/>
      </w:numPr>
      <w:spacing w:after="120"/>
      <w:ind w:left="357" w:hanging="357"/>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2"/>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rsid w:val="0084211B"/>
    <w:pPr>
      <w:numPr>
        <w:numId w:val="5"/>
      </w:numPr>
      <w:spacing w:after="240" w:line="360" w:lineRule="auto"/>
      <w:ind w:left="1571" w:hanging="851"/>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tabs>
        <w:tab w:val="right" w:pos="9396"/>
      </w:tabs>
      <w:spacing w:before="240" w:line="264" w:lineRule="atLeast"/>
      <w:ind w:left="697" w:hanging="357"/>
    </w:pPr>
    <w:rPr>
      <w:rFonts w:ascii="Myriad Pro Light" w:hAnsi="Myriad Pro Light" w:cs="Times New Roman"/>
      <w:b/>
      <w:sz w:val="22"/>
      <w:szCs w:val="24"/>
      <w:lang w:eastAsia="de-DE"/>
    </w:rPr>
  </w:style>
  <w:style w:type="paragraph" w:styleId="Verzeichnis2">
    <w:name w:val="toc 2"/>
    <w:basedOn w:val="Standard"/>
    <w:next w:val="Standard"/>
    <w:uiPriority w:val="39"/>
    <w:unhideWhenUsed/>
    <w:rsid w:val="0037270D"/>
    <w:pPr>
      <w:numPr>
        <w:numId w:val="6"/>
      </w:numPr>
      <w:tabs>
        <w:tab w:val="right" w:pos="9396"/>
      </w:tabs>
      <w:spacing w:before="228" w:line="264" w:lineRule="atLeast"/>
      <w:ind w:left="357" w:hanging="187"/>
    </w:pPr>
    <w:rPr>
      <w:rFonts w:ascii="Myriad Pro Light" w:hAnsi="Myriad Pro Light" w:cs="Times New Roman"/>
      <w:b/>
      <w:sz w:val="22"/>
      <w:szCs w:val="24"/>
      <w:lang w:eastAsia="de-DE"/>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semiHidden/>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9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60" w:line="220" w:lineRule="atLeast"/>
      <w:ind w:left="340" w:right="567"/>
      <w:jc w:val="left"/>
    </w:pPr>
    <w:rPr>
      <w:sz w:val="18"/>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60" w:line="220" w:lineRule="atLeast"/>
      <w:ind w:left="601"/>
    </w:pPr>
    <w:rPr>
      <w:rFonts w:ascii="Myriad Pro Light" w:hAnsi="Myriad Pro Light"/>
      <w:sz w:val="18"/>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9"/>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5.jpeg"/><Relationship Id="rId21" Type="http://schemas.openxmlformats.org/officeDocument/2006/relationships/image" Target="media/image9.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hyperlink" Target="http://www.data.gv.at/" TargetMode="External"/><Relationship Id="rId50" Type="http://schemas.openxmlformats.org/officeDocument/2006/relationships/hyperlink" Target="http://www.data.gv.a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microsoft.com/office/2007/relationships/hdphoto" Target="media/hdphoto2.wdp"/><Relationship Id="rId11" Type="http://schemas.openxmlformats.org/officeDocument/2006/relationships/image" Target="media/image4.jpeg"/><Relationship Id="rId24" Type="http://schemas.openxmlformats.org/officeDocument/2006/relationships/image" Target="media/image12.jpe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bbsr.bund.de/BBSR/DE/" TargetMode="Externa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10.png"/><Relationship Id="rId27" Type="http://schemas.microsoft.com/office/2007/relationships/hdphoto" Target="media/hdphoto1.wdp"/><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footer" Target="footer2.xml"/><Relationship Id="rId48" Type="http://schemas.openxmlformats.org/officeDocument/2006/relationships/hyperlink" Target="http://www.data.gv.at/" TargetMode="External"/><Relationship Id="rId8" Type="http://schemas.openxmlformats.org/officeDocument/2006/relationships/image" Target="media/image1.png"/><Relationship Id="rId51" Type="http://schemas.openxmlformats.org/officeDocument/2006/relationships/hyperlink" Target="http://www.data.gv.at/"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3.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www.data.gv.at/" TargetMode="Externa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vorname.nachname@bbr.bund.de"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jpeg"/><Relationship Id="rId49" Type="http://schemas.openxmlformats.org/officeDocument/2006/relationships/hyperlink" Target="http://www.data.gv.at/"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EF16E8F0552244D292C5FEACD1B267A6"/>
        <w:category>
          <w:name w:val="Allgemein"/>
          <w:gallery w:val="placeholder"/>
        </w:category>
        <w:types>
          <w:type w:val="bbPlcHdr"/>
        </w:types>
        <w:behaviors>
          <w:behavior w:val="content"/>
        </w:behaviors>
        <w:guid w:val="{37F0F866-5516-4A49-9BAF-6D41D3585D08}"/>
      </w:docPartPr>
      <w:docPartBody>
        <w:p w:rsidR="00333407" w:rsidRDefault="00333407" w:rsidP="00333407">
          <w:pPr>
            <w:pStyle w:val="EF16E8F0552244D292C5FEACD1B267A6"/>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BundesSans Office">
    <w:charset w:val="00"/>
    <w:family w:val="swiss"/>
    <w:pitch w:val="variable"/>
    <w:sig w:usb0="A00000BF" w:usb1="4000206B" w:usb2="00000000" w:usb3="00000000" w:csb0="00000093" w:csb1="00000000"/>
  </w:font>
  <w:font w:name="Calibri">
    <w:panose1 w:val="020F0502020204030204"/>
    <w:charset w:val="00"/>
    <w:family w:val="swiss"/>
    <w:pitch w:val="variable"/>
    <w:sig w:usb0="E00002FF" w:usb1="4000ACFF" w:usb2="00000001" w:usb3="00000000" w:csb0="0000019F" w:csb1="00000000"/>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Open Sans">
    <w:panose1 w:val="020B0606030504020204"/>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407"/>
    <w:rsid w:val="002268AD"/>
    <w:rsid w:val="00333407"/>
    <w:rsid w:val="00B158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33407"/>
    <w:rPr>
      <w:color w:val="808080"/>
    </w:rPr>
  </w:style>
  <w:style w:type="paragraph" w:customStyle="1" w:styleId="7278D6E9DEF44BFE8BD04020F7E309B8">
    <w:name w:val="7278D6E9DEF44BFE8BD04020F7E309B8"/>
    <w:rsid w:val="00333407"/>
  </w:style>
  <w:style w:type="paragraph" w:customStyle="1" w:styleId="ECA98D8A45404E37A32C0D43A55BF58C">
    <w:name w:val="ECA98D8A45404E37A32C0D43A55BF58C"/>
    <w:rsid w:val="00333407"/>
  </w:style>
  <w:style w:type="paragraph" w:customStyle="1" w:styleId="EF16E8F0552244D292C5FEACD1B267A6">
    <w:name w:val="EF16E8F0552244D292C5FEACD1B267A6"/>
    <w:rsid w:val="003334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1</b:RefOrder>
  </b:Source>
</b:Sources>
</file>

<file path=customXml/itemProps1.xml><?xml version="1.0" encoding="utf-8"?>
<ds:datastoreItem xmlns:ds="http://schemas.openxmlformats.org/officeDocument/2006/customXml" ds:itemID="{F10D747B-201C-4E2D-B18F-AE1D9E2CC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7183</Words>
  <Characters>108253</Characters>
  <Application>Microsoft Office Word</Application>
  <DocSecurity>0</DocSecurity>
  <Lines>902</Lines>
  <Paragraphs>2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25</cp:revision>
  <cp:lastPrinted>2021-05-12T09:14:00Z</cp:lastPrinted>
  <dcterms:created xsi:type="dcterms:W3CDTF">2021-06-10T14:02:00Z</dcterms:created>
  <dcterms:modified xsi:type="dcterms:W3CDTF">2021-07-13T13:57:00Z</dcterms:modified>
</cp:coreProperties>
</file>